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FCAE2" w14:textId="77777777" w:rsidR="00DA4365" w:rsidRDefault="00DA4365" w:rsidP="00DA4365">
      <w:pPr>
        <w:pStyle w:val="Heading1"/>
        <w:jc w:val="center"/>
        <w:rPr>
          <w:lang w:val="en-US"/>
        </w:rPr>
      </w:pPr>
      <w:bookmarkStart w:id="0" w:name="_GoBack"/>
      <w:bookmarkEnd w:id="0"/>
      <w:r>
        <w:rPr>
          <w:lang w:val="en-US"/>
        </w:rPr>
        <w:t>A comparative analysis of the behavioral response to fishing boats in two albatross species.</w:t>
      </w:r>
    </w:p>
    <w:p w14:paraId="5FB72BB3" w14:textId="77777777" w:rsidR="00DA4365" w:rsidRDefault="00DA4365" w:rsidP="00DA4365">
      <w:pPr>
        <w:rPr>
          <w:lang w:val="en-US"/>
        </w:rPr>
      </w:pPr>
    </w:p>
    <w:p w14:paraId="1114511D" w14:textId="77777777" w:rsidR="00DA4365" w:rsidRDefault="00DA4365" w:rsidP="00DA4365">
      <w:pPr>
        <w:jc w:val="both"/>
        <w:rPr>
          <w:lang w:val="en-US"/>
        </w:rPr>
      </w:pPr>
    </w:p>
    <w:p w14:paraId="53788C44" w14:textId="77777777" w:rsidR="00DA4365" w:rsidRPr="00F84635" w:rsidRDefault="00DA4365" w:rsidP="00DA4365">
      <w:pPr>
        <w:rPr>
          <w:b/>
          <w:u w:val="single"/>
        </w:rPr>
      </w:pPr>
      <w:r w:rsidRPr="00F84635">
        <w:rPr>
          <w:b/>
          <w:u w:val="single"/>
        </w:rPr>
        <w:t>Author information:</w:t>
      </w:r>
    </w:p>
    <w:p w14:paraId="52A9F886" w14:textId="77777777" w:rsidR="00DA4365" w:rsidRPr="00F84635" w:rsidRDefault="00DA4365" w:rsidP="00DA4365">
      <w:r w:rsidRPr="00F84635">
        <w:t xml:space="preserve">Julien Collet: </w:t>
      </w:r>
      <w:hyperlink r:id="rId6" w:history="1">
        <w:r w:rsidRPr="00F84635">
          <w:rPr>
            <w:rStyle w:val="Hyperlink"/>
          </w:rPr>
          <w:t>pro@colletj.fr</w:t>
        </w:r>
      </w:hyperlink>
      <w:r w:rsidRPr="00F84635">
        <w:t>, Centre d’Etudes Biologiques de Chizé, UMR 7372 CNRS – Université La Rochelle, France</w:t>
      </w:r>
    </w:p>
    <w:p w14:paraId="5DB01521" w14:textId="77777777" w:rsidR="00DA4365" w:rsidRPr="001868FC" w:rsidRDefault="00DA4365" w:rsidP="00DA4365">
      <w:pPr>
        <w:rPr>
          <w:lang w:val="en-GB"/>
        </w:rPr>
      </w:pPr>
      <w:r w:rsidRPr="001868FC">
        <w:rPr>
          <w:lang w:val="en-GB"/>
        </w:rPr>
        <w:t xml:space="preserve">Samantha C. Patrick: </w:t>
      </w:r>
      <w:r w:rsidRPr="007974F2">
        <w:rPr>
          <w:lang w:val="en-GB"/>
        </w:rPr>
        <w:t>samantha.patrick@liverpool.ac.uk</w:t>
      </w:r>
      <w:r w:rsidRPr="001868FC">
        <w:rPr>
          <w:lang w:val="en-GB"/>
        </w:rPr>
        <w:t>, University of Liverpool, UK</w:t>
      </w:r>
    </w:p>
    <w:p w14:paraId="472774C5" w14:textId="77777777" w:rsidR="00DA4365" w:rsidRPr="00F84635" w:rsidRDefault="00DA4365" w:rsidP="00DA4365">
      <w:r w:rsidRPr="00F84635">
        <w:t xml:space="preserve">Henri Weimerskirch: </w:t>
      </w:r>
      <w:r w:rsidRPr="007974F2">
        <w:t>henri.weimerskirch@cebc.cnrs.fr</w:t>
      </w:r>
      <w:r w:rsidRPr="00F84635">
        <w:t>, Centre d’Etudes Biologiques de Chizé, UMR 7372 CNRS – Université La Rochelle, France</w:t>
      </w:r>
    </w:p>
    <w:p w14:paraId="4FB784FA" w14:textId="77777777" w:rsidR="00DA4365" w:rsidRPr="00F84635" w:rsidRDefault="00DA4365" w:rsidP="00DA4365"/>
    <w:p w14:paraId="4E755BBD" w14:textId="77777777" w:rsidR="00DA4365" w:rsidRPr="00F84635" w:rsidRDefault="00DA4365" w:rsidP="00DA4365">
      <w:r w:rsidRPr="00F84635">
        <w:rPr>
          <w:b/>
          <w:u w:val="single"/>
        </w:rPr>
        <w:t>Corresponding author :</w:t>
      </w:r>
      <w:r w:rsidRPr="00F84635">
        <w:t xml:space="preserve"> </w:t>
      </w:r>
    </w:p>
    <w:p w14:paraId="074D313D" w14:textId="77777777" w:rsidR="00DA4365" w:rsidRDefault="00DA4365" w:rsidP="00DA4365">
      <w:pPr>
        <w:rPr>
          <w:rStyle w:val="Hyperlink"/>
          <w:lang w:val="en-US"/>
        </w:rPr>
      </w:pPr>
      <w:r w:rsidRPr="00F84635">
        <w:t xml:space="preserve">Julien Collet, Centre d’Etudes Biologiques de Chizé, 79360 Villiers en Bois, France. </w:t>
      </w:r>
      <w:r w:rsidRPr="00F84635">
        <w:tab/>
      </w:r>
      <w:r w:rsidRPr="00F84635">
        <w:tab/>
      </w:r>
      <w:r w:rsidRPr="001868FC">
        <w:rPr>
          <w:lang w:val="en-GB"/>
        </w:rPr>
        <w:t>Telephone: 05 49 09 35 57</w:t>
      </w:r>
      <w:r>
        <w:rPr>
          <w:lang w:val="en-GB"/>
        </w:rPr>
        <w:t xml:space="preserve"> ; e-mail: </w:t>
      </w:r>
      <w:hyperlink r:id="rId7" w:history="1">
        <w:r w:rsidRPr="0043395F">
          <w:rPr>
            <w:rStyle w:val="Hyperlink"/>
            <w:lang w:val="en-US"/>
          </w:rPr>
          <w:t>pro@colletj.fr</w:t>
        </w:r>
      </w:hyperlink>
    </w:p>
    <w:p w14:paraId="3766A0E4" w14:textId="77777777" w:rsidR="00DA4365" w:rsidRPr="001868FC" w:rsidRDefault="00DA4365" w:rsidP="00DA4365">
      <w:pPr>
        <w:rPr>
          <w:lang w:val="en-GB"/>
        </w:rPr>
      </w:pPr>
      <w:r w:rsidRPr="001868FC">
        <w:rPr>
          <w:b/>
          <w:u w:val="single"/>
          <w:lang w:val="en-GB"/>
        </w:rPr>
        <w:t>Running Title :</w:t>
      </w:r>
      <w:r w:rsidRPr="001868FC">
        <w:rPr>
          <w:lang w:val="en-GB"/>
        </w:rPr>
        <w:t xml:space="preserve"> Behavioural response of albatrosses to boats</w:t>
      </w:r>
    </w:p>
    <w:p w14:paraId="7737195A" w14:textId="77777777" w:rsidR="00DA4365" w:rsidRDefault="00DA4365" w:rsidP="00DA4365">
      <w:pPr>
        <w:pStyle w:val="Heading2"/>
        <w:rPr>
          <w:lang w:val="en-US"/>
        </w:rPr>
      </w:pPr>
      <w:r>
        <w:rPr>
          <w:lang w:val="en-US"/>
        </w:rPr>
        <w:t>Funding</w:t>
      </w:r>
    </w:p>
    <w:p w14:paraId="17D47953" w14:textId="77777777" w:rsidR="00DA4365" w:rsidRPr="00E17BA3" w:rsidRDefault="00DA4365" w:rsidP="00DA4365">
      <w:pPr>
        <w:jc w:val="both"/>
      </w:pPr>
      <w:r>
        <w:rPr>
          <w:lang w:val="en-US"/>
        </w:rPr>
        <w:t xml:space="preserve">Fieldwork was supported by the Terres Australes and Antarctiques Françaises (TAAF) and the programme 109 of the Institut Paul Emile Victor (IPEV). </w:t>
      </w:r>
      <w:r w:rsidRPr="00E17BA3">
        <w:t xml:space="preserve">J.C. </w:t>
      </w:r>
      <w:r>
        <w:t xml:space="preserve">was supported </w:t>
      </w:r>
      <w:r w:rsidRPr="00E17BA3">
        <w:t>by a PhD grant from the Ministère de l’Enseignement Supérieur et de la Recherche Française.</w:t>
      </w:r>
    </w:p>
    <w:p w14:paraId="09D71C32" w14:textId="77777777" w:rsidR="00DA4365" w:rsidRDefault="00DA4365" w:rsidP="00DA4365">
      <w:pPr>
        <w:pStyle w:val="Heading2"/>
        <w:rPr>
          <w:lang w:val="en-US"/>
        </w:rPr>
      </w:pPr>
      <w:r>
        <w:rPr>
          <w:lang w:val="en-US"/>
        </w:rPr>
        <w:t>Acknowledgments</w:t>
      </w:r>
    </w:p>
    <w:p w14:paraId="1C616C7A" w14:textId="77777777" w:rsidR="00DA4365" w:rsidRPr="004F239F" w:rsidRDefault="00DA4365" w:rsidP="00DA4365">
      <w:pPr>
        <w:jc w:val="both"/>
        <w:rPr>
          <w:lang w:val="en-US"/>
        </w:rPr>
      </w:pPr>
      <w:r>
        <w:rPr>
          <w:lang w:val="en-US"/>
        </w:rPr>
        <w:t>We thank all fieldworkers who invaluably helped with data collection. We are grateful to Nicolas Gasco, Charlotte Chazeau, Martin Pruvost and Guy Duhamel for providing access to VMS and fishing operations data.</w:t>
      </w:r>
    </w:p>
    <w:p w14:paraId="7C3FD9F6" w14:textId="4F5882B8" w:rsidR="00DA4365" w:rsidRPr="00304EB9" w:rsidRDefault="00304EB9">
      <w:pPr>
        <w:rPr>
          <w:b/>
          <w:u w:val="single"/>
          <w:lang w:val="en-US"/>
        </w:rPr>
      </w:pPr>
      <w:r w:rsidRPr="00304EB9">
        <w:rPr>
          <w:rStyle w:val="Heading2Char"/>
          <w:lang w:val="en-US"/>
        </w:rPr>
        <w:t>Data accessibility</w:t>
      </w:r>
      <w:r w:rsidR="00DA4365" w:rsidRPr="00304EB9">
        <w:rPr>
          <w:rStyle w:val="Heading2Char"/>
          <w:lang w:val="en-US"/>
        </w:rPr>
        <w:t>:</w:t>
      </w:r>
      <w:r w:rsidR="00DA4365">
        <w:rPr>
          <w:lang w:val="en-GB"/>
        </w:rPr>
        <w:t xml:space="preserve"> </w:t>
      </w:r>
      <w:r w:rsidRPr="00304EB9">
        <w:rPr>
          <w:lang w:val="en-US"/>
        </w:rPr>
        <w:t>Analyses reported in this article can be reproduced using the data provided by</w:t>
      </w:r>
      <w:r>
        <w:rPr>
          <w:lang w:val="en-US"/>
        </w:rPr>
        <w:t xml:space="preserve"> </w:t>
      </w:r>
      <w:r>
        <w:rPr>
          <w:lang w:val="en-US"/>
        </w:rPr>
        <w:fldChar w:fldCharType="begin"/>
      </w:r>
      <w:r w:rsidR="000406E4">
        <w:rPr>
          <w:lang w:val="en-US"/>
        </w:rPr>
        <w:instrText xml:space="preserve"> ADDIN ZOTERO_ITEM CSL_CITATION {"citationID":"5q9QHFJz","properties":{"formattedCitation":"(Collet et al., 2017)","plainCitation":"(Collet et al., 2017)"},"citationItems":[{"id":979,"uris":["http://zotero.org/users/1723945/items/JI8HKBTR"],"uri":["http://zotero.org/users/1723945/items/JI8HKBTR"],"itemData":{"id":979,"type":"article-journal","title":"Data from: A comparative analysis of the behavioural response to fishing boats in two albatross species","container-title":"Behavioral Ecology","URL":"http://dx.doi.org/10.5061/dryad.qm28r","DOI":"http://dx.doi.org/10.5061/dryad.qm28r","note":"{:itemType: dataset}","author":[{"family":"Collet","given":"Julien"},{"family":"Patrick","given":"S.C."},{"family":"Weimerskirch","given":"Henri"}],"issued":{"date-parts":[["2017"]]}}}],"schema":"https://github.com/citation-style-language/schema/raw/master/csl-citation.json"} </w:instrText>
      </w:r>
      <w:r>
        <w:rPr>
          <w:lang w:val="en-US"/>
        </w:rPr>
        <w:fldChar w:fldCharType="separate"/>
      </w:r>
      <w:r w:rsidR="000406E4" w:rsidRPr="000406E4">
        <w:rPr>
          <w:rFonts w:ascii="Calibri" w:hAnsi="Calibri"/>
          <w:lang w:val="en-US"/>
        </w:rPr>
        <w:t>(Collet et al., 2017)</w:t>
      </w:r>
      <w:r>
        <w:rPr>
          <w:lang w:val="en-US"/>
        </w:rPr>
        <w:fldChar w:fldCharType="end"/>
      </w:r>
      <w:r w:rsidR="00176A69">
        <w:rPr>
          <w:lang w:val="en-US"/>
        </w:rPr>
        <w:t>.</w:t>
      </w:r>
    </w:p>
    <w:p w14:paraId="432C6550" w14:textId="77777777" w:rsidR="00DA4365" w:rsidRDefault="00DA4365">
      <w:pPr>
        <w:rPr>
          <w:b/>
          <w:u w:val="single"/>
          <w:lang w:val="en-US"/>
        </w:rPr>
      </w:pPr>
    </w:p>
    <w:p w14:paraId="766224A2" w14:textId="77777777" w:rsidR="00304EB9" w:rsidRDefault="00304EB9">
      <w:pPr>
        <w:rPr>
          <w:b/>
          <w:u w:val="single"/>
          <w:lang w:val="en-US"/>
        </w:rPr>
      </w:pPr>
      <w:r>
        <w:rPr>
          <w:b/>
          <w:u w:val="single"/>
          <w:lang w:val="en-US"/>
        </w:rPr>
        <w:br w:type="page"/>
      </w:r>
    </w:p>
    <w:p w14:paraId="1274D416" w14:textId="2B0B950F" w:rsidR="00253913" w:rsidRPr="003573EF" w:rsidRDefault="00253913">
      <w:pPr>
        <w:rPr>
          <w:b/>
          <w:u w:val="single"/>
          <w:lang w:val="en-US"/>
        </w:rPr>
      </w:pPr>
      <w:r w:rsidRPr="003573EF">
        <w:rPr>
          <w:b/>
          <w:u w:val="single"/>
          <w:lang w:val="en-US"/>
        </w:rPr>
        <w:lastRenderedPageBreak/>
        <w:t>Abstract:</w:t>
      </w:r>
    </w:p>
    <w:p w14:paraId="26F8F981" w14:textId="59598624" w:rsidR="00253913" w:rsidRPr="003573EF" w:rsidRDefault="00C01B44" w:rsidP="00F75B02">
      <w:pPr>
        <w:jc w:val="both"/>
        <w:rPr>
          <w:lang w:val="en-US"/>
        </w:rPr>
      </w:pPr>
      <w:r w:rsidRPr="003573EF">
        <w:rPr>
          <w:lang w:val="en-US"/>
        </w:rPr>
        <w:t>Anthropogenic food resources</w:t>
      </w:r>
      <w:r w:rsidR="00DB7E81" w:rsidRPr="003573EF">
        <w:rPr>
          <w:lang w:val="en-US"/>
        </w:rPr>
        <w:t xml:space="preserve"> </w:t>
      </w:r>
      <w:r w:rsidR="00253913" w:rsidRPr="003573EF">
        <w:rPr>
          <w:lang w:val="en-US"/>
        </w:rPr>
        <w:t>have significantly modified the fora</w:t>
      </w:r>
      <w:r w:rsidR="006B3530" w:rsidRPr="003573EF">
        <w:rPr>
          <w:lang w:val="en-US"/>
        </w:rPr>
        <w:t>ging behavio</w:t>
      </w:r>
      <w:r w:rsidR="00253913" w:rsidRPr="003573EF">
        <w:rPr>
          <w:lang w:val="en-US"/>
        </w:rPr>
        <w:t>r of many</w:t>
      </w:r>
      <w:r w:rsidRPr="003573EF">
        <w:rPr>
          <w:lang w:val="en-US"/>
        </w:rPr>
        <w:t xml:space="preserve"> animal</w:t>
      </w:r>
      <w:r w:rsidR="00253913" w:rsidRPr="003573EF">
        <w:rPr>
          <w:lang w:val="en-US"/>
        </w:rPr>
        <w:t xml:space="preserve"> species</w:t>
      </w:r>
      <w:r w:rsidR="00753EF5">
        <w:rPr>
          <w:lang w:val="en-US"/>
        </w:rPr>
        <w:t>. They enhance</w:t>
      </w:r>
      <w:r w:rsidR="00F6107C" w:rsidRPr="003573EF">
        <w:rPr>
          <w:lang w:val="en-US"/>
        </w:rPr>
        <w:t xml:space="preserve"> large </w:t>
      </w:r>
      <w:r w:rsidRPr="003573EF">
        <w:rPr>
          <w:lang w:val="en-US"/>
        </w:rPr>
        <w:t xml:space="preserve">multi-specific </w:t>
      </w:r>
      <w:r w:rsidR="00F6107C" w:rsidRPr="003573EF">
        <w:rPr>
          <w:lang w:val="en-US"/>
        </w:rPr>
        <w:t xml:space="preserve">aggregations of individuals, </w:t>
      </w:r>
      <w:r w:rsidR="00253913" w:rsidRPr="003573EF">
        <w:rPr>
          <w:lang w:val="en-US"/>
        </w:rPr>
        <w:t xml:space="preserve">with </w:t>
      </w:r>
      <w:r w:rsidR="0058363F" w:rsidRPr="003573EF">
        <w:rPr>
          <w:lang w:val="en-US"/>
        </w:rPr>
        <w:t xml:space="preserve">strong </w:t>
      </w:r>
      <w:r w:rsidR="00253913" w:rsidRPr="003573EF">
        <w:rPr>
          <w:lang w:val="en-US"/>
        </w:rPr>
        <w:t>ecological consequences.</w:t>
      </w:r>
      <w:r w:rsidR="00F6107C" w:rsidRPr="003573EF">
        <w:rPr>
          <w:lang w:val="en-US"/>
        </w:rPr>
        <w:t xml:space="preserve"> </w:t>
      </w:r>
      <w:r w:rsidR="00753EF5">
        <w:rPr>
          <w:lang w:val="en-US"/>
        </w:rPr>
        <w:t>It is challenging to predict how individuals or species can differ in their reaction to these resources</w:t>
      </w:r>
      <w:r w:rsidR="00533B43" w:rsidRPr="003573EF">
        <w:rPr>
          <w:lang w:val="en-US"/>
        </w:rPr>
        <w:t>.</w:t>
      </w:r>
      <w:r w:rsidR="001A52A8">
        <w:rPr>
          <w:lang w:val="en-US"/>
        </w:rPr>
        <w:t xml:space="preserve"> </w:t>
      </w:r>
      <w:r w:rsidR="006807FE">
        <w:rPr>
          <w:lang w:val="en-US"/>
        </w:rPr>
        <w:t xml:space="preserve">For instance, there are wide variations in seabird species abundance behind fishing boats, and individual variations in interaction rates. </w:t>
      </w:r>
      <w:r w:rsidR="006F38A1">
        <w:rPr>
          <w:lang w:val="en-US"/>
        </w:rPr>
        <w:t>Whether this is reflecting variations in fine-scale encounter rates, or rather variations in attraction strength is poorly quantified</w:t>
      </w:r>
      <w:r w:rsidR="00D908BB" w:rsidRPr="003573EF">
        <w:rPr>
          <w:lang w:val="en-US"/>
        </w:rPr>
        <w:t xml:space="preserve">. </w:t>
      </w:r>
      <w:r w:rsidR="00324C04" w:rsidRPr="003573EF">
        <w:rPr>
          <w:lang w:val="en-US"/>
        </w:rPr>
        <w:t xml:space="preserve">Here we compare the response of Wandering (WA) and Black-browed (BBA) albatrosses to fishing boats operating in </w:t>
      </w:r>
      <w:r w:rsidR="00995855" w:rsidRPr="003573EF">
        <w:rPr>
          <w:lang w:val="en-US"/>
        </w:rPr>
        <w:t>sub-Antarctic</w:t>
      </w:r>
      <w:r w:rsidR="00324C04" w:rsidRPr="003573EF">
        <w:rPr>
          <w:lang w:val="en-US"/>
        </w:rPr>
        <w:t xml:space="preserve"> waters</w:t>
      </w:r>
      <w:r w:rsidR="003E0048">
        <w:rPr>
          <w:lang w:val="en-US"/>
        </w:rPr>
        <w:t>. We use</w:t>
      </w:r>
      <w:r w:rsidR="00324C04" w:rsidRPr="003573EF">
        <w:rPr>
          <w:lang w:val="en-US"/>
        </w:rPr>
        <w:t xml:space="preserve"> GPS tracking data from both bird</w:t>
      </w:r>
      <w:r w:rsidR="00995855" w:rsidRPr="003573EF">
        <w:rPr>
          <w:lang w:val="en-US"/>
        </w:rPr>
        <w:t xml:space="preserve">s </w:t>
      </w:r>
      <w:r w:rsidR="00324C04" w:rsidRPr="003573EF">
        <w:rPr>
          <w:lang w:val="en-US"/>
        </w:rPr>
        <w:t>and boats</w:t>
      </w:r>
      <w:r w:rsidR="003E0048">
        <w:rPr>
          <w:lang w:val="en-US"/>
        </w:rPr>
        <w:t xml:space="preserve"> (Vessel Monitoring System)</w:t>
      </w:r>
      <w:r w:rsidR="00324C04" w:rsidRPr="003573EF">
        <w:rPr>
          <w:lang w:val="en-US"/>
        </w:rPr>
        <w:t>.</w:t>
      </w:r>
      <w:r w:rsidR="00995855" w:rsidRPr="003573EF">
        <w:rPr>
          <w:lang w:val="en-US"/>
        </w:rPr>
        <w:t xml:space="preserve"> </w:t>
      </w:r>
      <w:r w:rsidR="00995855" w:rsidRPr="003573EF">
        <w:rPr>
          <w:noProof/>
          <w:lang w:val="en-US" w:eastAsia="fr-FR"/>
        </w:rPr>
        <w:t>Attraction distances were similar between the two species (</w:t>
      </w:r>
      <w:r w:rsidR="00871A6D">
        <w:rPr>
          <w:noProof/>
          <w:lang w:val="en-US" w:eastAsia="fr-FR"/>
        </w:rPr>
        <w:t xml:space="preserve">up to </w:t>
      </w:r>
      <w:r w:rsidR="00995855" w:rsidRPr="003573EF">
        <w:rPr>
          <w:noProof/>
          <w:lang w:val="en-US" w:eastAsia="fr-FR"/>
        </w:rPr>
        <w:t xml:space="preserve">30km). BBA </w:t>
      </w:r>
      <w:r w:rsidR="008C6CBA">
        <w:rPr>
          <w:noProof/>
          <w:lang w:val="en-US" w:eastAsia="fr-FR"/>
        </w:rPr>
        <w:t xml:space="preserve">foraged </w:t>
      </w:r>
      <w:r w:rsidRPr="003573EF">
        <w:rPr>
          <w:noProof/>
          <w:lang w:val="en-US" w:eastAsia="fr-FR"/>
        </w:rPr>
        <w:t xml:space="preserve">further from fishing grounds and </w:t>
      </w:r>
      <w:r w:rsidR="00995855" w:rsidRPr="003573EF">
        <w:rPr>
          <w:noProof/>
          <w:lang w:val="en-US" w:eastAsia="fr-FR"/>
        </w:rPr>
        <w:t xml:space="preserve">encountered boats </w:t>
      </w:r>
      <w:r w:rsidR="0026575B">
        <w:rPr>
          <w:noProof/>
          <w:lang w:val="en-US" w:eastAsia="fr-FR"/>
        </w:rPr>
        <w:t>less frequently</w:t>
      </w:r>
      <w:r w:rsidR="00995855" w:rsidRPr="003573EF">
        <w:rPr>
          <w:noProof/>
          <w:lang w:val="en-US" w:eastAsia="fr-FR"/>
        </w:rPr>
        <w:t xml:space="preserve"> than WA, but </w:t>
      </w:r>
      <w:r w:rsidR="00293108" w:rsidRPr="003573EF">
        <w:rPr>
          <w:noProof/>
          <w:lang w:val="en-US" w:eastAsia="fr-FR"/>
        </w:rPr>
        <w:t xml:space="preserve">once </w:t>
      </w:r>
      <w:r w:rsidR="00743C75">
        <w:rPr>
          <w:noProof/>
          <w:lang w:val="en-US" w:eastAsia="fr-FR"/>
        </w:rPr>
        <w:t xml:space="preserve">they </w:t>
      </w:r>
      <w:r w:rsidR="00293108" w:rsidRPr="003573EF">
        <w:rPr>
          <w:noProof/>
          <w:lang w:val="en-US" w:eastAsia="fr-FR"/>
        </w:rPr>
        <w:t>encounte</w:t>
      </w:r>
      <w:r w:rsidR="00995855" w:rsidRPr="003573EF">
        <w:rPr>
          <w:noProof/>
          <w:lang w:val="en-US" w:eastAsia="fr-FR"/>
        </w:rPr>
        <w:t xml:space="preserve">red </w:t>
      </w:r>
      <w:r w:rsidR="00743C75">
        <w:rPr>
          <w:noProof/>
          <w:lang w:val="en-US" w:eastAsia="fr-FR"/>
        </w:rPr>
        <w:t xml:space="preserve">a boat </w:t>
      </w:r>
      <w:r w:rsidRPr="003573EF">
        <w:rPr>
          <w:noProof/>
          <w:lang w:val="en-US" w:eastAsia="fr-FR"/>
        </w:rPr>
        <w:t xml:space="preserve">BBA </w:t>
      </w:r>
      <w:r w:rsidR="00995855" w:rsidRPr="003573EF">
        <w:rPr>
          <w:noProof/>
          <w:lang w:val="en-US" w:eastAsia="fr-FR"/>
        </w:rPr>
        <w:t xml:space="preserve">were more strongly attracted (80% vs 60% chance) and </w:t>
      </w:r>
      <w:r w:rsidR="008C6CBA">
        <w:rPr>
          <w:noProof/>
          <w:lang w:val="en-US" w:eastAsia="fr-FR"/>
        </w:rPr>
        <w:t xml:space="preserve">had a higher level of </w:t>
      </w:r>
      <w:r w:rsidR="00995855" w:rsidRPr="003573EF">
        <w:rPr>
          <w:noProof/>
          <w:lang w:val="en-US" w:eastAsia="fr-FR"/>
        </w:rPr>
        <w:t>active</w:t>
      </w:r>
      <w:r w:rsidR="008C6CBA">
        <w:rPr>
          <w:noProof/>
          <w:lang w:val="en-US" w:eastAsia="fr-FR"/>
        </w:rPr>
        <w:t xml:space="preserve"> interaction</w:t>
      </w:r>
      <w:r w:rsidR="00995855" w:rsidRPr="003573EF">
        <w:rPr>
          <w:noProof/>
          <w:lang w:val="en-US" w:eastAsia="fr-FR"/>
        </w:rPr>
        <w:t xml:space="preserve">, compared to WA. </w:t>
      </w:r>
      <w:r w:rsidR="00293108" w:rsidRPr="003573EF">
        <w:rPr>
          <w:noProof/>
          <w:lang w:val="en-US" w:eastAsia="fr-FR"/>
        </w:rPr>
        <w:t>Furthermore</w:t>
      </w:r>
      <w:r w:rsidR="00995855" w:rsidRPr="003573EF">
        <w:rPr>
          <w:noProof/>
          <w:lang w:val="en-US" w:eastAsia="fr-FR"/>
        </w:rPr>
        <w:t xml:space="preserve">, </w:t>
      </w:r>
      <w:r w:rsidR="00104E06" w:rsidRPr="003573EF">
        <w:rPr>
          <w:noProof/>
          <w:lang w:val="en-US" w:eastAsia="fr-FR"/>
        </w:rPr>
        <w:t>in the absence of boats</w:t>
      </w:r>
      <w:r w:rsidR="008C6CBA">
        <w:rPr>
          <w:noProof/>
          <w:lang w:val="en-US" w:eastAsia="fr-FR"/>
        </w:rPr>
        <w:t>,</w:t>
      </w:r>
      <w:r w:rsidR="00104E06" w:rsidRPr="003573EF">
        <w:rPr>
          <w:noProof/>
          <w:lang w:val="en-US" w:eastAsia="fr-FR"/>
        </w:rPr>
        <w:t xml:space="preserve"> BBA w</w:t>
      </w:r>
      <w:r w:rsidR="00DB7E81" w:rsidRPr="003573EF">
        <w:rPr>
          <w:noProof/>
          <w:lang w:val="en-US" w:eastAsia="fr-FR"/>
        </w:rPr>
        <w:t xml:space="preserve">ere rarely observed foraging over the habitat </w:t>
      </w:r>
      <w:r w:rsidR="00104E06" w:rsidRPr="003573EF">
        <w:rPr>
          <w:noProof/>
          <w:lang w:val="en-US" w:eastAsia="fr-FR"/>
        </w:rPr>
        <w:t xml:space="preserve">where the fisheries mainly operate, </w:t>
      </w:r>
      <w:r w:rsidR="00DB7E81" w:rsidRPr="003573EF">
        <w:rPr>
          <w:noProof/>
          <w:lang w:val="en-US" w:eastAsia="fr-FR"/>
        </w:rPr>
        <w:t xml:space="preserve">in contrast with WA. </w:t>
      </w:r>
      <w:r w:rsidR="00995855" w:rsidRPr="003573EF">
        <w:rPr>
          <w:noProof/>
          <w:lang w:val="en-US" w:eastAsia="fr-FR"/>
        </w:rPr>
        <w:t>We thus report qualitative and quantitative differences in the response of these two species to the same fishing fleet</w:t>
      </w:r>
      <w:r w:rsidR="000F5CFC" w:rsidRPr="003573EF">
        <w:rPr>
          <w:noProof/>
          <w:lang w:val="en-US" w:eastAsia="fr-FR"/>
        </w:rPr>
        <w:t xml:space="preserve">. </w:t>
      </w:r>
      <w:r w:rsidR="008C6CBA">
        <w:rPr>
          <w:noProof/>
          <w:lang w:val="en-US" w:eastAsia="fr-FR"/>
        </w:rPr>
        <w:t>WA, t</w:t>
      </w:r>
      <w:r w:rsidRPr="003573EF">
        <w:rPr>
          <w:noProof/>
          <w:lang w:val="en-US" w:eastAsia="fr-FR"/>
        </w:rPr>
        <w:t>he larger, more dominant and more generalist species</w:t>
      </w:r>
      <w:r w:rsidR="008C6CBA">
        <w:rPr>
          <w:noProof/>
          <w:lang w:val="en-US" w:eastAsia="fr-FR"/>
        </w:rPr>
        <w:t xml:space="preserve"> was unexpectedly less attracted to fishing vessels. </w:t>
      </w:r>
      <w:r w:rsidR="007147AB" w:rsidRPr="003573EF">
        <w:rPr>
          <w:noProof/>
          <w:lang w:val="en-US" w:eastAsia="fr-FR"/>
        </w:rPr>
        <w:t>Comparing our results with previously published studies, w</w:t>
      </w:r>
      <w:r w:rsidRPr="003573EF">
        <w:rPr>
          <w:noProof/>
          <w:lang w:val="en-US" w:eastAsia="fr-FR"/>
        </w:rPr>
        <w:t>e suggest that energe</w:t>
      </w:r>
      <w:r w:rsidR="007147AB" w:rsidRPr="003573EF">
        <w:rPr>
          <w:noProof/>
          <w:lang w:val="en-US" w:eastAsia="fr-FR"/>
        </w:rPr>
        <w:t xml:space="preserve">tic requirements of individuals may be a </w:t>
      </w:r>
      <w:r w:rsidR="00EB0503" w:rsidRPr="003573EF">
        <w:rPr>
          <w:noProof/>
          <w:lang w:val="en-US" w:eastAsia="fr-FR"/>
        </w:rPr>
        <w:t>crucial</w:t>
      </w:r>
      <w:r w:rsidR="007147AB" w:rsidRPr="003573EF">
        <w:rPr>
          <w:noProof/>
          <w:lang w:val="en-US" w:eastAsia="fr-FR"/>
        </w:rPr>
        <w:t xml:space="preserve"> predictor for </w:t>
      </w:r>
      <w:r w:rsidR="008408F6" w:rsidRPr="003573EF">
        <w:rPr>
          <w:noProof/>
          <w:lang w:val="en-US" w:eastAsia="fr-FR"/>
        </w:rPr>
        <w:t>assessing</w:t>
      </w:r>
      <w:r w:rsidR="00104E06" w:rsidRPr="003573EF">
        <w:rPr>
          <w:noProof/>
          <w:lang w:val="en-US" w:eastAsia="fr-FR"/>
        </w:rPr>
        <w:t xml:space="preserve"> </w:t>
      </w:r>
      <w:r w:rsidR="007147AB" w:rsidRPr="003573EF">
        <w:rPr>
          <w:noProof/>
          <w:lang w:val="en-US" w:eastAsia="fr-FR"/>
        </w:rPr>
        <w:t>risks of interactions with anthropogenic food resources</w:t>
      </w:r>
      <w:r w:rsidR="00EB0503" w:rsidRPr="003573EF">
        <w:rPr>
          <w:noProof/>
          <w:lang w:val="en-US" w:eastAsia="fr-FR"/>
        </w:rPr>
        <w:t>.</w:t>
      </w:r>
    </w:p>
    <w:p w14:paraId="38889577" w14:textId="77777777" w:rsidR="00253913" w:rsidRPr="003573EF" w:rsidRDefault="00253913">
      <w:pPr>
        <w:rPr>
          <w:lang w:val="en-US"/>
        </w:rPr>
      </w:pPr>
    </w:p>
    <w:p w14:paraId="6ADADAA2" w14:textId="77777777" w:rsidR="00253913" w:rsidRPr="003573EF" w:rsidRDefault="00253913">
      <w:pPr>
        <w:rPr>
          <w:lang w:val="en-US"/>
        </w:rPr>
      </w:pPr>
      <w:r w:rsidRPr="003573EF">
        <w:rPr>
          <w:b/>
          <w:u w:val="single"/>
          <w:lang w:val="en-US"/>
        </w:rPr>
        <w:t>Keywords</w:t>
      </w:r>
      <w:r w:rsidRPr="003573EF">
        <w:rPr>
          <w:lang w:val="en-US"/>
        </w:rPr>
        <w:t>: Comparative behavior, GPS tracking, Seabirds, V</w:t>
      </w:r>
      <w:r w:rsidR="00D05DB8" w:rsidRPr="003573EF">
        <w:rPr>
          <w:lang w:val="en-US"/>
        </w:rPr>
        <w:t xml:space="preserve">essel </w:t>
      </w:r>
      <w:r w:rsidRPr="003573EF">
        <w:rPr>
          <w:lang w:val="en-US"/>
        </w:rPr>
        <w:t>M</w:t>
      </w:r>
      <w:r w:rsidR="00D05DB8" w:rsidRPr="003573EF">
        <w:rPr>
          <w:lang w:val="en-US"/>
        </w:rPr>
        <w:t xml:space="preserve">onitoring </w:t>
      </w:r>
      <w:r w:rsidRPr="003573EF">
        <w:rPr>
          <w:lang w:val="en-US"/>
        </w:rPr>
        <w:t>S</w:t>
      </w:r>
      <w:r w:rsidR="00D05DB8" w:rsidRPr="003573EF">
        <w:rPr>
          <w:lang w:val="en-US"/>
        </w:rPr>
        <w:t>ystem</w:t>
      </w:r>
      <w:r w:rsidRPr="003573EF">
        <w:rPr>
          <w:lang w:val="en-US"/>
        </w:rPr>
        <w:t xml:space="preserve"> data, Predictable Anthropogenic Food Sources, Fisheries</w:t>
      </w:r>
      <w:r w:rsidR="00D05DB8" w:rsidRPr="003573EF">
        <w:rPr>
          <w:lang w:val="en-US"/>
        </w:rPr>
        <w:t>.</w:t>
      </w:r>
    </w:p>
    <w:p w14:paraId="5B3FDCD7" w14:textId="77777777" w:rsidR="00DA4365" w:rsidRDefault="00DA4365" w:rsidP="00AC326B">
      <w:pPr>
        <w:pStyle w:val="Heading1"/>
        <w:rPr>
          <w:lang w:val="en-US"/>
        </w:rPr>
      </w:pPr>
      <w:r>
        <w:rPr>
          <w:lang w:val="en-US"/>
        </w:rPr>
        <w:br w:type="page"/>
      </w:r>
    </w:p>
    <w:p w14:paraId="690261F9" w14:textId="027846C6" w:rsidR="001E7DA8" w:rsidRPr="003573EF" w:rsidRDefault="00AC326B" w:rsidP="00AC326B">
      <w:pPr>
        <w:pStyle w:val="Heading1"/>
        <w:rPr>
          <w:lang w:val="en-US"/>
        </w:rPr>
      </w:pPr>
      <w:r w:rsidRPr="003573EF">
        <w:rPr>
          <w:lang w:val="en-US"/>
        </w:rPr>
        <w:lastRenderedPageBreak/>
        <w:t>Introduction</w:t>
      </w:r>
    </w:p>
    <w:p w14:paraId="1B7587AB" w14:textId="1313E33A" w:rsidR="001467CC" w:rsidRPr="003573EF" w:rsidRDefault="00AC326B" w:rsidP="00F75B02">
      <w:pPr>
        <w:jc w:val="both"/>
        <w:rPr>
          <w:lang w:val="en-US"/>
        </w:rPr>
      </w:pPr>
      <w:r w:rsidRPr="003573EF">
        <w:rPr>
          <w:lang w:val="en-US"/>
        </w:rPr>
        <w:t xml:space="preserve">Human activities generate large amount of food available </w:t>
      </w:r>
      <w:r w:rsidR="008C6CBA">
        <w:rPr>
          <w:lang w:val="en-US"/>
        </w:rPr>
        <w:t>for</w:t>
      </w:r>
      <w:r w:rsidRPr="003573EF">
        <w:rPr>
          <w:lang w:val="en-US"/>
        </w:rPr>
        <w:t xml:space="preserve"> wildlife, especially since the industrial revolution </w:t>
      </w:r>
      <w:r w:rsidRPr="003573EF">
        <w:rPr>
          <w:lang w:val="en-US"/>
        </w:rPr>
        <w:fldChar w:fldCharType="begin"/>
      </w:r>
      <w:r w:rsidRPr="003573EF">
        <w:rPr>
          <w:lang w:val="en-US"/>
        </w:rPr>
        <w:instrText xml:space="preserve"> ADDIN ZOTERO_ITEM CSL_CITATION {"citationID":"1cb4qsq1ss","properties":{"formattedCitation":"(Oro et al., 2013)","plainCitation":"(Oro et al., 2013)"},"citationItems":[{"id":257,"uris":["http://zotero.org/users/1723945/items/UGUQC2P9"],"uri":["http://zotero.org/users/1723945/items/UGUQC2P9"],"itemData":{"id":257,"type":"article-journal","title":"Ecological and evolutionary implications of food subsidies from humans","container-title":"Ecology Letters","page":"1501-1514","volume":"16","issue":"12","abstract":"Human activities are the main current driver of global change. From hunter-gatherers through to Neolithic societies–and particularly in contemporary industrialised countries–humans have (voluntarily or involuntarily) provided other animals with food, often with a high spatio-temporal predictability. Nowadays, as much as 30–40% of all food produced in Earth is wasted. We argue here that predictable anthropogenic food subsidies (PAFS) provided historically by humans to animals has shaped many communities and ecosystems as we see them nowadays. PAFS improve individual fitness triggering population increases of opportunistic species, which may affect communities, food webs and ecosystems by altering processes such as competition, predator–prey interactions and nutrient transfer between biotopes and ecosystems. We also show that PAFS decrease temporal population variability, increase resilience of opportunistic species and reduce community diversity. Recent environmental policies, such as the regulation of dumps or the ban of fishing discards, constitute natural experiments that should improve our understanding of the role of food supply in a range of ecological and evolutionary processes at the ecosystem level. Comparison of subsidised and non-subsidised ecosystems can help predict changes in diversity and the related ecosystem services that have suffered the impact of other global change agents.","DOI":"10.1111/ele.12187","ISSN":"1461-0248","journalAbbreviation":"Ecol Lett","author":[{"family":"Oro","given":"Daniel"},{"family":"Genovart","given":"Meritxell"},{"family":"Tavecchia","given":"Giacomo"},{"family":"Fowler","given":"Mike S."},{"family":"Martínez-Abraín","given":"Alejandro"}],"issued":{"date-parts":[["2013",12,1]]}}}],"schema":"https://github.com/citation-style-language/schema/raw/master/csl-citation.json"} </w:instrText>
      </w:r>
      <w:r w:rsidRPr="003573EF">
        <w:rPr>
          <w:lang w:val="en-US"/>
        </w:rPr>
        <w:fldChar w:fldCharType="separate"/>
      </w:r>
      <w:r w:rsidRPr="003573EF">
        <w:rPr>
          <w:rFonts w:ascii="Calibri" w:hAnsi="Calibri"/>
          <w:lang w:val="en-US"/>
        </w:rPr>
        <w:t>(Oro et al., 2013)</w:t>
      </w:r>
      <w:r w:rsidRPr="003573EF">
        <w:rPr>
          <w:lang w:val="en-US"/>
        </w:rPr>
        <w:fldChar w:fldCharType="end"/>
      </w:r>
      <w:r w:rsidRPr="003573EF">
        <w:rPr>
          <w:lang w:val="en-US"/>
        </w:rPr>
        <w:t>. Many such subsidies are concentrated in large quantities within highly predictable</w:t>
      </w:r>
      <w:r w:rsidR="00A406C3">
        <w:rPr>
          <w:lang w:val="en-US"/>
        </w:rPr>
        <w:t xml:space="preserve"> </w:t>
      </w:r>
      <w:r w:rsidR="00A406C3" w:rsidRPr="003573EF">
        <w:rPr>
          <w:lang w:val="en-US"/>
        </w:rPr>
        <w:t>patch</w:t>
      </w:r>
      <w:r w:rsidRPr="003573EF">
        <w:rPr>
          <w:lang w:val="en-US"/>
        </w:rPr>
        <w:t xml:space="preserve"> (in time and/or space)</w:t>
      </w:r>
      <w:r w:rsidR="00753EF5">
        <w:rPr>
          <w:lang w:val="en-US"/>
        </w:rPr>
        <w:t>. They include for instance</w:t>
      </w:r>
      <w:r w:rsidR="00263DBA">
        <w:rPr>
          <w:lang w:val="en-US"/>
        </w:rPr>
        <w:t xml:space="preserve"> </w:t>
      </w:r>
      <w:r w:rsidR="00753EF5" w:rsidRPr="003573EF">
        <w:rPr>
          <w:lang w:val="en-US"/>
        </w:rPr>
        <w:t>dumps, fisheries discards, pile</w:t>
      </w:r>
      <w:r w:rsidR="00753EF5">
        <w:rPr>
          <w:lang w:val="en-US"/>
        </w:rPr>
        <w:t>s</w:t>
      </w:r>
      <w:r w:rsidR="00753EF5" w:rsidRPr="003573EF">
        <w:rPr>
          <w:lang w:val="en-US"/>
        </w:rPr>
        <w:t xml:space="preserve"> of carcasses or garden bird feeders </w:t>
      </w:r>
      <w:r w:rsidR="00753EF5" w:rsidRPr="003573EF">
        <w:rPr>
          <w:lang w:val="en-US"/>
        </w:rPr>
        <w:fldChar w:fldCharType="begin"/>
      </w:r>
      <w:r w:rsidR="00753EF5" w:rsidRPr="003573EF">
        <w:rPr>
          <w:lang w:val="en-US"/>
        </w:rPr>
        <w:instrText xml:space="preserve"> ADDIN ZOTERO_ITEM CSL_CITATION {"citationID":"1rgouog6cn","properties":{"formattedCitation":"(reviewed in Oro et al., 2013)","plainCitation":"(reviewed in Oro et al., 2013)"},"citationItems":[{"id":257,"uris":["http://zotero.org/users/1723945/items/UGUQC2P9"],"uri":["http://zotero.org/users/1723945/items/UGUQC2P9"],"itemData":{"id":257,"type":"article-journal","title":"Ecological and evolutionary implications of food subsidies from humans","container-title":"Ecology Letters","page":"1501-1514","volume":"16","issue":"12","abstract":"Human activities are the main current driver of global change. From hunter-gatherers through to Neolithic societies–and particularly in contemporary industrialised countries–humans have (voluntarily or involuntarily) provided other animals with food, often with a high spatio-temporal predictability. Nowadays, as much as 30–40% of all food produced in Earth is wasted. We argue here that predictable anthropogenic food subsidies (PAFS) provided historically by humans to animals has shaped many communities and ecosystems as we see them nowadays. PAFS improve individual fitness triggering population increases of opportunistic species, which may affect communities, food webs and ecosystems by altering processes such as competition, predator–prey interactions and nutrient transfer between biotopes and ecosystems. We also show that PAFS decrease temporal population variability, increase resilience of opportunistic species and reduce community diversity. Recent environmental policies, such as the regulation of dumps or the ban of fishing discards, constitute natural experiments that should improve our understanding of the role of food supply in a range of ecological and evolutionary processes at the ecosystem level. Comparison of subsidised and non-subsidised ecosystems can help predict changes in diversity and the related ecosystem services that have suffered the impact of other global change agents.","DOI":"10.1111/ele.12187","ISSN":"1461-0248","journalAbbreviation":"Ecol Lett","author":[{"family":"Oro","given":"Daniel"},{"family":"Genovart","given":"Meritxell"},{"family":"Tavecchia","given":"Giacomo"},{"family":"Fowler","given":"Mike S."},{"family":"Martínez-Abraín","given":"Alejandro"}],"issued":{"date-parts":[["2013",12,1]]}},"prefix":"reviewed in "}],"schema":"https://github.com/citation-style-language/schema/raw/master/csl-citation.json"} </w:instrText>
      </w:r>
      <w:r w:rsidR="00753EF5" w:rsidRPr="003573EF">
        <w:rPr>
          <w:lang w:val="en-US"/>
        </w:rPr>
        <w:fldChar w:fldCharType="separate"/>
      </w:r>
      <w:r w:rsidR="00753EF5" w:rsidRPr="003573EF">
        <w:rPr>
          <w:rFonts w:ascii="Calibri" w:hAnsi="Calibri"/>
          <w:lang w:val="en-US"/>
        </w:rPr>
        <w:t>(reviewed in Oro et al., 2013)</w:t>
      </w:r>
      <w:r w:rsidR="00753EF5" w:rsidRPr="003573EF">
        <w:rPr>
          <w:lang w:val="en-US"/>
        </w:rPr>
        <w:fldChar w:fldCharType="end"/>
      </w:r>
      <w:r w:rsidR="00753EF5">
        <w:rPr>
          <w:lang w:val="en-US"/>
        </w:rPr>
        <w:t xml:space="preserve"> and are</w:t>
      </w:r>
      <w:r w:rsidR="008C6CBA">
        <w:rPr>
          <w:lang w:val="en-US"/>
        </w:rPr>
        <w:t>,</w:t>
      </w:r>
      <w:r w:rsidRPr="003573EF">
        <w:rPr>
          <w:lang w:val="en-US"/>
        </w:rPr>
        <w:t xml:space="preserve"> often </w:t>
      </w:r>
      <w:r w:rsidR="008C6CBA">
        <w:rPr>
          <w:lang w:val="en-US"/>
        </w:rPr>
        <w:t xml:space="preserve">referred to </w:t>
      </w:r>
      <w:r w:rsidRPr="003573EF">
        <w:rPr>
          <w:lang w:val="en-US"/>
        </w:rPr>
        <w:t>as Predictable Anthropogenic Food Sources (PAFS)</w:t>
      </w:r>
      <w:r w:rsidR="00753EF5">
        <w:rPr>
          <w:lang w:val="en-US"/>
        </w:rPr>
        <w:t>.The</w:t>
      </w:r>
      <w:r w:rsidRPr="003573EF">
        <w:rPr>
          <w:lang w:val="en-US"/>
        </w:rPr>
        <w:t xml:space="preserve"> concentration of animals at these places is often higher than in more “natural” feeding contexts, with important and well-described consequences on individual behavior </w:t>
      </w:r>
      <w:r w:rsidRPr="003573EF">
        <w:rPr>
          <w:lang w:val="en-US"/>
        </w:rPr>
        <w:fldChar w:fldCharType="begin"/>
      </w:r>
      <w:r w:rsidRPr="003573EF">
        <w:rPr>
          <w:lang w:val="en-US"/>
        </w:rPr>
        <w:instrText xml:space="preserve"> ADDIN ZOTERO_ITEM CSL_CITATION {"citationID":"2espe2k1js","properties":{"formattedCitation":"(Gilbert et al., 2016; Uyeda et al., 2015)","plainCitation":"(Gilbert et al., 2016; Uyeda et al., 2015)"},"citationItems":[{"id":800,"uris":["http://zotero.org/users/1723945/items/QMBCVKP3"],</w:instrText>
      </w:r>
      <w:r w:rsidRPr="00304EB9">
        <w:instrText>"uri":["http://zotero.org/users/1723945/items/QMBCVKP3"],"itemData":{"id":800,"type":"article-journal","title":"Are white storks addicted to junk food? Impacts of landfill use on the movement and behaviour of resident white storks (Ciconia ciconia) from a partially migratory population","container-title":"Movement ecology","page":"1","volume":"4","issue":"1","note":"00001","author":[{"family":"Gilbert","given":"Nathalie I."},{"family":"Correia","given":"Ricardo A."},{"family":"Silva","given":"João Paulo"},{"family":"Pacheco","given":"Carlos"},{"family":"Catry","given":"Inês"},{"family":"Atkinson","given":"Philip W."},{"family":"Gill","given":"Jenny A."},{"family":"Franco","given":"Aldina MA"}],"issued":{"date-parts":[["2016"]]}}},{"id":807,"uris":["http://zotero.org/users/1723945/items/REQHTTF8"],"uri":["http://zotero.org/users/1723945/items/REQHTTF8"],"itemData":{"id":807,"type":"article-journal","title":"Encounter rate</w:instrText>
      </w:r>
      <w:r w:rsidRPr="00263DBA">
        <w:instrText xml:space="preserve">s, agonistic interactions, and social hierarchy among garbage-feeding water monitor lizards (Varanus salvator bivittatus) on Tinjil Island, Indonesia","container-title":"Herpetological Conservation and Biology","page":"753-764","volume":"10","issue":"2","note":"00000","author":[{"family":"Uyeda","given":"Linda T."},{"family":"Iskandar","given":"Entang"},{"family":"Kyes","given":"Randall C."},{"family":"Wirsing","given":"Aaron J."}],"issued":{"date-parts":[["2015"]]}}}],"schema":"https://github.com/citation-style-language/schema/raw/master/csl-citation.json"} </w:instrText>
      </w:r>
      <w:r w:rsidRPr="003573EF">
        <w:rPr>
          <w:lang w:val="en-US"/>
        </w:rPr>
        <w:fldChar w:fldCharType="separate"/>
      </w:r>
      <w:r w:rsidRPr="00263DBA">
        <w:rPr>
          <w:rFonts w:ascii="Calibri" w:hAnsi="Calibri"/>
        </w:rPr>
        <w:t>(Gilbert et al., 2016; Uyeda et al., 2015)</w:t>
      </w:r>
      <w:r w:rsidRPr="003573EF">
        <w:rPr>
          <w:lang w:val="en-US"/>
        </w:rPr>
        <w:fldChar w:fldCharType="end"/>
      </w:r>
      <w:r w:rsidRPr="00263DBA">
        <w:t xml:space="preserve">, epidemiology </w:t>
      </w:r>
      <w:r w:rsidRPr="003573EF">
        <w:rPr>
          <w:lang w:val="en-US"/>
        </w:rPr>
        <w:fldChar w:fldCharType="begin"/>
      </w:r>
      <w:r w:rsidRPr="00263DBA">
        <w:instrText xml:space="preserve"> ADDIN ZOTERO_ITEM CSL_CITATION {"citationID":"1j7r9h3eci","properties":{"formattedCitation":"(Becker et al., 2015)","plainCitation":"(Becker et al., 2015)"},"citationItems":[{"id":802,"uris":["http://zotero.org/users/1723945/items/GBM47JHD"],"uri":["http://zotero.org/users/1723945/items/GBM47JHD"],"itemData":{"id":802,"type":"article-journal","title":"Linking anthropogenic resources to wildlife–pathogen dynamics: a review and meta-analysis","container-title":"Ecology Letters","page":"483-495","volume":"18","issue":"5","abstract":"Urbanisation and agriculture cause declines for many wildlife, but some species benefit from novel resources, especially food, provided in human-dominated habitats. Resulting shifts in wildlife ecology can alter infectious disease dynamics and create opportunities for cross-species transmission, yet predicting host–pathogen responses to resource provisioning is challenging. Factors enhancing transmission, such as increased aggregation, could be offset by better host immunity due to improved nutrition. Here, we conduct a review and meta-analysis to show that food provisioning results in highly heterogeneous infection outcomes that depend on pathogen type and anthropogenic food source. We also find empirical support for behavioural and immune mechanisms through which human-provided resources alter host exposure and tolerance to pathogens. A review of recent theoretical models of resource provisioning and infection dynamics shows that changes in host contact rates and immunity produce strong non-linear responses in pathogen invasion and prevalence. By integrating results of our meta-analysis back into a theoretical framework, we find provisioning amplifies pathogen invasion under increased host aggregation and tolerance, but reduces transmission if provisioned food decreases dietary exposure to parasites. These results carry implications for wildlife disease management and highlight areas for future work, such as how resource shifts might affect virulence evolution.","DOI":"10.1111/ele.12428","ISSN":"1461-0248","note":"00020","journalAbbreviation":"Ecol Lett","author":[{"family":"Becker","given":"Daniel J."},{"family":"Streicker","given":"Daniel G."},{"family":"Altizer","given":"Sonia"}],"issued":{"date-parts":[["2015",5,1]]}}}],"schema":"https://github.com/citation-style-language/schema/raw/master/csl-citation.json"} </w:instrText>
      </w:r>
      <w:r w:rsidRPr="003573EF">
        <w:rPr>
          <w:lang w:val="en-US"/>
        </w:rPr>
        <w:fldChar w:fldCharType="separate"/>
      </w:r>
      <w:r w:rsidRPr="00263DBA">
        <w:rPr>
          <w:rFonts w:ascii="Calibri" w:hAnsi="Calibri"/>
        </w:rPr>
        <w:t>(Becker et al., 2015)</w:t>
      </w:r>
      <w:r w:rsidRPr="003573EF">
        <w:rPr>
          <w:lang w:val="en-US"/>
        </w:rPr>
        <w:fldChar w:fldCharType="end"/>
      </w:r>
      <w:r w:rsidRPr="00263DBA">
        <w:t xml:space="preserve">, population </w:t>
      </w:r>
      <w:r w:rsidRPr="003573EF">
        <w:rPr>
          <w:lang w:val="en-US"/>
        </w:rPr>
        <w:fldChar w:fldCharType="begin"/>
      </w:r>
      <w:r w:rsidR="007008FA" w:rsidRPr="00263DBA">
        <w:instrText xml:space="preserve"> ADDIN ZOTERO_ITEM CSL_CITATION {"citationID":"PVBU31mj","properties":{"formattedCitation":"(Bino et al., 2010; Garthe et al., 1996; James et al., 2017)","plainCitation":"(Bino et al., 2010; Garthe et al., 1996; James et al., 2017)"},"citationItems":[{"id":806,"uris":["http://zotero.org/users/1723945/items/TFKP39S7"],"uri":["http://zotero.org/users/1723945/items/TFKP39S7"],"itemData":{"id":806,"type":"article-journal","title":"Abrupt spatial and numerical responses of overabundant foxes to a reduction in anthropogenic resources","container-title":"Journal of Applied Ecology","page":"1262-1271","volume":"47","issue":"6","note":"00051","author":[{"family":"Bino","given":"Gilad"},{"family":"Dolev","given":"Amit"},{"family":"Yosha","given":"Dotan"},{"family":"Guter","given":"Amichay"},{"family":"King","given":"Roni"},{"family":"Saltz","given":"David"},{"family":"Kark","given":"Salit"}],"issued":{"date-parts":[["2010"]]}}},{"id":88,"uris":["http://zotero.org/users/1723945/items/CJ65X4JV"],"uri":["http://zotero.org/users/1723945/items/CJ65X4JV"],"itemData":{"id":88,"type":"article-journal","title":"Amounts of discards by commercial fisheries and their significance as food for seabirds in the North Sea","container-title":"Marine Ecology Progress Series","page":"1-11","volume":"136","abstract":"Most types of fishery produce discards and offal in considerable quantities which are fed upon by seabirds. This paper demonstrates the importance to seabir</w:instrText>
      </w:r>
      <w:r w:rsidR="007008FA" w:rsidRPr="003573EF">
        <w:rPr>
          <w:lang w:val="en-US"/>
        </w:rPr>
        <w:instrText>ds of fishery waste in the North Sea. The total amount of fishery waste in the North Sea region is estimated at 62800 t of offal, 262200 t of roundfish, 299300 t of flatfish, 15000 t of elasmobranchs and 149700 t of benthic invertebrates per year, representing 4% of the total biomass of fish and 22% of the total landings. This equals an energy value of about 3.4 x 1012 kJ. Beam trawl fisheries discharge discards at the highest rates of all fishing fleets. Their discard fraction is dominated by flatfish which are less favoured by seabirds because of their shape. In contrast, the amounts of discards from pelagic and gadid fisheries are less, but fish species and lengths are more appropriate as food for seabirds. The number of seabirds potentially supported by fishery waste in the North Sea is estimated to be roughly 5.9 million individuals in an average scavenger community (composition in proportion to the seasonal abundance of scavenging species). During experimental discard studies, the proportions of fishery waste consumed by seabirds was calculated. We estimated that the mass of discards and offal consumed by birds during our study amounted to 55000 t of offal, 206000 t of roundfish, 38000 t of flatfish, 2000 t of elasmobranchs and 9000 t of benthic invertebrates.","DOI":"10.3354/meps136001","ISSN":"0171-8630","note":"00189","author":[{"family":"Garthe","given":"S."},{"family":"Camphuysen","given":"K"},{"family":"Furness","given":"Robert W."}],"issued":{"date-parts":[["1996",6,6]]}}},{"id":918,"uris":["http://zotero.org/users/1723945/items/EEAM5EWG"],"uri":["http://zotero.org/users/1723945/items/EEAM5EWG"],"itemData":{"id":918,"type":"article-journal","title":"Food availability and population structure: How do clumped and abundant sources of carrion affect the genetic diversity of the black-backed jackal?","container-title":"Journal of Zoology","page":"184-192","volume":"301","issue":"3","abstract":"Carnivores frequently come into conflict with humans in agricultural and livestock-producing areas around the world. Understanding their fidelity and dispersal patterns in response to food availability is therefore important given the effort invested in conflict mitigation strategies. In this study, we investigated the influence of clumped and abundant sources of carrion on the genetic diversity of the black-backed jackal Canis mesomelas within six private game farms in the North-West and Gauteng provinces of South Africa. It is predicted that clumped and abundant sources of carrion will increase immigration and thus genetic diversity in the local subpopulation. By quantifying the variability in microsatellite loci in black-backed jackals subjected to artificially incre</w:instrText>
      </w:r>
      <w:r w:rsidR="007008FA" w:rsidRPr="00263DBA">
        <w:instrText xml:space="preserve">ased carrion availability, and comparing them with individuals from control sites, we were able to describe patterns of historic gene flow within the total sampled population. The results of this investigation indicate that clumped and abundant sources of carrion promote genetic structuring (FST = 0.0302) which implies a lack of gene flow and a degree of isolation. Genetic artefacts of three populations could be identified through Bayesian clustering analysis of individuals based on their genetic identity. Individuals sampled from the two supplementary feeding sites could be assigned to one of two ancestral populations with an average population assignment of 69 and 82%, while individuals from the remaining four control sites, originate from a third population with percentage assignments of 63%, 46%, 53% and 42%. It is therefore likely that clumped and abundant sources of carrion in the agricultural landscape of South Africa can affect the population dynamics of the black-backed jackal and result in subpopulations with limited migration and dispersal when compared with the total population.","DOI":"10.1111/jzo.12407","ISSN":"1469-7998","note":"00000","journalAbbreviation":"Journal of Zoology","author":[{"family":"James","given":"R. S."},{"family":"Scott","given":"D. M."},{"family":"Yarnell","given":"R. W."},{"family":"Overall","given":"A. D. J."}],"issued":{"date-parts":[["2017"]]}}}],"schema":"https://github.com/citation-style-language/schema/raw/master/csl-citation.json"} </w:instrText>
      </w:r>
      <w:r w:rsidRPr="003573EF">
        <w:rPr>
          <w:lang w:val="en-US"/>
        </w:rPr>
        <w:fldChar w:fldCharType="separate"/>
      </w:r>
      <w:r w:rsidR="007008FA" w:rsidRPr="00263DBA">
        <w:rPr>
          <w:rFonts w:ascii="Calibri" w:hAnsi="Calibri"/>
        </w:rPr>
        <w:t>(Bino et al., 2010; Garthe et al., 1996; James et al., 2017)</w:t>
      </w:r>
      <w:r w:rsidRPr="003573EF">
        <w:rPr>
          <w:lang w:val="en-US"/>
        </w:rPr>
        <w:fldChar w:fldCharType="end"/>
      </w:r>
      <w:r w:rsidRPr="00263DBA">
        <w:t xml:space="preserve"> or community dynamics </w:t>
      </w:r>
      <w:r w:rsidRPr="003573EF">
        <w:rPr>
          <w:lang w:val="en-US"/>
        </w:rPr>
        <w:fldChar w:fldCharType="begin"/>
      </w:r>
      <w:r w:rsidR="008E73B7" w:rsidRPr="00263DBA">
        <w:instrText xml:space="preserve"> ADDIN ZOTERO_ITEM CSL_CITATION {"citationID":"RqI6x8dJ","properties":{"formattedCitation":"{\\rtf (Cort\\uc0\\u233{}s-Avizanda et al., 2012; Heath et al., 2014; Newsome et al., 2015; Votier et al., 2004b)}","plainCitation":"(Cortés-Avizanda et al., 2012; Heath et al., 2014; Newsome et al., 2015; Votier et al., 2004b)"},"citationItems":[{"id":805,"uris":["http://zotero.org/users/1723945/items/R8NVIKIH"],"uri":["http://zotero.org/users/1723945/items/R8NVIKIH"],"itemData":{"id":805,"type":"article-journal","title":"Resource unpredictability promotes species diversity and coexistence in an avian scavenger guild: a field experiment","container-title":"Ecology","page":"2570-2579","volume":"93","issue":"12","note":"00046","author":[{"family":"Cortés-Avizanda","given":"Ainara"},{"family":"Jovani","given":"Roger"},{"family":"Carrete","given":"Martina"},{"family":"Donázar","given":"José A."}],"issued":{"date-parts":[["2012"]]}}},{"id":558,"uris":["http://zotero.org/users/1723945/items/79W5J998"],"uri":["http://zotero.org/users/1723945/items/79W5J998"],"itemData":{"id":558,"type":"article-journal","title":"Cascading ecological effects of eliminating fishery discards","container-title":"Nature communications","volume":"5","note":"00017","author":[{"family":"Heath","given":"Michael R."},{"family":"Cook","given":"Robin M."},{"family":"Cameron","given":"Angus I."},{"family":"Morris","given":"David J."},{"f</w:instrText>
      </w:r>
      <w:r w:rsidR="008E73B7" w:rsidRPr="003573EF">
        <w:rPr>
          <w:lang w:val="en-US"/>
        </w:rPr>
        <w:instrText>amily":"Speirs","given":"Douglas C."}],"issued":{"date-parts":[["2014"]]}}},{"id":803,"uris":["http://zotero.org/users/1723945/items/FE872X8D"],"uri":["http://zotero.org/users/1723945/items/FE872X8D"],"itemData":{"id":803,"type":"article-journal","title":"The ecological effects of providing resource subsidies to predators","container-title":"Global Ecology and Biogeography","page":"1-11","volume</w:instrText>
      </w:r>
      <w:r w:rsidR="008E73B7" w:rsidRPr="00263DBA">
        <w:instrText xml:space="preserve">":"24","issue":"1","note":"00034","author":[{"family":"Newsome","given":"Thomas M."},{"family":"Dellinger","given":"Justin A."},{"family":"Pavey","given":"Chris R."},{"family":"Ripple","given":"William J."},{"family":"Shores","given":"Carolyn R."},{"family":"Wirsing","given":"Aaron J."},{"family":"Dickman","given":"Christopher R."}],"issued":{"date-parts":[["2015"]]}}},{"id":127,"uris":["http://zotero.org/users/1723945/items/FPFFZ3GT"],"uri":["http://zotero.org/users/1723945/items/FPFFZ3GT"],"itemData":{"id":127,"type":"article-journal","title":"Changes in fisheries discard rates and seabird communities","container-title":"Nature","page":"727-730","volume":"427","issue":"6976","DOI":"10.1038/nature02315","ISSN":"0028-0836","journalAbbreviation":"Nature","author":[{"family":"Votier","given":"Stephen C."},{"family":"Furness","given":"Robert W."},{"family":"Bearhop","given":"Stuart"},{"family":"Crane","given":"Jonathan E."},{"family":"Caldow","given":"Richard W. G."},{"family":"Catry","given":"Paulo"},{"family":"Ensor","given":"Kenny"},{"family":"Hamer","given":"Keith C."},{"family":"Hudson","given":"Anne V."},{"family":"Kalmbach","given":"Ellen"},{"family":"Klomp","given":"Nicholas I."},{"family":"Pfeiffer","given":"Simone"},{"family":"Phillips","given":"Richard A."},{"family":"Prieto","given":"Isabel"},{"family":"Thompson","given":"David R."}],"issued":{"date-parts":[["2004",2,19]]}}}],"schema":"https://github.com/citation-style-language/schema/raw/master/csl-citation.json"} </w:instrText>
      </w:r>
      <w:r w:rsidRPr="003573EF">
        <w:rPr>
          <w:lang w:val="en-US"/>
        </w:rPr>
        <w:fldChar w:fldCharType="separate"/>
      </w:r>
      <w:r w:rsidR="008E73B7" w:rsidRPr="00263DBA">
        <w:rPr>
          <w:rFonts w:ascii="Calibri" w:hAnsi="Calibri" w:cs="Times New Roman"/>
          <w:szCs w:val="24"/>
        </w:rPr>
        <w:t>(Cortés-Avizanda et al., 2012; Heath et al., 2014; Newsome et al., 2015; Votier et al., 2004b)</w:t>
      </w:r>
      <w:r w:rsidRPr="003573EF">
        <w:rPr>
          <w:lang w:val="en-US"/>
        </w:rPr>
        <w:fldChar w:fldCharType="end"/>
      </w:r>
      <w:r w:rsidRPr="00263DBA">
        <w:t xml:space="preserve">. </w:t>
      </w:r>
      <w:r w:rsidRPr="003573EF">
        <w:rPr>
          <w:lang w:val="en-US"/>
        </w:rPr>
        <w:t xml:space="preserve">However </w:t>
      </w:r>
      <w:r w:rsidR="00BE729F">
        <w:rPr>
          <w:lang w:val="en-US"/>
        </w:rPr>
        <w:t xml:space="preserve">some individuals </w:t>
      </w:r>
      <w:r w:rsidR="008C6CBA">
        <w:rPr>
          <w:lang w:val="en-US"/>
        </w:rPr>
        <w:t>foraging</w:t>
      </w:r>
      <w:r w:rsidR="00BE729F">
        <w:rPr>
          <w:lang w:val="en-US"/>
        </w:rPr>
        <w:t xml:space="preserve"> close to these food sources may never or rarely be attracted to them</w:t>
      </w:r>
      <w:r w:rsidRPr="003573EF">
        <w:rPr>
          <w:lang w:val="en-US"/>
        </w:rPr>
        <w:t xml:space="preserve"> </w:t>
      </w:r>
      <w:r w:rsidRPr="003573EF">
        <w:rPr>
          <w:lang w:val="en-US"/>
        </w:rPr>
        <w:fldChar w:fldCharType="begin"/>
      </w:r>
      <w:r w:rsidRPr="003573EF">
        <w:rPr>
          <w:lang w:val="en-US"/>
        </w:rPr>
        <w:instrText xml:space="preserve"> ADDIN ZOTERO_ITEM CSL_CITATION {"citationID":"lRTvUhEd","properties":{"formattedCitation":"(Bodey et al., 2014; Newey et al., 2009; Skov and Durinck, 2001)","plainCitation":"(Bodey et al., 2014; Newey et al., 2009; Skov and Durinck, 2001)"},"citationItems":[{"id":247,"uris":["http://zotero.org/users/1723945/items/TRN48ET3"],"uri":["http://zotero.org/users/1723945/items/TRN48ET3"],"itemData":{"id":247,"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id":808,"uris":["http://zotero.org/users/1723945/items/ZVGZ5J56"],"uri":["http://zotero.org/users/1723945/items/ZVGZ5J56"],"itemData":{"id":808,"type":"article-journal","title":"Using PIT-Tag Technology to Target Supplementary Feeding Studies","container-title":"Wildlife Biology","page":"405-411","volume":"15","issue":"4","abstract":"The role of food in limiting or regulating populations of mammalian herbivores remains a central question in ecology with great relevance to wildlife and livestock management. Supplementary feeding studies have been widely used to assess the potentially limiting role of food availability, and supplementary feeding is also a common management technique. In both contexts there is an assumption that all individuals in the target population have access to food. There are, however, questions as to whether supplementary feed reaches the target population and how benefits are translated into individual and population level effects. We describe and use a technique using Passive Induced Transponder (PIT) tags to monitor individual use of supplementary feed in wild mountain hare Lepus timidus populations and test the assumption that supplementary feed reaches the target population. Over the course of one winter only 50% of the target hare population used supplementary feed and there was considerable individual variation in the time spent feeding among those individuals that fed. Neither age, sex nor an index of body condition were significant in explaining which individuals visited feeding stations or how long individuals spent feeding. The method and results described here suggest that, at least for the mountain hare, the central assumption that all target individuals have access to and use supplementary feed is invalid. Great care is thus needed in designing and interpreting the results of supplementary feeding studies or management programmes that include supplementary feeding.","DOI":"10.2981/08-083","ISSN":"0909-6396","note":"00006","journalAbbreviation":"Wildlife Biology","author":[{"family":"Newey","given":"Scott"},{"family":"Allison","given":"Peter"},{"family":"Thirgood","given":"Simon J."},{"family":"Smith","given":"A. Adam"},{"family":"Graham","given":"Isla M."}],"issued":{"date-parts":[["2009",12,1]]}}},{"id":292,"uris":["http://zotero.org/users/1723945/items/XQNTNW48"],"uri":["http://zotero.org/users/1723945/items/XQNTNW48"],"itemData":{"id":29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schema":"https://github.com/citation-style-language/schema/raw/master/csl-citation.json"} </w:instrText>
      </w:r>
      <w:r w:rsidRPr="003573EF">
        <w:rPr>
          <w:lang w:val="en-US"/>
        </w:rPr>
        <w:fldChar w:fldCharType="separate"/>
      </w:r>
      <w:r w:rsidRPr="003573EF">
        <w:rPr>
          <w:rFonts w:ascii="Calibri" w:hAnsi="Calibri"/>
          <w:lang w:val="en-US"/>
        </w:rPr>
        <w:t>(Bodey et al., 2014; Newey et al., 2009; Skov and Durinck, 2001)</w:t>
      </w:r>
      <w:r w:rsidRPr="003573EF">
        <w:rPr>
          <w:lang w:val="en-US"/>
        </w:rPr>
        <w:fldChar w:fldCharType="end"/>
      </w:r>
      <w:r w:rsidRPr="003573EF">
        <w:rPr>
          <w:lang w:val="en-US"/>
        </w:rPr>
        <w:t xml:space="preserve">. In addition to individual variation within populations or species, some species are never attracted </w:t>
      </w:r>
      <w:r w:rsidR="00966E4A" w:rsidRPr="003573EF">
        <w:rPr>
          <w:lang w:val="en-US"/>
        </w:rPr>
        <w:t>to</w:t>
      </w:r>
      <w:r w:rsidRPr="003573EF">
        <w:rPr>
          <w:lang w:val="en-US"/>
        </w:rPr>
        <w:t xml:space="preserve"> PAFS </w:t>
      </w:r>
      <w:r w:rsidR="00BE729F">
        <w:rPr>
          <w:lang w:val="en-US"/>
        </w:rPr>
        <w:t>within their range</w:t>
      </w:r>
      <w:r w:rsidR="00593966">
        <w:rPr>
          <w:lang w:val="en-US"/>
        </w:rPr>
        <w:t xml:space="preserve"> </w:t>
      </w:r>
      <w:r w:rsidRPr="003573EF">
        <w:rPr>
          <w:lang w:val="en-US"/>
        </w:rPr>
        <w:fldChar w:fldCharType="begin"/>
      </w:r>
      <w:r w:rsidR="00174778" w:rsidRPr="003573EF">
        <w:rPr>
          <w:lang w:val="en-US"/>
        </w:rPr>
        <w:instrText xml:space="preserve"> ADDIN ZOTERO_ITEM CSL_CITATION {"citationID":"5D7zqmRE","properties":{"formattedCitation":"(Hawkins, 1982; Nevitt et al., 2004; Petyt, 1995; Ramsay et al., 1997)","plainCitation":"(Hawkins, 1982; Nevitt et al., 2004; Petyt, 1995; Ramsay et al., 1997)"},"citationItems":[{"id":830,"uris":["http://zotero.org/users/1723945/items/A9HV8VDH"],"uri":["http://zotero.org/users/1723945/items/A9HV8VDH"],"itemData":{"id":830,"type":"article-journal","title":"Gannets feeding behind trawler","container-title":"Notornis","page":"22","volume":"29","note":"00002","author":[{"family":"Hawkins","given":"J. M."}],"issued":{"date-parts":[["1982"]]}}},{"id":555,"uris":["http://zotero.org/users/1723945/items/RZ8HVFWQ"],"uri":["http://zotero.org/users/1723945/items/RZ8HVFWQ"],"itemData":{"id":555,"type":"article-journal","title":"Consumption of Fisheries Discards by Benthic Scavengers: Utilization of Energy Subsidies in Different Marine Habitats","container-title":"Journal of Animal Ecology","page":"884-896","volume":"66","issue":"6","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DOI":"10.2307/6004","ISSN":"00218790, 13652656","note":"00095","journalAbbreviation":"Journal of Animal Ecology","author":[{"family":"Ramsay","given":"Kirsten"},{"family":"Kaiser","given":"Michel J."},{"family":"Moore","given":"P. Geoffrey"},{"family":"Hughes","given":"Roger N."}],"issued":{"date-parts":[["1997"]]}}},{"id":779,"uris":["http://zotero.org/users/1723945/items/UEG7G53V"],"uri":["http://zotero.org/users/1723945/items/UEG7G53V"],"itemData":{"id":779,"type":"article-journal","title":"Testing olfactory foraging strategies in an Antarctic seabird assemblage","container-title":"Journal of Experimental Biology","page":"3537-3544","volume":"207","issue":"20","note":"00063","author":[{"family":"Nevitt","given":"Gabrielle"},{"family":"Reid","given":"Keith"},{"family":"Trathan","given":"Phil"}],"issued":{"date-parts":[["2004"]]}}},{"id":829,"uris":["http://zotero.org/users/1723945/items/8DB839TQ"],"uri":["http://zotero.org/users/1723945/items/8DB839TQ"],"itemData":{"id":829,"type":"article-journal","title":"Behaviour of seabirds around fishing trawlers in New Zealand subantarctic waters","container-title":"Notornis","page":"99-115","volume":"42","issue":"2","note":"00022","author":[{"family":"Petyt","given":"Chris"}],"issued":{"date-parts":[["1995"]]}}}],"schema":"https://github.com/citation-style-language/schema/raw/master/csl-citation.json"} </w:instrText>
      </w:r>
      <w:r w:rsidRPr="003573EF">
        <w:rPr>
          <w:lang w:val="en-US"/>
        </w:rPr>
        <w:fldChar w:fldCharType="separate"/>
      </w:r>
      <w:r w:rsidR="00174778" w:rsidRPr="003573EF">
        <w:rPr>
          <w:rFonts w:ascii="Calibri" w:hAnsi="Calibri"/>
          <w:lang w:val="en-US"/>
        </w:rPr>
        <w:t>(Hawkins, 1982; Nevitt et al., 2004; Petyt, 1995; Ramsay et al., 1997)</w:t>
      </w:r>
      <w:r w:rsidRPr="003573EF">
        <w:rPr>
          <w:lang w:val="en-US"/>
        </w:rPr>
        <w:fldChar w:fldCharType="end"/>
      </w:r>
      <w:r w:rsidRPr="003573EF">
        <w:rPr>
          <w:lang w:val="en-US"/>
        </w:rPr>
        <w:t>. Understanding the causes of th</w:t>
      </w:r>
      <w:r w:rsidR="008C6CBA">
        <w:rPr>
          <w:lang w:val="en-US"/>
        </w:rPr>
        <w:t>is</w:t>
      </w:r>
      <w:r w:rsidRPr="003573EF">
        <w:rPr>
          <w:lang w:val="en-US"/>
        </w:rPr>
        <w:t xml:space="preserve"> variation at the individual and species level is an important subject for research in behavioral sciences.</w:t>
      </w:r>
    </w:p>
    <w:p w14:paraId="06E2686B" w14:textId="7A0168E6" w:rsidR="00AC326B" w:rsidRPr="003573EF" w:rsidRDefault="002958F1" w:rsidP="00F75B02">
      <w:pPr>
        <w:ind w:firstLine="708"/>
        <w:jc w:val="both"/>
        <w:rPr>
          <w:lang w:val="en-US"/>
        </w:rPr>
      </w:pPr>
      <w:r w:rsidRPr="003573EF">
        <w:rPr>
          <w:lang w:val="en-US"/>
        </w:rPr>
        <w:t>It</w:t>
      </w:r>
      <w:r w:rsidR="001467CC" w:rsidRPr="003573EF">
        <w:rPr>
          <w:lang w:val="en-US"/>
        </w:rPr>
        <w:t xml:space="preserve"> is often believed that generalists rather than specialists, and/or larger and more dominant species are more likely to exploit PAFS. However </w:t>
      </w:r>
      <w:r w:rsidR="00C56C89">
        <w:rPr>
          <w:lang w:val="en-US"/>
        </w:rPr>
        <w:t>this view may not be</w:t>
      </w:r>
      <w:r w:rsidR="001467CC" w:rsidRPr="003573EF">
        <w:rPr>
          <w:lang w:val="en-US"/>
        </w:rPr>
        <w:t xml:space="preserve"> supported by empirical data </w:t>
      </w:r>
      <w:r w:rsidR="001467CC" w:rsidRPr="003573EF">
        <w:rPr>
          <w:lang w:val="en-US"/>
        </w:rPr>
        <w:fldChar w:fldCharType="begin"/>
      </w:r>
      <w:r w:rsidR="00C56C89">
        <w:rPr>
          <w:lang w:val="en-US"/>
        </w:rPr>
        <w:instrText xml:space="preserve"> ADDIN ZOTERO_ITEM CSL_CITATION {"citationID":"N063n1p5","properties":{"formattedCitation":"(see Oro et al., 2013)","plainCitation":"(see Oro et al., 2013)"},"citationItems":[{"id":257,"uris":["http://zotero.org/users/1723945/items/UGUQC2P9"],"uri":["http://zotero.org/users/1723945/items/UGUQC2P9"],"itemData":{"id":257,"type":"article-journal","title":"Ecological and evolutionary implications of food subsidies from humans","container-title":"Ecology Letters","page":"1501-1514","volume":"16","issue":"12","abstract":"Human activities are the main current driver of global change. From hunter-gatherers through to Neolithic societies–and particularly in contemporary industrialised countries–humans have (voluntarily or involuntarily) provided other animals with food, often with a high spatio-temporal predictability. Nowadays, as much as 30–40% of all food produced in Earth is wasted. We argue here that predictable anthropogenic food subsidies (PAFS) provided historically by humans to animals has shaped many communities and ecosystems as we see them nowadays. PAFS improve individual fitness triggering population increases of opportunistic species, which may affect communities, food webs and ecosystems by altering processes such as competition, predator–prey interactions and nutrient transfer between biotopes and ecosystems. We also show that PAFS decrease temporal population variability, increase resilience of opportunistic species and reduce community diversity. Recent environmental policies, such as the regulation of dumps or the ban of fishing discards, constitute natural experiments that should improve our understanding of the role of food supply in a range of ecological and evolutionary processes at the ecosystem level. Comparison of subsidised and non-subsidised ecosystems can help predict changes in diversity and the related ecosystem services that have suffered the impact of other global change agents.","DOI":"10.1111/ele.12187","ISSN":"1461-0248","journalAbbreviation":"Ecol Lett","author":[{"family":"Oro","given":"Daniel"},{"family":"Genovart","given":"Meritxell"},{"family":"Tavecchia","given":"Giacomo"},{"family":"Fowler","given":"Mike S."},{"family":"Martínez-Abraín","given":"Alejandro"}],"issued":{"date-parts":[["2013",12,1]]}},"prefix":"see "}],"schema":"https://github.com/citation-style-language/schema/raw/master/csl-citation.json"} </w:instrText>
      </w:r>
      <w:r w:rsidR="001467CC" w:rsidRPr="003573EF">
        <w:rPr>
          <w:lang w:val="en-US"/>
        </w:rPr>
        <w:fldChar w:fldCharType="separate"/>
      </w:r>
      <w:r w:rsidR="00C56C89" w:rsidRPr="00263DBA">
        <w:rPr>
          <w:rFonts w:ascii="Calibri" w:hAnsi="Calibri"/>
          <w:lang w:val="en-US"/>
        </w:rPr>
        <w:t>(see Oro et al., 2013)</w:t>
      </w:r>
      <w:r w:rsidR="001467CC" w:rsidRPr="003573EF">
        <w:rPr>
          <w:lang w:val="en-US"/>
        </w:rPr>
        <w:fldChar w:fldCharType="end"/>
      </w:r>
      <w:r w:rsidR="001467CC" w:rsidRPr="003573EF">
        <w:rPr>
          <w:lang w:val="en-US"/>
        </w:rPr>
        <w:t xml:space="preserve">. </w:t>
      </w:r>
      <w:r w:rsidR="004B7619">
        <w:rPr>
          <w:lang w:val="en-US"/>
        </w:rPr>
        <w:t xml:space="preserve">Alternatively, </w:t>
      </w:r>
      <w:r w:rsidR="00C03E5A">
        <w:rPr>
          <w:lang w:val="en-US"/>
        </w:rPr>
        <w:t>species or individuals could first differ in detection capacities, either qualitatively (sensory channels) or quantitativel</w:t>
      </w:r>
      <w:r w:rsidR="00A151D4">
        <w:rPr>
          <w:lang w:val="en-US"/>
        </w:rPr>
        <w:t>y.</w:t>
      </w:r>
      <w:r w:rsidR="00AC326B" w:rsidRPr="003573EF">
        <w:rPr>
          <w:lang w:val="en-US"/>
        </w:rPr>
        <w:t xml:space="preserve"> </w:t>
      </w:r>
      <w:r w:rsidR="00775406">
        <w:rPr>
          <w:lang w:val="en-US"/>
        </w:rPr>
        <w:t xml:space="preserve">For instance, albatrosses and petrels are among the usual and most threatened ship-following species worldwide </w:t>
      </w:r>
      <w:r w:rsidR="00775406">
        <w:rPr>
          <w:lang w:val="en-US"/>
        </w:rPr>
        <w:fldChar w:fldCharType="begin"/>
      </w:r>
      <w:r w:rsidR="00775406">
        <w:rPr>
          <w:lang w:val="en-US"/>
        </w:rPr>
        <w:instrText xml:space="preserve"> ADDIN ZOTERO_ITEM CSL_CITATION {"citationID":"1quf5orumj","properties":{"formattedCitation":"(Croxall et al., 2012)","plainCitation":"(Croxall et al., 2012)"},"citationItems":[{"id":78,"uris":["http://zotero.org/users/1723945/items/BITH2G8Q"],"uri":["http://zotero.org/users/1723945/items/BITH2G8Q"],"itemData":{"id":78,"type":"article-journal","title":"Seabird conservation status, threats and priority actions: a global assessment","container-title":"Bird Conservation International","page":"1-34","volume":"22","issue":"01","abstract":"We review the conservation status of, and threats to, all 346 species of seabirds, based on BirdLife International’s data and assessments for the 2010 IUCN Red List. We show that overall, seabirds are more threatened than other comparable groups of birds and that their status has deteriorated faster over recent decades. The principal current threats at sea are posed by commercial fisheries (through competition and mortality on fishing gear) and pollution, whereas on land, alien invasive predators, habitat degradation and human disturbance are the main threats. Direct exploitation remains a problem for some species both at sea and ashore. The priority actions needed involve: a) formal and effective site protection, especially for Important Bird Area (IBA) breeding sites and for marine IBA feeding and aggregation sites, as part of national, regional and global networks of Marine Protected Areas; b) removal of invasive, especially predatory, alien species (a list of priority sites is provided), as part of habitat and species recovery initiatives; and c) reduction of bycatch to negligible levels, as part of comprehensive implementation of ecosystem approaches to fisheries. The main knowledge gaps and research priorities relate to the three topics above but new work is needed on impacts of aquaculture, energy generation operations and climate change (especially effects on the distribution of prey species and rise in sea level). We summarise the relevant national and international jurisdictional responsibilities, especially in relation to endemic and globally threatened species.","DOI":"http://dx.doi.org/10.1017/S0959270912000020","ISSN":"1474-0001","note":"00216","author":[{"family":"Croxall","given":"John P."},{"family":"Butchart","given":"Stuart H. M."},{"family":"Lascelles","given":"Ben"},{"family":"Stattersfield","given":"Alison J."},{"family":"Sullivan","given":"Ben"},{"family":"Symes","given":"Andy"},{"family":"Taylor","given":"Phil"}],"issued":{"date-parts":[["2012",3,9]]}}}],"schema":"https://github.com/citation-style-language/schema/raw/master/csl-citation.json"} </w:instrText>
      </w:r>
      <w:r w:rsidR="00775406">
        <w:rPr>
          <w:lang w:val="en-US"/>
        </w:rPr>
        <w:fldChar w:fldCharType="separate"/>
      </w:r>
      <w:r w:rsidR="00775406" w:rsidRPr="00263DBA">
        <w:rPr>
          <w:rFonts w:ascii="Calibri" w:hAnsi="Calibri"/>
          <w:lang w:val="en-US"/>
        </w:rPr>
        <w:t>(Croxall et al., 2012)</w:t>
      </w:r>
      <w:r w:rsidR="00775406">
        <w:rPr>
          <w:lang w:val="en-US"/>
        </w:rPr>
        <w:fldChar w:fldCharType="end"/>
      </w:r>
      <w:r w:rsidR="00775406">
        <w:rPr>
          <w:lang w:val="en-US"/>
        </w:rPr>
        <w:t xml:space="preserve">. They </w:t>
      </w:r>
      <w:r w:rsidR="00B23B13">
        <w:rPr>
          <w:lang w:val="en-US"/>
        </w:rPr>
        <w:t>are known to strongly rely on olfaction</w:t>
      </w:r>
      <w:r w:rsidR="00775406">
        <w:rPr>
          <w:lang w:val="en-US"/>
        </w:rPr>
        <w:t xml:space="preserve"> compared to other seabirds</w:t>
      </w:r>
      <w:r w:rsidR="005B63AE">
        <w:rPr>
          <w:lang w:val="en-US"/>
        </w:rPr>
        <w:t>, and</w:t>
      </w:r>
      <w:r w:rsidR="008F06A8">
        <w:rPr>
          <w:lang w:val="en-US"/>
        </w:rPr>
        <w:t xml:space="preserve"> </w:t>
      </w:r>
      <w:r w:rsidR="00B23B13">
        <w:rPr>
          <w:lang w:val="en-US"/>
        </w:rPr>
        <w:t>may be using</w:t>
      </w:r>
      <w:r w:rsidR="00AC326B" w:rsidRPr="003573EF">
        <w:rPr>
          <w:lang w:val="en-US"/>
        </w:rPr>
        <w:t xml:space="preserve"> distinct odor cues </w:t>
      </w:r>
      <w:r w:rsidR="00AC326B" w:rsidRPr="003573EF">
        <w:rPr>
          <w:lang w:val="en-US"/>
        </w:rPr>
        <w:fldChar w:fldCharType="begin"/>
      </w:r>
      <w:r w:rsidR="000406E4">
        <w:rPr>
          <w:lang w:val="en-US"/>
        </w:rPr>
        <w:instrText xml:space="preserve"> ADDIN ZOTERO_ITEM CSL_CITATION {"citationID":"1tvm3o524l","properties":{"formattedCitation":"(Nevitt, 2008; Nevitt et al., 1995)","plainCitation":"(Nevitt, 2008; Nevitt et al., 1995)"},"citationItems":[{"id":103,"uris":["http://zotero.org/users/1723945/items/DFCSUVE3"],"uri":["http://zotero.org/users/1723945/items/DFCSUVE3"],"itemData":{"id":103,"type":"article-journal","title":"Sensory ecology on the high seas: the odor world of the procellariiform seabirds","container-title":"Journal of Experimental Biology","page":"1706-1713","volume":"211","issue":"11","note":"00104","author":[{"family":"Nevitt","given":"Gabrielle A."}],"issued":{"date-parts":[["2008"]]}}},{"id":777,"uris":["http://zotero.org/users/1723945/items/SXCX9HGC"],"uri":["http://zotero.org/users/1723945/items/SXCX9HGC"],"itemData":{"id":777,"type":"article-journal","title":"Dimethyl sulphide as a foraging cue for Antarctic procellariiform seabirds","container-title":"Nature","page":"680-682","volume":"376","issue":"6542","note":"00253","author":[{"family":"Nevitt","given":"Gabrielle A."},{"family":"Veit","given":"Richard R."},{"family":"Kareiva","given":"Peter"}],"issued":{"date-parts":[["1995"]]}}}],"schema":"https://github.com/citation-style-language/schema/raw/master/csl-citation.json"} </w:instrText>
      </w:r>
      <w:r w:rsidR="00AC326B" w:rsidRPr="003573EF">
        <w:rPr>
          <w:lang w:val="en-US"/>
        </w:rPr>
        <w:fldChar w:fldCharType="separate"/>
      </w:r>
      <w:r w:rsidR="000406E4" w:rsidRPr="000406E4">
        <w:rPr>
          <w:rFonts w:ascii="Calibri" w:hAnsi="Calibri"/>
          <w:lang w:val="en-US"/>
        </w:rPr>
        <w:t>(Nevitt, 2008; Nevitt et al., 1995)</w:t>
      </w:r>
      <w:r w:rsidR="00AC326B" w:rsidRPr="003573EF">
        <w:rPr>
          <w:lang w:val="en-US"/>
        </w:rPr>
        <w:fldChar w:fldCharType="end"/>
      </w:r>
      <w:r w:rsidR="00AC326B" w:rsidRPr="003573EF">
        <w:rPr>
          <w:lang w:val="en-US"/>
        </w:rPr>
        <w:t xml:space="preserve">. </w:t>
      </w:r>
      <w:r w:rsidR="00C03E5A">
        <w:rPr>
          <w:lang w:val="en-US"/>
        </w:rPr>
        <w:t>Large</w:t>
      </w:r>
      <w:r w:rsidR="00A151D4">
        <w:rPr>
          <w:lang w:val="en-US"/>
        </w:rPr>
        <w:t xml:space="preserve"> </w:t>
      </w:r>
      <w:r w:rsidR="00987F31" w:rsidRPr="003573EF">
        <w:rPr>
          <w:lang w:val="en-US"/>
        </w:rPr>
        <w:t>seabird</w:t>
      </w:r>
      <w:r w:rsidR="00AC326B" w:rsidRPr="003573EF">
        <w:rPr>
          <w:lang w:val="en-US"/>
        </w:rPr>
        <w:t xml:space="preserve"> species such as gannets or albatrosses </w:t>
      </w:r>
      <w:r w:rsidR="005A2751">
        <w:rPr>
          <w:lang w:val="en-US"/>
        </w:rPr>
        <w:t>can</w:t>
      </w:r>
      <w:r w:rsidR="00AC326B" w:rsidRPr="003573EF">
        <w:rPr>
          <w:lang w:val="en-US"/>
        </w:rPr>
        <w:t xml:space="preserve"> </w:t>
      </w:r>
      <w:r w:rsidR="00C03E5A">
        <w:rPr>
          <w:lang w:val="en-US"/>
        </w:rPr>
        <w:t xml:space="preserve">also </w:t>
      </w:r>
      <w:r w:rsidR="008C6CBA">
        <w:rPr>
          <w:lang w:val="en-US"/>
        </w:rPr>
        <w:t xml:space="preserve">use </w:t>
      </w:r>
      <w:r w:rsidR="00AC326B" w:rsidRPr="003573EF">
        <w:rPr>
          <w:lang w:val="en-US"/>
        </w:rPr>
        <w:t xml:space="preserve">visual detection of conspecifics to detect food sources </w:t>
      </w:r>
      <w:r w:rsidR="00AC326B" w:rsidRPr="003573EF">
        <w:rPr>
          <w:lang w:val="en-US"/>
        </w:rPr>
        <w:fldChar w:fldCharType="begin"/>
      </w:r>
      <w:r w:rsidR="00AC326B" w:rsidRPr="003573EF">
        <w:rPr>
          <w:lang w:val="en-US"/>
        </w:rPr>
        <w:instrText xml:space="preserve"> ADDIN ZOTERO_ITEM CSL_CITATION {"citationID":"hq2dda574","properties":{"formattedCitation":"{\\rtf (Gr\\uc0\\u252{}nbaum and Veit, 2003; Thiebault et al., 2014)}","plainCitation":"(Grünbaum and Veit, 2003; Thiebault et al., 2014)"},"citationItems":[{"id":666,"uris":["http://zotero.org/users/1723945/items/J2HUEWFF"],"uri":["http://zotero.org/users/1723945/items/J2HUEWFF"],"itemData":{"id":666,"type":"article-journal","title":"BLACK-BROWED ALBATROSSES FORAGING ON ANTARCTIC KRILL: DENSITY-DEPENDENCE THROUGH LOCAL ENHANCEMENT?","container-title":"Ecology","page":"3265-3275","volume":"84","issue":"12","abstract":"Many Antarctic seabirds depend on prey that are patchy, cryptic, ephemeral, and unpredictable in location. These predators typically employ two alternative behavioral strategies for locating resource patches: direct visual or olfactory detection, and indirect detection (local enhancement) by sighting other predators that are already exploiting a patch. We developed a model of direct detection and local enhancement in seabirds that predicts how foraging success varies with behavioral strategy, seabird densities, and prey swarm density and detectability. Application of the model to Black-browed Albatrosses foraging for Antarctic krill near South Georgia suggests that local enhancement is generally a highly effective foraging strategy, and that the fraction of time albatrosses spend in feeding flocks should show strong interactions between prey and conspecific densities. To test these predictions, we analyzed survey data collected near South Georgia in January–March 1986. Our analysis suggests a strong Allee-type density dependence in foraging success that was qualitatively and quantitatively consistent with model predictions. This density dependence suggests a potential for destabilizing patterns of resource utilization and reproductive success in Black-browed Albatrosses that may have important implications for conservation of albatrosses and other Antarctic species.","DOI":"10.1890/01-4098","ISSN":"1939-9170","note":"00059","author":[{"family":"Grünbaum","given":"Daniel"},{"family":"Veit","given":"Richard R."}],"issued":{"date-parts":[["2003",12,1]]}}},{"id":117,"uris":["http://zotero.org/users/1723945/items/F8QI5NV7"],"uri":["http://zotero.org/users/1723945/items/F8QI5NV7"],"itemData":{"id":117,"type":"article-journal","title":"Local enhancement in a seabird: reaction distances and foraging consequence of predator aggregations","container-title":"Behavioral Ecology","page":"1302-1310","volume":"25","issue":"6","note":"00003","author":[{"family":"Thiebault","given":"Andréa"},{"family":"Mullers","given":"Ralf HE"},{"family":"Pistorius","given":"Pierre A."},{"family":"Tremblay","given":"Yann"}],"issued":{"date-parts":[["2014"]]}}}],"schema":"https://github.com/citation-style-language/schema/raw/master/csl-citation.json"} </w:instrText>
      </w:r>
      <w:r w:rsidR="00AC326B" w:rsidRPr="003573EF">
        <w:rPr>
          <w:lang w:val="en-US"/>
        </w:rPr>
        <w:fldChar w:fldCharType="separate"/>
      </w:r>
      <w:r w:rsidR="00AC326B" w:rsidRPr="003573EF">
        <w:rPr>
          <w:rFonts w:ascii="Calibri" w:hAnsi="Calibri" w:cs="Times New Roman"/>
          <w:szCs w:val="24"/>
          <w:lang w:val="en-US"/>
        </w:rPr>
        <w:t>(Grünbaum and Veit, 2003; Thiebault et al., 2014)</w:t>
      </w:r>
      <w:r w:rsidR="00AC326B" w:rsidRPr="003573EF">
        <w:rPr>
          <w:lang w:val="en-US"/>
        </w:rPr>
        <w:fldChar w:fldCharType="end"/>
      </w:r>
      <w:r w:rsidR="00AC326B" w:rsidRPr="003573EF">
        <w:rPr>
          <w:lang w:val="en-US"/>
        </w:rPr>
        <w:t>. Second</w:t>
      </w:r>
      <w:r w:rsidR="002B47C7" w:rsidRPr="003573EF">
        <w:rPr>
          <w:lang w:val="en-US"/>
        </w:rPr>
        <w:t xml:space="preserve">, </w:t>
      </w:r>
      <w:r w:rsidR="00C03E5A">
        <w:rPr>
          <w:lang w:val="en-US"/>
        </w:rPr>
        <w:t xml:space="preserve">the ability to successfully forage at PAFS may be variable </w:t>
      </w:r>
      <w:r w:rsidR="003F1600">
        <w:rPr>
          <w:lang w:val="en-US"/>
        </w:rPr>
        <w:t xml:space="preserve">among individuals and species </w:t>
      </w:r>
      <w:r w:rsidR="00C03E5A">
        <w:rPr>
          <w:lang w:val="en-US"/>
        </w:rPr>
        <w:t xml:space="preserve">and in turn affect </w:t>
      </w:r>
      <w:r w:rsidR="005B63AE">
        <w:rPr>
          <w:lang w:val="en-US"/>
        </w:rPr>
        <w:t>the attraction probability</w:t>
      </w:r>
      <w:r w:rsidR="00C03E5A">
        <w:rPr>
          <w:lang w:val="en-US"/>
        </w:rPr>
        <w:t>.</w:t>
      </w:r>
      <w:r w:rsidR="008F06A8">
        <w:rPr>
          <w:lang w:val="en-US"/>
        </w:rPr>
        <w:t xml:space="preserve"> </w:t>
      </w:r>
      <w:r w:rsidR="002B47C7" w:rsidRPr="003573EF">
        <w:rPr>
          <w:lang w:val="en-US"/>
        </w:rPr>
        <w:t>O</w:t>
      </w:r>
      <w:r w:rsidR="00AC326B" w:rsidRPr="003573EF">
        <w:rPr>
          <w:lang w:val="en-US"/>
        </w:rPr>
        <w:t>bservations onboard fishing boats clearly demonstrate the range of differences in foraging behavior exhibited by different seabird species. The capture mode (plunge-diving, surface seizing, kleptoparasitism), the dominance rank within the seabird aggregation, the aggressiveness of individuals</w:t>
      </w:r>
      <w:r w:rsidR="008C6CBA">
        <w:rPr>
          <w:lang w:val="en-US"/>
        </w:rPr>
        <w:t xml:space="preserve"> and</w:t>
      </w:r>
      <w:r w:rsidR="008C6CBA" w:rsidRPr="003573EF">
        <w:rPr>
          <w:lang w:val="en-US"/>
        </w:rPr>
        <w:t xml:space="preserve"> </w:t>
      </w:r>
      <w:r w:rsidR="00AC326B" w:rsidRPr="003573EF">
        <w:rPr>
          <w:lang w:val="en-US"/>
        </w:rPr>
        <w:t xml:space="preserve">the selectivity in prey item size all vary widely between species and individuals </w:t>
      </w:r>
      <w:r w:rsidR="00AC326B" w:rsidRPr="003573EF">
        <w:rPr>
          <w:lang w:val="en-US"/>
        </w:rPr>
        <w:fldChar w:fldCharType="begin"/>
      </w:r>
      <w:r w:rsidR="00AC326B" w:rsidRPr="003573EF">
        <w:rPr>
          <w:lang w:val="en-US"/>
        </w:rPr>
        <w:instrText xml:space="preserve"> ADDIN ZOTERO_ITEM CSL_CITATION {"citationID":"1jmhc09dma","properties":{"formattedCitation":"(Arcos, 2002; Ashford et al., 1995; Cherel et al., 1996; Hudson and Furness, 1989)","plainCitation":"(Arcos, 2002; Ashford et al., 1995; Cherel et al., 1996; Hudson and Furness, 1989)"},"citationItems":[{"id":775,"uris":["http://zotero.org/users/1723945/items/GPM8BJXW"],"uri":["http://zotero.org/users/1723945/items/GPM8BJXW"],"itemData":{"id":775,"type":"thesis","title":"Foraging ecology of seabirds at sea: significance of commercial fisheries in the NW Mediterranean","publisher":"Universitat de Barcelona","URL":"http://diposit.ub.edu/dspace/bitstream/2445/35873/1/TOL38.pdf","note":"00053","author":[{"family":"Arcos","given":"J.M."}],"issued":{"date-parts":[["2002"]]}}},{"id":572,"uris":["http://zotero.org/users/1723945/items/V6Q2DREB"],"uri":["http://zotero.org/users/1723945/items/V6Q2DREB"],"itemData":{"id":572,"type":"article-journal","title":"Seabird interactions with longlining operations for Dissostichus eleginoides around South Georgia, April to May 1994","container-title":"CCAMLR Science","page":"111-121","volume":"2","note":"00071","author":[{"family":"Ashford","given":"J. R."},{"family":"Croxall","given":"J. P."},{"family":"Rubilar","given":"P. S."},{"family":"Moreno","given":"C. A."}],"issued":{"date-parts":[["1995"]]}}},{"id":409,"uris":["http://zotero.org/users/1723945/items/NI9SJZG5"],"uri":["http://zotero.org/users/1723945/items/NI9SJZG5"],"itemData":{"id":409,"type":"article-journal","title":"Interactions between longline vessels and seabirds in Kerguelen waters and a method to reduce seabird mortality","container-title":"Biological Conservation","page":"63-70","volume":"75","issue":"1","note":"00137","author":[{"family":"Cherel","given":"Yves"},{"family":"Weimerskirch","given":"Henri"},{"family":"Duhamel","given":"Guy"}],"issued":{"date-parts":[["1996"]]}}},{"id":39,"uris":["http://zotero.org/users/1723945/items/KUVU7U4J"],"uri":["http://zotero.org/users/1723945/items/KUVU7U4J"],"itemData":{"id":39,"type":"article-journal","title":"The behaviour of seabirds foraging at fishing boats around Shetland","container-title":"Ibis","page":"225-237","volume":"131","issue":"2","note":"00080","author":[{"family":"Hudson","given":"A. V."},{"family":"Furness","given":"R. W."}],"issued":{"date-parts":[["1989"]]}}}],"schema":"https://github.com/citation-style-language/schema/raw/master/csl-citation.json"} </w:instrText>
      </w:r>
      <w:r w:rsidR="00AC326B" w:rsidRPr="003573EF">
        <w:rPr>
          <w:lang w:val="en-US"/>
        </w:rPr>
        <w:fldChar w:fldCharType="separate"/>
      </w:r>
      <w:r w:rsidR="00AC326B" w:rsidRPr="003573EF">
        <w:rPr>
          <w:rFonts w:ascii="Calibri" w:hAnsi="Calibri"/>
          <w:lang w:val="en-US"/>
        </w:rPr>
        <w:t>(Arcos, 2002; Ashford et al., 1995; Cherel et al., 1996; Hudson and Furness, 1989)</w:t>
      </w:r>
      <w:r w:rsidR="00AC326B" w:rsidRPr="003573EF">
        <w:rPr>
          <w:lang w:val="en-US"/>
        </w:rPr>
        <w:fldChar w:fldCharType="end"/>
      </w:r>
      <w:r w:rsidR="00A73E36">
        <w:rPr>
          <w:lang w:val="en-US"/>
        </w:rPr>
        <w:t>.</w:t>
      </w:r>
      <w:r w:rsidR="00AC326B" w:rsidRPr="003573EF">
        <w:rPr>
          <w:lang w:val="en-US"/>
        </w:rPr>
        <w:t xml:space="preserve"> </w:t>
      </w:r>
      <w:r w:rsidR="00A73E36">
        <w:rPr>
          <w:lang w:val="en-US"/>
        </w:rPr>
        <w:t xml:space="preserve">This can </w:t>
      </w:r>
      <w:r w:rsidR="00987173">
        <w:rPr>
          <w:lang w:val="en-US"/>
        </w:rPr>
        <w:t>have an</w:t>
      </w:r>
      <w:r w:rsidR="00A73E36">
        <w:rPr>
          <w:lang w:val="en-US"/>
        </w:rPr>
        <w:t xml:space="preserve"> impact</w:t>
      </w:r>
      <w:r w:rsidR="00A73E36" w:rsidRPr="003573EF">
        <w:rPr>
          <w:lang w:val="en-US"/>
        </w:rPr>
        <w:t xml:space="preserve"> </w:t>
      </w:r>
      <w:r w:rsidR="00987173">
        <w:rPr>
          <w:lang w:val="en-US"/>
        </w:rPr>
        <w:t>on</w:t>
      </w:r>
      <w:r w:rsidR="00AC326B" w:rsidRPr="003573EF">
        <w:rPr>
          <w:lang w:val="en-US"/>
        </w:rPr>
        <w:t xml:space="preserve"> inter and intra-species competition level. The time and energy constraints </w:t>
      </w:r>
      <w:r w:rsidR="00864547">
        <w:rPr>
          <w:lang w:val="en-US"/>
        </w:rPr>
        <w:t>affecting</w:t>
      </w:r>
      <w:r w:rsidR="00AC326B" w:rsidRPr="003573EF">
        <w:rPr>
          <w:lang w:val="en-US"/>
        </w:rPr>
        <w:t xml:space="preserve"> foraging can also differ within species depending on the breeding stage or status</w:t>
      </w:r>
      <w:r w:rsidR="00864547">
        <w:rPr>
          <w:lang w:val="en-US"/>
        </w:rPr>
        <w:t xml:space="preserve"> (e.g. </w:t>
      </w:r>
      <w:r w:rsidR="0083438B">
        <w:rPr>
          <w:lang w:val="en-US"/>
        </w:rPr>
        <w:t>incubating vs chick-rearing adults</w:t>
      </w:r>
      <w:r w:rsidR="00864547">
        <w:rPr>
          <w:lang w:val="en-US"/>
        </w:rPr>
        <w:t>)</w:t>
      </w:r>
      <w:r w:rsidR="00AC326B" w:rsidRPr="003573EF">
        <w:rPr>
          <w:lang w:val="en-US"/>
        </w:rPr>
        <w:t xml:space="preserve">, or the age or sex of individuals </w:t>
      </w:r>
      <w:r w:rsidR="00AC326B" w:rsidRPr="003573EF">
        <w:rPr>
          <w:lang w:val="en-US"/>
        </w:rPr>
        <w:fldChar w:fldCharType="begin"/>
      </w:r>
      <w:r w:rsidR="00AC326B" w:rsidRPr="003573EF">
        <w:rPr>
          <w:lang w:val="en-US"/>
        </w:rPr>
        <w:instrText xml:space="preserve"> ADDIN ZOTERO_ITEM CSL_CITATION {"citationID":"UWKLtnLp","properties":{"unsorted":true,"formattedCitation":"(e.g. Weimerskirch et al., 1993; Weimerskirch, 1995)","plainCitation":"(e.g. Weimerskirch et al., 1993; Weimerskirch, 1995)"},"citationItems":[{"id":92,"uris":["http://zotero.org/users/1723945/items/CQDA7QCR"],"uri":["http://zotero.org/users/1723945/items/CQDA7QCR"],"itemData":{"id":92,"type":"article-journal","title":"Foraging strategy of wandering albatrosses through the breeding season: a study using satellite telemetry","container-title":"The Auk","page":"325-342","note":"00303","author":[{"family":"Weimerskirch","given":"Henri"},{"family":"Salamolard","given":"Marc"},{"family":"Sarrazin","given":"Francois"},{"family":"Jouventin","given":"Pierre"}],"issued":{"date-parts":[["1993"]]}},"prefix":"e.g. "},{"id":449,"uris":["http://zotero.org/users/1723945/items/PDDW9FS6"],"uri":["http://zotero.org/users/1723945/items/PDDW9FS6"],"itemData":{"id":449,"type":"article-journal","title":"Regulation of foraging trips and incubation routine in male and female wandering albatrosses","container-title":"Oecologia","page":"37-43","volume":"102","issue":"1","note":"00097","author":[{"family":"Weimerskirch","given":"Henri"}],"issued":{"date-parts":[["1995"]]}}}],"schema":"https://github.com/citation-style-language/schema/raw/master/csl-citation.json"} </w:instrText>
      </w:r>
      <w:r w:rsidR="00AC326B" w:rsidRPr="003573EF">
        <w:rPr>
          <w:lang w:val="en-US"/>
        </w:rPr>
        <w:fldChar w:fldCharType="separate"/>
      </w:r>
      <w:r w:rsidR="00AC326B" w:rsidRPr="003573EF">
        <w:rPr>
          <w:rFonts w:ascii="Calibri" w:hAnsi="Calibri"/>
          <w:lang w:val="en-US"/>
        </w:rPr>
        <w:t>(e.g. Weimerskirch et al., 1993; Weimerskirch, 1995)</w:t>
      </w:r>
      <w:r w:rsidR="00AC326B" w:rsidRPr="003573EF">
        <w:rPr>
          <w:lang w:val="en-US"/>
        </w:rPr>
        <w:fldChar w:fldCharType="end"/>
      </w:r>
      <w:r w:rsidR="00AC326B" w:rsidRPr="003573EF">
        <w:rPr>
          <w:lang w:val="en-US"/>
        </w:rPr>
        <w:t>. Optimal foraging theory predicts that all</w:t>
      </w:r>
      <w:r w:rsidR="00864547">
        <w:rPr>
          <w:lang w:val="en-US"/>
        </w:rPr>
        <w:t xml:space="preserve"> of</w:t>
      </w:r>
      <w:r w:rsidR="00AC326B" w:rsidRPr="003573EF">
        <w:rPr>
          <w:lang w:val="en-US"/>
        </w:rPr>
        <w:t xml:space="preserve"> these factors could affect foraging decisions such as the probability to join a </w:t>
      </w:r>
      <w:r w:rsidR="00864547">
        <w:rPr>
          <w:lang w:val="en-US"/>
        </w:rPr>
        <w:t xml:space="preserve">foraging </w:t>
      </w:r>
      <w:r w:rsidR="00AC326B" w:rsidRPr="003573EF">
        <w:rPr>
          <w:lang w:val="en-US"/>
        </w:rPr>
        <w:t>patch</w:t>
      </w:r>
      <w:r w:rsidR="00864547">
        <w:rPr>
          <w:lang w:val="en-US"/>
        </w:rPr>
        <w:t xml:space="preserve"> at a vessel</w:t>
      </w:r>
      <w:r w:rsidR="00AC326B" w:rsidRPr="003573EF">
        <w:rPr>
          <w:lang w:val="en-US"/>
        </w:rPr>
        <w:t>, the time</w:t>
      </w:r>
      <w:r w:rsidR="00864547">
        <w:rPr>
          <w:lang w:val="en-US"/>
        </w:rPr>
        <w:t xml:space="preserve"> individuals spend in a patch</w:t>
      </w:r>
      <w:r w:rsidR="00AC326B" w:rsidRPr="003573EF">
        <w:rPr>
          <w:lang w:val="en-US"/>
        </w:rPr>
        <w:t xml:space="preserve">, or their position within aggregations </w:t>
      </w:r>
      <w:r w:rsidR="00AC326B" w:rsidRPr="003573EF">
        <w:rPr>
          <w:lang w:val="en-US"/>
        </w:rPr>
        <w:fldChar w:fldCharType="begin"/>
      </w:r>
      <w:r w:rsidR="00AC326B" w:rsidRPr="003573EF">
        <w:rPr>
          <w:lang w:val="en-US"/>
        </w:rPr>
        <w:instrText xml:space="preserve"> ADDIN ZOTERO_ITEM CSL_CITATION {"citationID":"2dl1n6p7p","properties":{"formattedCitation":"(Giraldeau and Caraco, 2000; Stephens and Krebs, 1986)","plainCitation":"(Giraldeau and Caraco, 2000; Stephens and Krebs, 1986)"},"citationItems":[{"id":813,"uris":["http://zotero.org/users/1723945/items/KPSR9D4K"],"uri":["http://zotero.org/users/1723945/items/KPSR9D4K"],"itemData":{"id":813,"type":"book","title":"Social foraging theory","publisher":"Princeton University Press","ISBN":"0-691-04877-0","note":"00777","author":[{"family":"Giraldeau","given":"Luc-Alain"},{"family":"Caraco","given":"Thomas"}],"issued":{"date-parts":[["2000"]]}}},{"id":816,"uris":["http://zotero.org/users/1723945/items/B4X6NTBB"],"uri":["http://zotero.org/users/1723945/items/B4X6NTBB"],"itemData":{"id":816,"type":"book","title":"Foraging theory","publisher":"Princeton University Press","ISBN":"0-691-08442-4","note":"06408","author":[{"family":"Stephens","given":"David W."},{"family":"Krebs","given":"John R."}],"issued":{"date-parts":[["1986"]]}}}],"schema":"https://github.com/citation-style-language/schema/raw/master/csl-citation.json"} </w:instrText>
      </w:r>
      <w:r w:rsidR="00AC326B" w:rsidRPr="003573EF">
        <w:rPr>
          <w:lang w:val="en-US"/>
        </w:rPr>
        <w:fldChar w:fldCharType="separate"/>
      </w:r>
      <w:r w:rsidR="00AC326B" w:rsidRPr="003573EF">
        <w:rPr>
          <w:rFonts w:ascii="Calibri" w:hAnsi="Calibri"/>
          <w:lang w:val="en-US"/>
        </w:rPr>
        <w:t>(Giraldeau and Caraco, 2000; Stephens and Krebs, 1986)</w:t>
      </w:r>
      <w:r w:rsidR="00AC326B" w:rsidRPr="003573EF">
        <w:rPr>
          <w:lang w:val="en-US"/>
        </w:rPr>
        <w:fldChar w:fldCharType="end"/>
      </w:r>
      <w:r w:rsidR="00AC326B" w:rsidRPr="003573EF">
        <w:rPr>
          <w:lang w:val="en-US"/>
        </w:rPr>
        <w:t xml:space="preserve">. A similar reasoning has recently been published to describe the natural history of scavengers </w:t>
      </w:r>
      <w:r w:rsidR="00AC326B" w:rsidRPr="003573EF">
        <w:rPr>
          <w:lang w:val="en-US"/>
        </w:rPr>
        <w:fldChar w:fldCharType="begin"/>
      </w:r>
      <w:r w:rsidR="00AC326B" w:rsidRPr="003573EF">
        <w:rPr>
          <w:lang w:val="en-US"/>
        </w:rPr>
        <w:instrText xml:space="preserve"> ADDIN ZOTERO_ITEM CSL_CITATION {"citationID":"rquo80bal","properties":{"formattedCitation":"(Kane et al., 2016)","plainCitation":"(Kane et al., 2016)"},"citationItems":[{"id":843,"uris":["http://zotero.org/users/1723945/items/8QEVCVNQ"],"uri":["http://zotero.org/users/1723945/items/8QEVCVNQ"],"itemData":{"id":843,"type":"article-journal","title":"A Recipe for Scavenging in Vertebrates - the natural history of a behaviour","container-title":"Ecography","page":"n/a-n/a","abstract":"Despite its prevalence, the importance of scavenging to carnivores is difficult to ascertain in modern day forms and impossible to study directly in extinct species. Yet, there are certain intrinsic and environmental features of a species that push it towards a scavenging lifestyle. These can be thought of as some of the principal parameters in optimal foraging theory namely, encounter rate and handling time. We use these components to highlight the morphologies and environments that would have been conducive to scavenging over geological time by focusing on the dominant vertebrate groups of the land, sea and air. The result is a synthesis on the natural history of scavenging. The features that make up our qualitative scale of scavenging can be applied to any given species and allow us to judge the likely importance of this foraging behaviour. This article is protected by copyright. All rights reserved.","DOI":"10.1111/ecog.02817","ISSN":"1600-0587","note":"00000","journalAbbreviation":"Ecography","author":[{"family":"Kane","given":"Adam"},{"family":"Healy","given":"Kevin"},{"family":"Guillerme","given":"Thomas"},{"family":"Ruxton","given":"Graeme D."},{"family":"Jackson","given":"Andrew L."}],"issued":{"date-parts":[["2016",10,1]]}}}],"schema":"https://github.com/citation-style-language/schema/raw/master/csl-citation.json"} </w:instrText>
      </w:r>
      <w:r w:rsidR="00AC326B" w:rsidRPr="003573EF">
        <w:rPr>
          <w:lang w:val="en-US"/>
        </w:rPr>
        <w:fldChar w:fldCharType="separate"/>
      </w:r>
      <w:r w:rsidR="00AC326B" w:rsidRPr="003573EF">
        <w:rPr>
          <w:rFonts w:ascii="Calibri" w:hAnsi="Calibri"/>
          <w:lang w:val="en-US"/>
        </w:rPr>
        <w:t>(Kane et al., 2016)</w:t>
      </w:r>
      <w:r w:rsidR="00AC326B" w:rsidRPr="003573EF">
        <w:rPr>
          <w:lang w:val="en-US"/>
        </w:rPr>
        <w:fldChar w:fldCharType="end"/>
      </w:r>
      <w:r w:rsidR="00AC326B" w:rsidRPr="003573EF">
        <w:rPr>
          <w:lang w:val="en-US"/>
        </w:rPr>
        <w:t xml:space="preserve">, and indeed parallels are often drawn between scavenging behavior </w:t>
      </w:r>
      <w:r w:rsidR="00AC326B" w:rsidRPr="003573EF">
        <w:rPr>
          <w:lang w:val="en-US"/>
        </w:rPr>
        <w:lastRenderedPageBreak/>
        <w:t xml:space="preserve">and interactions with PAFS. On the other hand because PAFS were developed recently </w:t>
      </w:r>
      <w:r w:rsidR="00864547">
        <w:rPr>
          <w:lang w:val="en-US"/>
        </w:rPr>
        <w:t>(</w:t>
      </w:r>
      <w:r w:rsidR="00100A1E" w:rsidRPr="003573EF">
        <w:rPr>
          <w:lang w:val="en-US"/>
        </w:rPr>
        <w:t xml:space="preserve">on </w:t>
      </w:r>
      <w:r w:rsidR="00AC326B" w:rsidRPr="003573EF">
        <w:rPr>
          <w:lang w:val="en-US"/>
        </w:rPr>
        <w:t>evolutionary time scales</w:t>
      </w:r>
      <w:r w:rsidR="00864547">
        <w:rPr>
          <w:lang w:val="en-US"/>
        </w:rPr>
        <w:t>)</w:t>
      </w:r>
      <w:r w:rsidR="00AC326B" w:rsidRPr="003573EF">
        <w:rPr>
          <w:lang w:val="en-US"/>
        </w:rPr>
        <w:t xml:space="preserve"> they may act as ecological traps </w:t>
      </w:r>
      <w:r w:rsidR="00AC326B" w:rsidRPr="003573EF">
        <w:rPr>
          <w:lang w:val="en-US"/>
        </w:rPr>
        <w:fldChar w:fldCharType="begin"/>
      </w:r>
      <w:r w:rsidR="005525A1">
        <w:rPr>
          <w:lang w:val="en-US"/>
        </w:rPr>
        <w:instrText xml:space="preserve"> ADDIN ZOTERO_ITEM CSL_CITATION {"citationID":"7NKTdBnY","properties":{"formattedCitation":"(Schlaepfer et al., 2002; Sherley et al., 2017)","plainCitation":"(Schlaepfer et al., 2002; Sherley et al., 2017)"},"citationItems":[{"id":817,"uris":["http://zotero.org/users/1723945/items/WT2H3VFU"],"uri":["http://zotero.org/users/1723945/items/WT2H3VFU"],"itemData":{"id":817,"type":"article-journal","title":"Ecological and evolutionary traps","container-title":"Trends in Ecology &amp; Evolution","page":"474-480","volume":"17","issue":"10","abstract":"Organisms often rely on environmental cues to make behavioral and life-history decisions. However, in environments that have been altered suddenly by humans, formerly reliable cues might no longer be associated with adaptive outcomes. In such cases, organisms can become ‘trapped’ by their evolutionary responses to the cues and experience reduced survival or reproduction. Ecological traps occur when organisms make poor habitat choices based on cues that correlated formerly with habitat quality. Ecological traps are part of a broader phenomenon, evolutionary traps, involving a dissociation between cues that organisms use to make any behavioral or life-history decision and outcomes normally associated with that decision. A trap can lead to extinction if a population falls below a critical size threshold before adaptation to the novel environment occurs. Conservation and management protocols must be designed in light of, rather than in spite of, the behavioral mechanisms and evolutionary history of populations and species to avoid ‘trapping’ them.","DOI":"10.1016/S0169-5347(02)02580-6","ISSN":"0169-5347","note":"00796","journalAbbreviation":"Trends in Ecology &amp; Evolution","author":[{"family":"Schlaepfer","given":"Martin A."},{"family":"Runge","given":"Michael C."},{"family":"Sherman","given":"Paul W."}],"issued":{"date-parts":[["2002",10,1]]}}},{"id":961,"uris":["http://zotero.org/users/1723945/items/GKC5TI4R"],"uri":["http://zotero.org/users/1723945/items/GKC5TI4R"],"itemData":{"id":961,"type":"article-journal","title":"Metapopulation Tracking Juvenile Penguins Reveals an Ecosystem-wide Ecological Trap","container-title":"Current Biology","page":"563-568","volume":"27","issue":"4","abstract":"Climate change and fisheries are transforming the oceans, but we lack a complete understanding of their ecological impact [1?3]. Environmental degradation can cause maladaptive habitat selection, inducing ecological traps with profound consequences for biodiversity [4?6]. However, whether ecological traps operate in marine systems is unclear [7]. Large marine vertebrates may be vulnerable to ecological traps [6], but their broad-scale movements and complex life histories obscure the population-level consequences of habitat selection [8, 9]. We satellite tracked postnatal dispersal in African penguins (Spheniscus demersus) from eight sites across their breeding range to test whether they have become ecologically trapped in the degraded Benguela ecosystem. Bayesian state-space and habitat models show that penguins traversed thousands of square kilometers to areas of low sea surface temperatures (14.5°C?17.5°C) and high chlorophyll-a (?11 mg m?3). These were once reliable cues for prey-rich waters, but climate change and industrial fishing have depleted forage fish stocks in this system [10, 11]. Juvenile penguin survival is low in populations selecting degraded areas, and Bayesian projection models suggest that breeding numbers are ?50% lower than if non-impacted habitats were used, revealing the extent and effect of a marine ecological trap for the first time. These cascading impacts of localized forage fish depletion?unobserved in studies on adults?were only elucidated via broad-scale movement and demographic data on juveniles. Our results support suspending fishing when prey biomass drops below critical thresholds [12, 13] and suggest that mitigation of marine ecological traps will require matching conservation action to the scale of ecological processes [14].","DOI":"10.1016/j.cub.2016.12.054","ISSN":"0960-9822","author":[{"family":"Sherley","given":"Richard B."},{"family":"Ludynia","given":"Katrin"},{"family":"Dyer","given":"Bruce M."},{"family":"Lamont","given":"Tarron"},{"family":"Makhado","given":"Azwianewi B."},{"family":"Roux","given":"Jean-Paul"},{"family":"Scales","given":"Kylie L."},{"family":"Underhill","given":"Les G."},{"family":"Votier","given":"Stephen C."}],"issued":{"date-parts":[["2017",2,9]]}}}],"schema":"https://github.com/citation-style-language/schema/raw/master/csl-citation.json"} </w:instrText>
      </w:r>
      <w:r w:rsidR="00AC326B" w:rsidRPr="003573EF">
        <w:rPr>
          <w:lang w:val="en-US"/>
        </w:rPr>
        <w:fldChar w:fldCharType="separate"/>
      </w:r>
      <w:r w:rsidR="005525A1" w:rsidRPr="00263DBA">
        <w:rPr>
          <w:rFonts w:ascii="Calibri" w:hAnsi="Calibri"/>
          <w:lang w:val="en-US"/>
        </w:rPr>
        <w:t>(Schlaepfer et al., 2002; Sherley et al., 2017)</w:t>
      </w:r>
      <w:r w:rsidR="00AC326B" w:rsidRPr="003573EF">
        <w:rPr>
          <w:lang w:val="en-US"/>
        </w:rPr>
        <w:fldChar w:fldCharType="end"/>
      </w:r>
      <w:r w:rsidR="00094F79">
        <w:rPr>
          <w:lang w:val="en-US"/>
        </w:rPr>
        <w:t>.</w:t>
      </w:r>
      <w:r w:rsidR="00AC326B" w:rsidRPr="003573EF">
        <w:rPr>
          <w:lang w:val="en-US"/>
        </w:rPr>
        <w:t xml:space="preserve"> </w:t>
      </w:r>
      <w:r w:rsidR="00910D6A">
        <w:rPr>
          <w:lang w:val="en-US"/>
        </w:rPr>
        <w:t>In such</w:t>
      </w:r>
      <w:r w:rsidR="00094F79">
        <w:rPr>
          <w:lang w:val="en-US"/>
        </w:rPr>
        <w:t xml:space="preserve"> a case</w:t>
      </w:r>
      <w:r w:rsidR="00AC326B" w:rsidRPr="003573EF">
        <w:rPr>
          <w:lang w:val="en-US"/>
        </w:rPr>
        <w:t xml:space="preserve"> behavioral reactions to boats may not strongly differ between individuals or species </w:t>
      </w:r>
      <w:r w:rsidR="00AC326B" w:rsidRPr="003573EF">
        <w:rPr>
          <w:lang w:val="en-US"/>
        </w:rPr>
        <w:fldChar w:fldCharType="begin"/>
      </w:r>
      <w:r w:rsidR="00AC326B" w:rsidRPr="003573EF">
        <w:rPr>
          <w:lang w:val="en-US"/>
        </w:rPr>
        <w:instrText xml:space="preserve"> ADDIN ZOTERO_ITEM CSL_CITATION {"citationID":"2g3u5vf9op","properties":{"formattedCitation":"(but see Barbraud et al., 2013)","plainCitation":"(but see Barbraud et al., 2013)"},"citationItems":[{"id":136,"uris":["http://zotero.org/users/1723945/items/GNJ3N4ZW"],"uri":["http://zotero.org/users/1723945/items/GNJ3N4ZW"],"itemData":{"id":136,"type":"article-journal","title":"Fisheries Bycatch as an Inadvertent Human-Induced Evolutionary Mechanism","container-title":"PLoS ONE","volume":"8","issue":"4","abstract":"Selective harvesting of animals by humans can affect the sustainability and genetics of their wild populations. Bycatch - the accidental catch of non-target species - spans the spectrum of marine fauna and constitutes a harvesting pressure. Individual differences in attraction to fishing vessels and consequent susceptibility to bycatch exist, but few studies integrate this individual heterogeneity with demography. Here, we tested for the evidence and consequences of individual heterogeneity on the demography of the wandering albatross, a seabird heavily affected by fisheries bycatch. We found strong evidence for heterogeneity in survival with one group of individuals having a 5.2% lower annual survival probability than another group, and a decrease in the proportion of those individuals with the lowest survival in the population coinciding with a 7.5 fold increase in fishing effort in the foraging areas. Potential causes for the heterogeneity in survival are discussed and we suggest that bycatch removed a large proportion of individuals attracted by fishing vessels and had significant phenotypic and population consequences.","URL":"http://www.plosone.org/article/info%3Adoi%2F10.1371%2Fjournal.pone.0060353","DOI":"10.1371/journal.pone.0060353","author":[{"family":"Barbraud","given":"Christophe"},{"family":"Tuck","given":"Geoffrey N."},{"family":"Thomson","given":"Robin"},{"family":"Delord","given":"Karine"},{"family":"Weimerskirch","given":"Henri"}],"issued":{"date-parts":[["2013",4,10]]},"accessed":{"date-parts":[["2014",1,13]]}},"prefix":"but see"}],"schema":"https://github.com/citation-style-language/schema/raw/master/csl-citation.json"} </w:instrText>
      </w:r>
      <w:r w:rsidR="00AC326B" w:rsidRPr="003573EF">
        <w:rPr>
          <w:lang w:val="en-US"/>
        </w:rPr>
        <w:fldChar w:fldCharType="separate"/>
      </w:r>
      <w:r w:rsidR="00AC326B" w:rsidRPr="003573EF">
        <w:rPr>
          <w:rFonts w:ascii="Calibri" w:hAnsi="Calibri"/>
          <w:lang w:val="en-US"/>
        </w:rPr>
        <w:t>(but see Barbraud et al., 2013)</w:t>
      </w:r>
      <w:r w:rsidR="00AC326B" w:rsidRPr="003573EF">
        <w:rPr>
          <w:lang w:val="en-US"/>
        </w:rPr>
        <w:fldChar w:fldCharType="end"/>
      </w:r>
      <w:r w:rsidR="00AC326B" w:rsidRPr="003573EF">
        <w:rPr>
          <w:lang w:val="en-US"/>
        </w:rPr>
        <w:t>.</w:t>
      </w:r>
    </w:p>
    <w:p w14:paraId="6AFF817F" w14:textId="32CEF3AA" w:rsidR="00264533" w:rsidRDefault="00864547" w:rsidP="00264533">
      <w:pPr>
        <w:ind w:firstLine="708"/>
        <w:jc w:val="both"/>
        <w:rPr>
          <w:lang w:val="en-US"/>
        </w:rPr>
      </w:pPr>
      <w:r>
        <w:rPr>
          <w:lang w:val="en-US"/>
        </w:rPr>
        <w:t>The interaction between seabirds and</w:t>
      </w:r>
      <w:r w:rsidR="002B47C7" w:rsidRPr="003573EF">
        <w:rPr>
          <w:lang w:val="en-US"/>
        </w:rPr>
        <w:t xml:space="preserve"> fishing boats has been the focus of a tremendous </w:t>
      </w:r>
      <w:r w:rsidR="00100A1E" w:rsidRPr="003573EF">
        <w:rPr>
          <w:lang w:val="en-US"/>
        </w:rPr>
        <w:t xml:space="preserve">number </w:t>
      </w:r>
      <w:r w:rsidR="002B47C7" w:rsidRPr="003573EF">
        <w:rPr>
          <w:lang w:val="en-US"/>
        </w:rPr>
        <w:t xml:space="preserve">of studies worldwide. Currently there are large efforts  </w:t>
      </w:r>
      <w:r w:rsidR="005D728F">
        <w:rPr>
          <w:lang w:val="en-US"/>
        </w:rPr>
        <w:t>to assess</w:t>
      </w:r>
      <w:r w:rsidR="002B47C7" w:rsidRPr="003573EF">
        <w:rPr>
          <w:lang w:val="en-US"/>
        </w:rPr>
        <w:t xml:space="preserve"> on a coarse-scale (10s of km) </w:t>
      </w:r>
      <w:r w:rsidR="005D728F">
        <w:rPr>
          <w:lang w:val="en-US"/>
        </w:rPr>
        <w:t xml:space="preserve">the overlap between </w:t>
      </w:r>
      <w:r w:rsidR="002B47C7" w:rsidRPr="003573EF">
        <w:rPr>
          <w:lang w:val="en-US"/>
        </w:rPr>
        <w:t xml:space="preserve">bird foraging areas </w:t>
      </w:r>
      <w:r w:rsidR="005D728F">
        <w:rPr>
          <w:lang w:val="en-US"/>
        </w:rPr>
        <w:t xml:space="preserve">and </w:t>
      </w:r>
      <w:r w:rsidR="002B47C7" w:rsidRPr="003573EF">
        <w:rPr>
          <w:lang w:val="en-US"/>
        </w:rPr>
        <w:t xml:space="preserve">known </w:t>
      </w:r>
      <w:r w:rsidRPr="003573EF">
        <w:rPr>
          <w:lang w:val="en-US"/>
        </w:rPr>
        <w:t>fishing fleet</w:t>
      </w:r>
      <w:r>
        <w:rPr>
          <w:lang w:val="en-US"/>
        </w:rPr>
        <w:t xml:space="preserve"> </w:t>
      </w:r>
      <w:r w:rsidR="002B47C7" w:rsidRPr="003573EF">
        <w:rPr>
          <w:lang w:val="en-US"/>
        </w:rPr>
        <w:t xml:space="preserve">target areas </w:t>
      </w:r>
      <w:r w:rsidR="002B47C7" w:rsidRPr="003573EF">
        <w:rPr>
          <w:lang w:val="en-US"/>
        </w:rPr>
        <w:fldChar w:fldCharType="begin"/>
      </w:r>
      <w:r w:rsidR="002B47C7" w:rsidRPr="003573EF">
        <w:rPr>
          <w:lang w:val="en-US"/>
        </w:rPr>
        <w:instrText xml:space="preserve"> ADDIN ZOTERO_ITEM CSL_CITATION {"citationID":"FwdtACul","properties":{"unsorted":true,"formattedCitation":"(Pichegru et al., 2009; Croxall et al., 2013; Tuck et al., 2015)","plainCitation":"(Pichegru et al., 2009; Croxall et al., 2013; Tuck et al., 2015)"},"citationItems":[{"id":269,"uris":["http://zotero.org/users/1723945/items/VKDU2ZWH"],"uri":["http://zotero.org/users/1723945/items/VKDU2ZWH"],"itemData":{"id":269,"type":"article-journal","title":"Overlap between vulnerable top predators and fisheries in the Benguela upwelling system: implications for marine protected areas","container-title":"Marine Ecology Progress Series","page":"199-208","volume":"391","author":[{"family":"Pichegru","given":"L."},{"family":"Ryan","given":"P. G."},{"family":"Le Bohec","given":"C."},{"family":"Van der Lingen","given":"C. D."},{"family":"Navarro","given":"R."},{"family":"Petersen","given":"S."},{"family":"Lewis","given":"S."},{"family":"Van der Westhuizen","given":"J."},{"family":"Grémillet","given":"D."}],"issued":{"date-parts":[["2009"]]}}},{"id":71,"uris":["http://zotero.org/users/1723945/items/AP9CWVQX"],"uri":["http://zotero.org/users/1723945/items/AP9CWVQX"],"itemData":{"id":71,"type":"article-journal","title":"Appropriate scales and data to manage seabird-fishery interactions: Comment on Torres et al. (2013)","container-title":"Marine Ecology Progress Series","page":"297-300","volume":"493","abstract":"Torres et al. (2013; Mar Ecol Prog Ser 473:275-289) use fine-scale data on tracked locations of one species of albatross and fishing vessels to make a variety of assertions on interactions between them, especially in relation to risk of bycatch. Some of these assertions are incorrect, and we seek to clarify the issues and perspectives involved. We argue that while a fine-scale approach can provide interesting insights into foraging behaviour, large-scale risk analysis is needed because management measures (e.g. for bycatch mitigation) need to operate across all vessels in a fishery and across all seabird species at risk from the fishing operation. In addition, an estimate of 10% time spent in close proximity to vessels cannot be used to infer low bycatch risk alone: such an inference would need comparison to bycatch rate data. The analysis also does not take into account a number of factors known to affect the nature and duration of the association of albatrosses with fishing vessels, which limits the conclusions that can be drawn. However, fine-scale studies can provide important insight into factors affecting individual bycatch events, and studies at fine and broad scales will be complementary.","DOI":"10.3354/meps10599","ISSN":"0171-8630","note":"00000","journalAbbreviation":"Mar Ecol Prog Ser","author":[{"family":"Croxall","given":"John"},{"family":"Small","given":"Cleo"},{"family":"Sullivan","given":"Ben"},{"family":"Wanless","given":"Ross"},{"family":"Frere","given":"Esteban"},{"family":"Lascelles","given":"Ben"},{"family":"Ramirez","given":"Ivan"},{"family":"Sato","given":"Mayumi"},{"family":"Yates","given":"Oli"}],"issued":{"date-parts":[["2013",11,20]]}}},{"id":625,"uris":["http://zotero.org/users/1723945/items/DM6H295S"],"uri":["http://zotero.org/users/1723945/items/DM6H295S"],"itemData":{"id":625,"type":"article-journal","title":"An integrated assessment model of seabird population dynamics: can individual heterogeneity in susceptibility to fishing explain abundance trends in Crozet wandering albatross?","container-title":"Journal of Applied Ecology","page":"950-959","volume":"52","issue":"4","note":"00002","author":[{"family":"Tuck","given":"Geoffrey N."},{"family":"Thomson","given":"Robin B."},{"family":"Barbraud","given":"Christophe"},{"family":"Delord","given":"Karine"},{"family":"Louzao","given":"Maite"},{"family":"Herrera","given":"Miguel"},{"family":"Weimerskirch","given":"Henri"}],"issued":{"date-parts":[["2015"]]}}}],"schema":"https://github.com/citation-style-language/schema/raw/master/csl-citation.json"} </w:instrText>
      </w:r>
      <w:r w:rsidR="002B47C7" w:rsidRPr="003573EF">
        <w:rPr>
          <w:lang w:val="en-US"/>
        </w:rPr>
        <w:fldChar w:fldCharType="separate"/>
      </w:r>
      <w:r w:rsidR="002B47C7" w:rsidRPr="003573EF">
        <w:rPr>
          <w:rFonts w:ascii="Calibri" w:hAnsi="Calibri"/>
          <w:lang w:val="en-US"/>
        </w:rPr>
        <w:t>(Pichegru et al., 2009; Croxall et al., 2013; Tuck et al., 2015)</w:t>
      </w:r>
      <w:r w:rsidR="002B47C7" w:rsidRPr="003573EF">
        <w:rPr>
          <w:lang w:val="en-US"/>
        </w:rPr>
        <w:fldChar w:fldCharType="end"/>
      </w:r>
      <w:r w:rsidR="002B47C7" w:rsidRPr="003573EF">
        <w:rPr>
          <w:lang w:val="en-US"/>
        </w:rPr>
        <w:t xml:space="preserve">. This approach is motivated by acute conservation issues caused by seabird-fisheries interactions and </w:t>
      </w:r>
      <w:r>
        <w:rPr>
          <w:lang w:val="en-US"/>
        </w:rPr>
        <w:t xml:space="preserve">associated </w:t>
      </w:r>
      <w:r w:rsidR="002B47C7" w:rsidRPr="003573EF">
        <w:rPr>
          <w:lang w:val="en-US"/>
        </w:rPr>
        <w:t xml:space="preserve">mortality consequences </w:t>
      </w:r>
      <w:r w:rsidR="002B47C7" w:rsidRPr="003573EF">
        <w:rPr>
          <w:lang w:val="en-US"/>
        </w:rPr>
        <w:fldChar w:fldCharType="begin"/>
      </w:r>
      <w:r w:rsidR="002B47C7" w:rsidRPr="003573EF">
        <w:rPr>
          <w:lang w:val="en-US"/>
        </w:rPr>
        <w:instrText xml:space="preserve"> ADDIN ZOTERO_ITEM CSL_CITATION {"citationID":"2kmcnqkk18","properties":{"formattedCitation":"(Anderson et al., 2011; Bicknell et al., 2013; Cury et al., 2011)","plainCitation":"(Anderson et al., 2011; Bicknell et al., 2013; Cury et al., 2011)"},"citationItems":[{"id":64,"uris":["http://zotero.org/users/1723945/items/9RUX3EAX"],"uri":["http://zotero.org/users/1723945/items/9RUX3EAX"],"itemData":{"id":64,"type":"article-journal","title":"Global seabird bycatch in longline fisheries","container-title":"Endangered Species Research","page":"91-106","volume":"14","issue":"2","note":"00108","author":[{"family":"Anderson","given":"Orea RJ"},{"family":"Small","given":"Cleo J."},{"family":"Croxall","given":"John P."},{"family":"Dunn","given":"Euan K."},{"family":"Sullivan","given":"Benedict J."},{"family":"Yates","given":"Oliver"},{"family":"Black","given":"Andrew"}],"issued":{"date-parts":[["2011"]]}}},{"id":286,"uris":["http://zotero.org/users/1723945/items/X43CXAAP"],"uri":["http://zotero.org/users/1723945/items/X43CXAAP"],"itemData":{"id":286,"type":"article-journal","title":"Potential consequences of discard reform for seabird communities","container-title":"Journal of Applied Ecology","page":"649-658","volume":"50","issue":"3","abstract":"*\nUpcoming reform of the European Union (EU) Common Fisheries Policy will be the biggest change in European fisheries management for a generation. A central plank of this reform is a proposed ban on discards, to aid the creation of economically and environmentally sustainable fisheries. This, together with a global trend for declining discards, may have unforeseen knock-on consequences for the large number of scavenging seabirds that consume this plentiful subsidy.\n\n\n\n*\nDiscards have shaped many aspects of seabird foraging, distribution and population dynamics. Here, we review these effects and consider the potential for both negative and positive impacts of discard reforms for seabirds, with particular focus on the EU, and propose recommendations for ongoing research and conservation.\n\n\n\n*\nEU seabird scavengers are dominated by a relatively small number of large generalist taxa. Many of these occur at globally significant numbers within the EU, but may be able to buffer a decline in discards by switching to feed on alternative foods.\n\n\n\n*\nA discard ban may have negative consequences by creating a food shortage for scavenging birds. Some species may offset this by feeding more on other birds, with potentially negative population-level impacts, or by moving into novel environments.\n\n\n\n*\nBenefits of a discard ban may be a reduction in seabird bycatch in fishing gears, as well as a reduction in populations of large generalist species that currently dominate some seabird communities.\n\n\n\n*\nSynthesis and applications. Reform of the Common Fisheries Policy and global discard declines are essential components towards creating sustainable fisheries, but may have both detrimental and beneficial effects on seabird communities. The nature of these impacts is still poorly understood, highlighting the need for detailed long-term seabird monitoring, as well as building resilience into populations through policy measures that incorporate remedial action on major seabird conservation priorities. Research should focus on understanding how seabird foraging, in terms of functional responses and searching behaviour, is influenced by both changing discards and natural fish prey availability, and how they impact upon fitness. It is also essential to link individual-level responses with population-, community- and ecosystem-level change. Understanding these links is fundamental to ongoing seabird management and conservation, and an ecosystem-based approach to fisheries management.","DOI":"10.1111/1365-2664.12072","ISSN":"1365-2664","journalAbbreviation":"J Appl Ecol","author":[{"family":"Bicknell","given":"Anthony W. J."},{"family":"Oro","given":"Daniel"},{"family":"Camphuysen","given":"Kees (C.J.)"},{"family":"Votier","given":"Stephen C."}],"issued":{"date-parts":[["2013",6,1]]}}},{"id":420,"uris":["http://zotero.org/users/1723945/items/2GR4C4AN"],"uri":["http://zotero.org/users/1723945/items/2GR4C4AN"],"itemData":{"id":420,"type":"article-journal","title":"Global seabird response to forage fish depletion—one-third for the birds","container-title":"Science","page":"1703-1706","volume":"334","issue":"6063","note":"00230","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2B47C7" w:rsidRPr="003573EF">
        <w:rPr>
          <w:lang w:val="en-US"/>
        </w:rPr>
        <w:fldChar w:fldCharType="separate"/>
      </w:r>
      <w:r w:rsidR="002B47C7" w:rsidRPr="003573EF">
        <w:rPr>
          <w:rFonts w:ascii="Calibri" w:hAnsi="Calibri"/>
          <w:lang w:val="en-US"/>
        </w:rPr>
        <w:t>(Anderson et al., 2011; Bicknell et al., 2013; Cury et al., 2011)</w:t>
      </w:r>
      <w:r w:rsidR="002B47C7" w:rsidRPr="003573EF">
        <w:rPr>
          <w:lang w:val="en-US"/>
        </w:rPr>
        <w:fldChar w:fldCharType="end"/>
      </w:r>
      <w:r w:rsidR="002B47C7" w:rsidRPr="003573EF">
        <w:rPr>
          <w:lang w:val="en-US"/>
        </w:rPr>
        <w:t xml:space="preserve">, as well as by the apparent </w:t>
      </w:r>
      <w:r>
        <w:rPr>
          <w:lang w:val="en-US"/>
        </w:rPr>
        <w:t>reliance on</w:t>
      </w:r>
      <w:r w:rsidR="002B47C7" w:rsidRPr="003573EF">
        <w:rPr>
          <w:lang w:val="en-US"/>
        </w:rPr>
        <w:t xml:space="preserve"> this food resource for many populations </w:t>
      </w:r>
      <w:r w:rsidR="002B47C7" w:rsidRPr="003573EF">
        <w:rPr>
          <w:lang w:val="en-US"/>
        </w:rPr>
        <w:fldChar w:fldCharType="begin"/>
      </w:r>
      <w:r w:rsidR="002B47C7" w:rsidRPr="003573EF">
        <w:rPr>
          <w:lang w:val="en-US"/>
        </w:rPr>
        <w:instrText xml:space="preserve"> ADDIN ZOTERO_ITEM CSL_CITATION {"citationID":"ggsuft53h","properties":{"formattedCitation":"(Bicknell et al., 2013)","plainCitation":"(Bicknell et al., 2013)"},"citationItems":[{"id":286,"uris":["http://zotero.org/users/1723945/items/X43CXAAP"],"uri":["http://zotero.org/users/1723945/items/X43CXAAP"],"itemData":{"id":286,"type":"article-journal","title":"Potential consequences of discard reform for seabird communities","container-title":"Journal of Applied Ecology","page":"649-658","volume":"50","issue":"3","abstract":"*\nUpcoming reform of the European Union (EU) Common Fisheries Policy will be the biggest change in European fisheries management for a generation. A central plank of this reform is a proposed ban on discards, to aid the creation of economically and environmentally sustainable fisheries. This, together with a global trend for declining discards, may have unforeseen knock-on consequences for the large number of scavenging seabirds that consume this plentiful subsidy.\n\n\n\n*\nDiscards have shaped many aspects of seabird foraging, distribution and population dynamics. Here, we review these effects and consider the potential for both negative and positive impacts of discard reforms for seabirds, with particular focus on the EU, and propose recommendations for ongoing research and conservation.\n\n\n\n*\nEU seabird scavengers are dominated by a relatively small number of large generalist taxa. Many of these occur at globally significant numbers within the EU, but may be able to buffer a decline in discards by switching to feed on alternative foods.\n\n\n\n*\nA discard ban may have negative consequences by creating a food shortage for scavenging birds. Some species may offset this by feeding more on other birds, with potentially negative population-level impacts, or by moving into novel environments.\n\n\n\n*\nBenefits of a discard ban may be a reduction in seabird bycatch in fishing gears, as well as a reduction in populations of large generalist species that currently dominate some seabird communities.\n\n\n\n*\nSynthesis and applications. Reform of the Common Fisheries Policy and global discard declines are essential components towards creating sustainable fisheries, but may have both detrimental and beneficial effects on seabird communities. The nature of these impacts is still poorly understood, highlighting the need for detailed long-term seabird monitoring, as well as building resilience into populations through policy measures that incorporate remedial action on major seabird conservation priorities. Research should focus on understanding how seabird foraging, in terms of functional responses and searching behaviour, is influenced by both changing discards and natural fish prey availability, and how they impact upon fitness. It is also essential to link individual-level responses with population-, community- and ecosystem-level change. Understanding these links is fundamental to ongoing seabird management and conservation, and an ecosystem-based approach to fisheries management.","DOI":"10.1111/1365-2664.12072","ISSN":"1365-2664","journalAbbreviation":"J Appl Ecol","author":[{"family":"Bicknell","given":"Anthony W. J."},{"family":"Oro","given":"Daniel"},{"family":"Camphuysen","given":"Kees (C.J.)"},{"family":"Votier","given":"Stephen C."}],"issued":{"date-parts":[["2013",6,1]]}}}],"schema":"https://github.com/citation-style-language/schema/raw/master/csl-citation.json"} </w:instrText>
      </w:r>
      <w:r w:rsidR="002B47C7" w:rsidRPr="003573EF">
        <w:rPr>
          <w:lang w:val="en-US"/>
        </w:rPr>
        <w:fldChar w:fldCharType="separate"/>
      </w:r>
      <w:r w:rsidR="002B47C7" w:rsidRPr="003573EF">
        <w:rPr>
          <w:rFonts w:ascii="Calibri" w:hAnsi="Calibri"/>
          <w:lang w:val="en-US"/>
        </w:rPr>
        <w:t>(Bicknell et al., 2013)</w:t>
      </w:r>
      <w:r w:rsidR="002B47C7" w:rsidRPr="003573EF">
        <w:rPr>
          <w:lang w:val="en-US"/>
        </w:rPr>
        <w:fldChar w:fldCharType="end"/>
      </w:r>
      <w:r w:rsidR="002B47C7" w:rsidRPr="003573EF">
        <w:rPr>
          <w:lang w:val="en-US"/>
        </w:rPr>
        <w:t xml:space="preserve">. This approach nevertheless implicitly assumes that two populations or species with similar coarse-scale overlap with fisheries will </w:t>
      </w:r>
      <w:r>
        <w:rPr>
          <w:lang w:val="en-US"/>
        </w:rPr>
        <w:t xml:space="preserve">show the same level of </w:t>
      </w:r>
      <w:r w:rsidR="002B47C7" w:rsidRPr="003573EF">
        <w:rPr>
          <w:lang w:val="en-US"/>
        </w:rPr>
        <w:t xml:space="preserve">interaction. </w:t>
      </w:r>
      <w:r w:rsidR="00AD31B9" w:rsidRPr="003573EF">
        <w:rPr>
          <w:lang w:val="en-US"/>
        </w:rPr>
        <w:t xml:space="preserve">Yet for centuries, observers onboard boats have reported not only differences in seabird </w:t>
      </w:r>
      <w:r w:rsidR="0026575B">
        <w:rPr>
          <w:lang w:val="en-US"/>
        </w:rPr>
        <w:t>behavior</w:t>
      </w:r>
      <w:r w:rsidR="00AD31B9" w:rsidRPr="003573EF">
        <w:rPr>
          <w:lang w:val="en-US"/>
        </w:rPr>
        <w:t xml:space="preserve"> (see above) but also large variation in species occurrence and abundance </w:t>
      </w:r>
      <w:r w:rsidR="00AD31B9" w:rsidRPr="003573EF">
        <w:rPr>
          <w:lang w:val="en-US"/>
        </w:rPr>
        <w:fldChar w:fldCharType="begin"/>
      </w:r>
      <w:r w:rsidR="00AD31B9" w:rsidRPr="003573EF">
        <w:rPr>
          <w:lang w:val="en-US"/>
        </w:rPr>
        <w:instrText xml:space="preserve"> ADDIN ZOTERO_ITEM CSL_CITATION {"citationID":"LvAKVHS6","properties":{"formattedCitation":"(e.g. Cherel et al., 1996; Hudson and Furness, 1989; see Tickell, 2000 for historical accounts in albatrosses)","plainCitation":"(e.g. Cherel et al., 1996; Hudson and Furness, 1989; see Tickell, 2000 for historical accounts in albatrosses)"},"citationItems":[{"id":409,"uris":["http://zotero.org/users/1723945/items/NI9SJZG5"],"uri":["http://zotero.org/users/1723945/items/NI9SJZG5"],"itemData":{"id":409,"type":"article-journal","title":"Interactions between longline vessels and seabirds in Kerguelen waters and a method to reduce seabird mortality","container-title":"Biological Conservation","page":"63-70","volume":"75","issue":"1","note":"00137","author":[{"family":"Cherel","given":"Yves"},{"family":"Weimerskirch","given":"Henri"},{"family":"Duhamel","given":"Guy"}],"issued":{"date-parts":[["1996"]]}},"prefix":"e.g."},{"id":39,"uris":["http://zotero.org/users/1723945/items/KUVU7U4J"],"uri":["http://zotero.org/users/1723945/items/KUVU7U4J"],"itemData":{"id":39,"type":"article-journal","title":"The behaviour of seabirds foraging at fishing boats around Shetland","container-title":"Ibis","page":"225-237","volume":"131","issue":"2","note":"00080","author":[{"family":"Hudson","given":"A. V."},{"family":"Furness","given":"R. W."}],"issued":{"date-parts":[["1989"]]}}},{"id":150,"uris":["http://zotero.org/users/1723945/items/HZFKH788"],"uri":["http://zotero.org/users/1723945/items/HZFKH788"],"itemData":{"id":150,"type":"book","title":"Albatrosses","publisher":"Pica Press","publisher-place":"Mountfield, Sussex","archive_location":"Wageningen UR Library","event-place":"Mountfield, Sussex","ISBN":"1-873403-94-1","author":[{"family":"Tickell","given":"W.L.N."}],"issued":{"date-parts":[["2000"]]}},"prefix":"see ","suffix":" for historical accounts in albatrosses"}],"schema":"https://github.com/citation-style-language/schema/raw/master/csl-citation.json"} </w:instrText>
      </w:r>
      <w:r w:rsidR="00AD31B9" w:rsidRPr="003573EF">
        <w:rPr>
          <w:lang w:val="en-US"/>
        </w:rPr>
        <w:fldChar w:fldCharType="separate"/>
      </w:r>
      <w:r w:rsidR="00AD31B9" w:rsidRPr="003573EF">
        <w:rPr>
          <w:rFonts w:ascii="Calibri" w:hAnsi="Calibri"/>
          <w:lang w:val="en-US"/>
        </w:rPr>
        <w:t>(e.g. Cherel et al., 1996; Hudson and Furness, 1989; see Tickell, 2000 for historical accounts in albatrosses)</w:t>
      </w:r>
      <w:r w:rsidR="00AD31B9" w:rsidRPr="003573EF">
        <w:rPr>
          <w:lang w:val="en-US"/>
        </w:rPr>
        <w:fldChar w:fldCharType="end"/>
      </w:r>
      <w:r w:rsidR="00AD31B9" w:rsidRPr="003573EF">
        <w:rPr>
          <w:lang w:val="en-US"/>
        </w:rPr>
        <w:t xml:space="preserve">, that did not necessarily reflect broader local seabird abundance </w:t>
      </w:r>
      <w:r w:rsidR="00AD31B9" w:rsidRPr="003573EF">
        <w:rPr>
          <w:lang w:val="en-US"/>
        </w:rPr>
        <w:fldChar w:fldCharType="begin"/>
      </w:r>
      <w:r w:rsidR="00AD31B9" w:rsidRPr="003573EF">
        <w:rPr>
          <w:lang w:val="en-US"/>
        </w:rPr>
        <w:instrText xml:space="preserve"> ADDIN ZOTERO_ITEM CSL_CITATION {"citationID":"XetxEMuC","properties":{"formattedCitation":"(e.g. Bugoni et al., 2011; Oro and Ruiz, 1997; Stempniewicz, 1994; Weimerskirch et al., 2000)","plainCitation":"(e.g. Bugoni et al., 2011; Oro and Ruiz, 1997; Stempniewicz, 1994; Weimerskirch et al., 2000)"},"citationItems":[{"id":251,"uris":["http://zotero.org/users/1723945/items/U2GQWM9E"],"uri":["http://zotero.org/users/1723945/items/U2GQWM9E"],"itemData":{"id":251,"type":"article-journal","title":"Sex-biased incidental mortality of albatrosses and petrels in longline fisheries: differential distributions at sea or differential access to baits mediated by sexual size dimorphism?","container-title":"Journal of Ornithology","page":"261-268","volume":"152","issue":"2","DOI":"10.1007/s10336-010-0577-x","ISSN":"0021-8375","journalAbbreviation":"J Ornithol","language":"English","author":[{"family":"Bugoni","given":"Leandro"},{"family":"Griffiths","given":"Kate"},{"family":"Furness","given":"RobertW."}],"issued":{"date-parts":[["2011",4,1]]}},"prefix":"e.g."},{"id":916,"uris":["http://zotero.org/users/1723945/items/CV6GSVE7"],"uri":["http://zotero.org/users/1723945/items/CV6GSVE7"],"itemData":{"id":916,"type":"article-journal","title":"Exploitation of trawler discards by breeding seabirds in the north-western Mediterranean: differences between the Ebro Delta and the Balearic Islands areas","container-title":"ICES Journal of Marine Science: Journal du Conseil","page":"695-707","volume":"54","issue":"4","note":"00109","author":[{"family":"Oro","given":"Daniel"},{"family":"Ruiz","given":"Xavier"}],"issued":{"date-parts":[["1997"]]}}},{"id":917,"uris":["http://zotero.org/users/1723945/items/KE22KIAD"],"uri":["http://zotero.org/users/1723945/items/KE22KIAD"],"itemData":{"id":917,"type":"article-journal","title":"Marine birds drowning in fishing nets in the Gulf of Gdansk(southern Baltic): Numbers, species composition, age and sex structure","container-title":"Ornis Svecica","page":"123-132","volume":"4","issue":"2","note":"00037","author":[{"family":"Stempniewicz","given":"LECH"}],"issued":{"date-parts":[["1994"]]}}},{"id":415,"uris":["http://zotero.org/users/1723945/items/FAD3NZIX"],"uri":["http://zotero.org/users/1723945/items/FAD3NZIX"],"itemData":{"id":415,"type":"article-journal","title":"Factors affecting the number and mortality of seabirds attending trawlers and long-liners in the Kerguelen area","container-title":"Polar Biology","page":"236-249","volume":"23","issue":"4","note":"00123","author":[{"family":"Weimerskirch","given":"Henri"},{"family":"Capdeville","given":"Didier"},{"family":"Duhamel","given":"Guy"}],"issued":{"date-parts":[["2000"]]}}}],"schema":"https://github.com/citation-style-language/schema/raw/master/csl-citation.json"} </w:instrText>
      </w:r>
      <w:r w:rsidR="00AD31B9" w:rsidRPr="003573EF">
        <w:rPr>
          <w:lang w:val="en-US"/>
        </w:rPr>
        <w:fldChar w:fldCharType="separate"/>
      </w:r>
      <w:r w:rsidR="00AD31B9" w:rsidRPr="003573EF">
        <w:rPr>
          <w:rFonts w:ascii="Calibri" w:hAnsi="Calibri"/>
          <w:lang w:val="en-US"/>
        </w:rPr>
        <w:t>(e.g. Bugoni et al., 2011; Oro and Ruiz, 1997; Stempniewicz, 1994; Weimerskirch et al., 2000)</w:t>
      </w:r>
      <w:r w:rsidR="00AD31B9" w:rsidRPr="003573EF">
        <w:rPr>
          <w:lang w:val="en-US"/>
        </w:rPr>
        <w:fldChar w:fldCharType="end"/>
      </w:r>
      <w:r w:rsidR="00C46258">
        <w:rPr>
          <w:lang w:val="en-US"/>
        </w:rPr>
        <w:t>.</w:t>
      </w:r>
      <w:r w:rsidR="00AD31B9" w:rsidRPr="003573EF">
        <w:rPr>
          <w:lang w:val="en-US"/>
        </w:rPr>
        <w:t xml:space="preserve"> </w:t>
      </w:r>
      <w:r w:rsidR="00C46258">
        <w:rPr>
          <w:lang w:val="en-US"/>
        </w:rPr>
        <w:t>This suggests</w:t>
      </w:r>
      <w:r w:rsidR="00C46258" w:rsidRPr="003573EF">
        <w:rPr>
          <w:lang w:val="en-US"/>
        </w:rPr>
        <w:t xml:space="preserve"> </w:t>
      </w:r>
      <w:r w:rsidR="00AD31B9" w:rsidRPr="003573EF">
        <w:rPr>
          <w:lang w:val="en-US"/>
        </w:rPr>
        <w:t xml:space="preserve">biases in </w:t>
      </w:r>
      <w:r w:rsidR="0026575B">
        <w:rPr>
          <w:lang w:val="en-US"/>
        </w:rPr>
        <w:t>behavior</w:t>
      </w:r>
      <w:r w:rsidR="00AD31B9" w:rsidRPr="003573EF">
        <w:rPr>
          <w:lang w:val="en-US"/>
        </w:rPr>
        <w:t xml:space="preserve">al attractions. </w:t>
      </w:r>
    </w:p>
    <w:p w14:paraId="5C96F7AE" w14:textId="20704E86" w:rsidR="002B47C7" w:rsidRPr="00AF4028" w:rsidRDefault="00AD31B9" w:rsidP="00264533">
      <w:pPr>
        <w:ind w:firstLine="708"/>
        <w:jc w:val="both"/>
        <w:rPr>
          <w:lang w:val="en-US"/>
        </w:rPr>
      </w:pPr>
      <w:r w:rsidRPr="003573EF">
        <w:rPr>
          <w:lang w:val="en-US"/>
        </w:rPr>
        <w:t xml:space="preserve">Accurately quantifying this </w:t>
      </w:r>
      <w:r w:rsidR="006861F6">
        <w:rPr>
          <w:lang w:val="en-US"/>
        </w:rPr>
        <w:t xml:space="preserve">bias in </w:t>
      </w:r>
      <w:r w:rsidR="00FB5CD9" w:rsidRPr="003573EF">
        <w:rPr>
          <w:lang w:val="en-US"/>
        </w:rPr>
        <w:t xml:space="preserve">species composition </w:t>
      </w:r>
      <w:r w:rsidRPr="003573EF">
        <w:rPr>
          <w:lang w:val="en-US"/>
        </w:rPr>
        <w:t xml:space="preserve">from onboard observations is however challenging </w:t>
      </w:r>
      <w:r w:rsidRPr="003573EF">
        <w:rPr>
          <w:lang w:val="en-US"/>
        </w:rPr>
        <w:fldChar w:fldCharType="begin"/>
      </w:r>
      <w:r w:rsidRPr="003573EF">
        <w:rPr>
          <w:lang w:val="en-US"/>
        </w:rPr>
        <w:instrText xml:space="preserve"> ADDIN ZOTERO_ITEM CSL_CITATION {"citationID":"177nh93j4t","properties":{"formattedCitation":"(Skov and Durinck, 2001)","plainCitation":"(Skov and Durinck, 2001)"},"citationItems":[{"id":292,"uris":["http://zotero.org/users/1723945/items/XQNTNW48"],"uri":["http://zotero.org/users/1723945/items/XQNTNW48"],"itemData":{"id":29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schema":"https://github.com/citation-style-language/schema/raw/master/csl-citation.json"} </w:instrText>
      </w:r>
      <w:r w:rsidRPr="003573EF">
        <w:rPr>
          <w:lang w:val="en-US"/>
        </w:rPr>
        <w:fldChar w:fldCharType="separate"/>
      </w:r>
      <w:r w:rsidRPr="003573EF">
        <w:rPr>
          <w:rFonts w:ascii="Calibri" w:hAnsi="Calibri"/>
          <w:lang w:val="en-US"/>
        </w:rPr>
        <w:t>(Skov and Durinck, 2001)</w:t>
      </w:r>
      <w:r w:rsidRPr="003573EF">
        <w:rPr>
          <w:lang w:val="en-US"/>
        </w:rPr>
        <w:fldChar w:fldCharType="end"/>
      </w:r>
      <w:r w:rsidRPr="003573EF">
        <w:rPr>
          <w:lang w:val="en-US"/>
        </w:rPr>
        <w:t xml:space="preserve">. Similarly, we </w:t>
      </w:r>
      <w:r w:rsidR="006861F6">
        <w:rPr>
          <w:lang w:val="en-US"/>
        </w:rPr>
        <w:t xml:space="preserve">can </w:t>
      </w:r>
      <w:r w:rsidRPr="003573EF">
        <w:rPr>
          <w:lang w:val="en-US"/>
        </w:rPr>
        <w:t>rarely</w:t>
      </w:r>
      <w:r w:rsidR="00F4417A" w:rsidRPr="003573EF">
        <w:rPr>
          <w:lang w:val="en-US"/>
        </w:rPr>
        <w:t xml:space="preserve"> infer</w:t>
      </w:r>
      <w:r w:rsidRPr="003573EF">
        <w:rPr>
          <w:lang w:val="en-US"/>
        </w:rPr>
        <w:t xml:space="preserve"> the rates of individual turn-over behind boats</w:t>
      </w:r>
      <w:r w:rsidR="005D728F">
        <w:rPr>
          <w:lang w:val="en-US"/>
        </w:rPr>
        <w:t xml:space="preserve"> </w:t>
      </w:r>
      <w:r w:rsidR="005D728F" w:rsidRPr="003573EF">
        <w:rPr>
          <w:lang w:val="en-US"/>
        </w:rPr>
        <w:t>from onboard observations</w:t>
      </w:r>
      <w:r w:rsidR="00094F79">
        <w:rPr>
          <w:lang w:val="en-US"/>
        </w:rPr>
        <w:t>. Indeed</w:t>
      </w:r>
      <w:r w:rsidRPr="003573EF">
        <w:rPr>
          <w:lang w:val="en-US"/>
        </w:rPr>
        <w:t xml:space="preserve"> it is very difficult to recognize and focus on particular individuals for extended periods of time or over the large distances they can cover when </w:t>
      </w:r>
      <w:r w:rsidR="00864547">
        <w:rPr>
          <w:lang w:val="en-US"/>
        </w:rPr>
        <w:t>following boats</w:t>
      </w:r>
      <w:r w:rsidR="00864547" w:rsidRPr="003573EF">
        <w:rPr>
          <w:lang w:val="en-US"/>
        </w:rPr>
        <w:t xml:space="preserve"> </w:t>
      </w:r>
      <w:r w:rsidRPr="003573EF">
        <w:rPr>
          <w:lang w:val="en-US"/>
        </w:rPr>
        <w:fldChar w:fldCharType="begin"/>
      </w:r>
      <w:r w:rsidR="00027A62" w:rsidRPr="003573EF">
        <w:rPr>
          <w:lang w:val="en-US"/>
        </w:rPr>
        <w:instrText xml:space="preserve"> ADDIN ZOTERO_ITEM CSL_CITATION {"citationID":"MI1wIuIt","properties":{"formattedCitation":"(Bodey et al., 2014; Collet et al., 2015; Skov and Durinck, 2001)","plainCitation":"(Bodey et al., 2014; Collet et al., 2015; Skov and Durinck, 2001)"},"citationItems":[{"id":247,"uris":["http://zotero.org/users/1723945/items/TRN48ET3"],"uri":["http://zotero.org/users/1723945/items/TRN48ET3"],"itemData":{"id":247,"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id":292,"uris":["http://zotero.org/users/1723945/items/XQNTNW48"],"uri":["http://zotero.org/users/1723945/items/XQNTNW48"],"itemData":{"id":29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schema":"https://github.com/citation-style-language/schema/raw/master/csl-citation.json"} </w:instrText>
      </w:r>
      <w:r w:rsidRPr="003573EF">
        <w:rPr>
          <w:lang w:val="en-US"/>
        </w:rPr>
        <w:fldChar w:fldCharType="separate"/>
      </w:r>
      <w:r w:rsidR="00027A62" w:rsidRPr="003573EF">
        <w:rPr>
          <w:rFonts w:ascii="Calibri" w:hAnsi="Calibri"/>
          <w:lang w:val="en-US"/>
        </w:rPr>
        <w:t>(Bodey et al., 2014; Collet et al., 2015; Skov and Durinck, 2001)</w:t>
      </w:r>
      <w:r w:rsidRPr="003573EF">
        <w:rPr>
          <w:lang w:val="en-US"/>
        </w:rPr>
        <w:fldChar w:fldCharType="end"/>
      </w:r>
      <w:r w:rsidRPr="003573EF">
        <w:rPr>
          <w:lang w:val="en-US"/>
        </w:rPr>
        <w:t>. As a result it is difficult to determine whether seabird aggregations are the outcome of a fraction of local individuals remaining for long times or a succession of individuals making up a large proportion of the local seabird community. On the latter issue,</w:t>
      </w:r>
      <w:r w:rsidR="008B3B53">
        <w:rPr>
          <w:lang w:val="en-US"/>
        </w:rPr>
        <w:t xml:space="preserve"> </w:t>
      </w:r>
      <w:r w:rsidR="00EE1107">
        <w:rPr>
          <w:lang w:val="en-US"/>
        </w:rPr>
        <w:t xml:space="preserve">two lines of studies have brought complimentary information: </w:t>
      </w:r>
      <w:r w:rsidRPr="003573EF">
        <w:rPr>
          <w:lang w:val="en-US"/>
        </w:rPr>
        <w:t>diet studies</w:t>
      </w:r>
      <w:r w:rsidR="00EE1107">
        <w:rPr>
          <w:lang w:val="en-US"/>
        </w:rPr>
        <w:t xml:space="preserve"> assessing the amount of fisheries items consumed by individuals;</w:t>
      </w:r>
      <w:r w:rsidRPr="003573EF">
        <w:rPr>
          <w:lang w:val="en-US"/>
        </w:rPr>
        <w:t xml:space="preserve"> and more recently analyses </w:t>
      </w:r>
      <w:r w:rsidR="00FB5CD9" w:rsidRPr="003573EF">
        <w:rPr>
          <w:lang w:val="en-US"/>
        </w:rPr>
        <w:t xml:space="preserve">of fine </w:t>
      </w:r>
      <w:r w:rsidRPr="003573EF">
        <w:rPr>
          <w:lang w:val="en-US"/>
        </w:rPr>
        <w:t>spatio-temporal associations</w:t>
      </w:r>
      <w:r w:rsidR="00D614EB">
        <w:rPr>
          <w:lang w:val="en-US"/>
        </w:rPr>
        <w:t xml:space="preserve"> </w:t>
      </w:r>
      <w:r w:rsidR="00C46258">
        <w:rPr>
          <w:lang w:val="en-US"/>
        </w:rPr>
        <w:t xml:space="preserve">between individual birds and boats. The latter can now be </w:t>
      </w:r>
      <w:r w:rsidR="00D614EB">
        <w:rPr>
          <w:lang w:val="en-US"/>
        </w:rPr>
        <w:t>assessed through simultaneous GPS-tracking of</w:t>
      </w:r>
      <w:r w:rsidR="00987173">
        <w:rPr>
          <w:lang w:val="en-US"/>
        </w:rPr>
        <w:t xml:space="preserve"> </w:t>
      </w:r>
      <w:r w:rsidR="00D614EB">
        <w:rPr>
          <w:lang w:val="en-US"/>
        </w:rPr>
        <w:t>birds and fishing boats. The</w:t>
      </w:r>
      <w:r w:rsidR="00C46258">
        <w:rPr>
          <w:lang w:val="en-US"/>
        </w:rPr>
        <w:t>se studies</w:t>
      </w:r>
      <w:r w:rsidR="00D614EB">
        <w:rPr>
          <w:lang w:val="en-US"/>
        </w:rPr>
        <w:t xml:space="preserve"> </w:t>
      </w:r>
      <w:r w:rsidRPr="003573EF">
        <w:rPr>
          <w:lang w:val="en-US"/>
        </w:rPr>
        <w:t xml:space="preserve">reveal important variations in </w:t>
      </w:r>
      <w:r w:rsidR="009948BC">
        <w:rPr>
          <w:lang w:val="en-US"/>
        </w:rPr>
        <w:t>the amount</w:t>
      </w:r>
      <w:r w:rsidR="009948BC" w:rsidRPr="003573EF">
        <w:rPr>
          <w:lang w:val="en-US"/>
        </w:rPr>
        <w:t xml:space="preserve"> </w:t>
      </w:r>
      <w:r w:rsidRPr="003573EF">
        <w:rPr>
          <w:lang w:val="en-US"/>
        </w:rPr>
        <w:t xml:space="preserve">of interactions with boats at the individual </w:t>
      </w:r>
      <w:r w:rsidRPr="003573EF">
        <w:rPr>
          <w:lang w:val="en-US"/>
        </w:rPr>
        <w:fldChar w:fldCharType="begin"/>
      </w:r>
      <w:r w:rsidR="005525A1">
        <w:rPr>
          <w:lang w:val="en-US"/>
        </w:rPr>
        <w:instrText xml:space="preserve"> ADDIN ZOTERO_ITEM CSL_CITATION {"citationID":"FdTXk8V0","properties":{"formattedCitation":"(Bodey et al., 2014; Granadeiro et al., 2011; Patrick et al., 2015; Ramos et al., 2009; Torres et al., 2013a; Votier et al., 2004a, 2010)","plainCitation":"(Bodey et al., 2014; Granadeiro et al., 2011; Patrick et al., 2015; Ramos et al., 2009; Torres et al., 2013a; Votier et al., 2004a, 2010)"},"citationItems":[{"id":247,"uris":["http://zotero.org/users/1723945/items/TRN48ET3"],"uri":["http://zotero.org/users/1723945/items/TRN48ET3"],"itemData":{"id":247,"type":"article-journal","title":"Seabird movement reveals the ecological footprint of fishing vessels","container-title":"Current Biology","page":"R514-R515","volume":"24","issue":"11","abstract":"Exploitation of the seas is currently unsustainable, with increasing demand for marine resources placing intense pressure on the Earth?s largest ecosystem [1]. The scale of anthropogenic effects varies from local to entire ocean basins [1?3]. For example, discards of commercial capture fisheries can have both positive and negative impacts on scavengers at the population and community-level [2?6], although this is driven by individual foraging behaviour [3,7]. Currently, we have little understanding of the scale at which individual animals initiate such behaviours. We use the known interaction between fisheries and a wide-ranging seabird, the Northern gannet Morus bassanus [3], to investigate how fishing vessels affect individual birds? behaviours in near real-time. We document the footprint of fishing vessels? (≥15 m length) influence on foraging decisions (≤11 km), and a potential underlying behavioural mechanism, by revealing how birds respond differently to vessels depending on gear type and activity. Such influences have important implications for fisheries, including the proposed discard ban [8]), and wider marine management.","DOI":"10.1016/j.cub.2014.04.041","author":[{"family":"Bodey","given":"Thomas W."},{"family":"Jessopp","given":"Mark J."},{"family":"Votier","given":"Stephen C."},{"family":"Gerritsen","given":"Hans D."},{"family":"Cleasby","given":"Ian R."},{"family":"Hamer","given":"Keith C."},{"family":"Patrick","given":"Samantha C."},{"family":"Wakefield","given":"Ewan D."},{"family":"Bearhop","given":"Stuart"}],"issued":{"date-parts":[["2014",6,2]]}}},{"id":184,"uris":["http://zotero.org/users/1723945/items/KS8PIPSV"],"uri":["http://zotero.org/users/1723945/items/KS8PIPSV"],"itemData":{"id":184,"type":"article-journal","title":"Albatrosses Following Fishing Vessels: How Badly Hooked Are They on an Easy Meal?","container-title":"PLoS ONE:","page":"e17467","volume":"6","issue":"3","abstract":"Fisheries have major impacts on seabirds, both by changing food availability and by causing direct mortality of birds during trawling and longline setting. However, little is known about the nature and the spatial-temporal extent of the interactions between individual birds and vessels. By studying a system in which we had fine-scale data on bird movements and activity, and near real-time information on vessel distribution, we provide new insights on the association of a threatened albatross with fisheries. During early chick-rearing, black-browed albatrosses Thalassarche melanophris from two different colonies (separated by only 75 km) showed significant differences in the degree of association with fisheries, despite being nearly equidistant to the Falklands fishing fleet. Most foraging trips from either colony did not bring tracked individuals close to vessels, and proportionally little time and foraging effort was spent near ships. Nevertheless, a few individuals repeatedly visited fishing vessels, which may indicate they specialise on fisheries-linked food sources and so are potentially more vulnerable to bycatch. The evidence suggests that this population has little reliance on fisheries discards at a critical stage of its nesting cycle, and hence measures to limit fisheries waste on the Patagonian shelf that also reduce vessel attractiveness and the risk of incidental mortality, would be of high overall conservation benefit.","DOI":"10.1371/journal.pone.0017467","author":[{"family":"Granadeiro","given":"J. P."},{"family":"Phillips","given":"R.A."},{"family":"Brickle","given":"P."},{"family":"Catry","given":"P."}],"issued":{"date-parts":[["2011",3,2]]}}},{"id":432,"uris":["http://zotero.org/users/1723945/items/2HT44V98"],"uri":["http://zotero.org/users/1723945/items/2HT44V98"],"itemData":{"id":432,"type":"article-journal","title":"Individual seabirds show consistent foraging strategies in response to predictable fisheries discards","container-title":"Journal of Avian Biology","page":"431-440","volume":"46","issue":"5","abstract":"Current fishing extraction methods often generate huge quantities of dead or dying biomass that is returned to the sea in the form of discards. This practice produces a readily available clumped resource for many scavengers such as seabirds, but in the face of declining stocks and via policy change, the amount of discards produced is set to decline in the future. To understand how discards have influenced seabird foraging in the past and how birds may respond to future change requires studies examining consistent individual foraging choices. There is increasing evidence that populations may be made up of generalist or specialist foragers and this is key to the population's ability to adapt to change. Here we test for consistent individual foraging behaviour of northern gannets Morus bassanus in relation to fishing vessels and examine consequences of scavenging behaviour in terms of foraging effort and body condition. Using a combination of bird-borne bio-logging devices (GPS and Time Depth Recorders) with high resolution GPS data acquired through vessel monitoring systems on fishing boats, we examined the overlap between birds and fisheries. We found that during repeat foraging trips in the same breeding season, gannets regularly foraged at fishing boats but there were also clear among individual differences in the extent of fisheries overlap. Furthermore, we show for the first time that these differences represent consistent strategies – individual differences in scavenging were highly repeatable across multiple trips within a period of several weeks. However, despite this finding, we found no differences in foraging effort or body condition between scavengers and non-scavengers. Moreover, scavenging strategy did not appear to influence diving behaviour or vary by sex. Scavenging on discards appears to be a strategy employed consistently by a subsection of the population and future work should examine whether these specialisations persist throughout and between years and what causes these individual differences, exploring possible demographic and fitness consequences in light of global changes to fish stocks and fisheries management.","DOI":"10.1111/jav.00660","ISSN":"1600-048X","note":"00001","journalAbbreviation":"Journal of Avian Biology","author":[{"family":"Patrick","given":"Samantha C."},{"family":"Bearhop","given":"Stuart"},{"family":"Bodey","given":"Thomas W."},{"family":"Grecian","given":"W. James"},{"family":"Hamer","given":"Keith C."},{"family":"Lee","given":"Janette"},{"family":"Votier","given":"Stephen C."}],"issued":{"date-parts":[["2015"]]}}},{"id":812,"uris":["http://zotero.org/users/1723945/items/QGQ6AV6W"],"uri":["http://zotero.org/users/1723945/items/QGQ6AV6W"],"itemData":{"id":812,"type":"article-journal","title":"Diet of Yellow-legged Gull (Larus michahellis) chicks along the Spanish Western Mediterranean coast: the relevance of refuse dumps","container-title":"Journal of Ornithology","page":"265-272","volume":"150","issue":"1","note":"00052","author":[{"family":"Ramos","given":"Raül"},{"family":"Ramírez","given":"Francisco"},{"family":"Sanpera","given":"Carolina"},{"family":"Jover","given":"Lluís"},{"family":"Ruiz","given":"Xavier"}],"issued":{"date-parts":[["2009"]]}}},{"id":61,"uris":["http://zotero.org/users/1723945/items/9E5QR7GZ"],"uri":["http://zotero.org/users/1723945/items/9E5QR7GZ"],"itemData":{"id":61,"type":"article-journal","title":"Scaling down the analysis of seabird-fishery interactions","container-title":"Marine Ecology Progress Series","page":"275-289","volume":"473","abstract":"Seabird-fishery interactions are currently a major issue in marine conservation management. A common approach to quantifying the extent of interactions is to overlay density maps of seabird and fishing activities derived from point locations. Such large-scale evaluations of overlap can be misleading due to the static representation of birds and vessels that in reality are spatially and temporally dynamic. Additionally, overlap at large scales does not necessarily indicate interaction; overlapping distributions of seabirds and fisheries could reflect coincident use of habitat. Using 4 yr of distribution data, we conducted a fine-scale analysis of overlap between albatrosses and fishing vessels. Results were compared to those derived from large-scale density comparisons. Additionally, we compared overlap versus interaction rates by calculating the proportion of time that birds foraged in close association with a fishing vessel versus independently while within 10 km of a vessel. Results of our fine-scale analysis indicated generally low rates of overlap while foraging and high variability among sexes, years and types of fishery. Changes in overlap rates were attributed to shifts in both albatross and vessel distributions. Albatrosses foraged independently of fishing vessels half the time they were within 10 km of a vessel, indicating that 50% of overlap is due to coincident habitat use rather than vessel interaction. Overlaying of large-scale distribution maps failed to distinguish annual variation in the degree of bird-fishery overlap, and suggested overlap where none was identified at the finer scale. This study illustrates the increased insight derived from fine-scale analyses of seabird-fisheries interactions.","DOI":"10.3354/meps10071","ISSN":"0171-8630","note":"00008","journalAbbreviation":"Mar Ecol Prog Ser","author":[{"family":"Torres","given":"Leigh. G."},{"family":"Sagar","given":"Paul M."},{"family":"Thompson","given":"David R."},{"family":"Phillips","given":"R.A."}],"issued":{"date-parts":[["2013",1,21]]}}},{"id":245,"uris":["http://zotero.org/users/1723945/items/TMHKNVID"],"uri":["http://zotero.org/users/1723945/items/TMHKNVID"],"itemData":{"id":245,"type":"article-journal","title":"Individual responses of seabirds to commercial fisheries revealed using GPS tracking, stable isotopes and vessel monitoring systems","container-title":"Journal of Applied Ecology","page":"487-497","volume":"47","issue":"2","abstract":"1. The large amount of discards produced by commercial fisheries can have major impacts on marine predator populations: this abundant food may increase populations of some scavengers or decrease others via accidental bycatch. Yet, despite the conservation implications of discard practices, the ecology of individual scavengers is poorly understood. 2. Here, we assess the influence of commercial fisheries’ activity on the foraging behaviour of individual breeding northern gannets Morus bassanus. Using recent developments in stable isotope mixing models (Stable Isotope Analysis in R or SIAR) we estimate individual discard consumption. Using GPS tracking and the Vessel Monitoring System (VMS), we investigate behavioural responses to trawlers. 3. Analysis of conventional diet samples, as well as stable isotope ratios of carbon and nitrogen in blood (plasma and cells), highlight marked individual differences in the proportion of fishery discards in the diet. Individual differences in foraging behaviour revealed by stable isotopes show evidence of both short-term consistency and behavioural flexibility. 4. At-sea path tortuosity of 25 gannets (tracked using GPS loggers) revealed scale-dependent adjustments in response to VMS-derived fishing vessel locations, as well as to sea surface temperature, chlorophyll a concentration and copepod abundance. The results also indicate individual variability in behavioural response to trawlers. 5. Individual differences in the amount of discards estimated from SIAR were negatively correlated with differences in foraging trip length and body condition, indicating potential fitness consequences. 6. Synthesis and applications. The management of commercial fisheries and apex predators is a daunting task. Ultimately, reducing bycatch and removing dependency on discards remain key conservation priorities, but managers should also ensure that scavenging species have sufficient alternative food to meet their energetic needs, to ameliorate potential unforeseen knock-on consequences. The results of Stable Isotope Analysis (SIAR) reveal intra-population d</w:instrText>
      </w:r>
      <w:r w:rsidR="005525A1" w:rsidRPr="00263DBA">
        <w:instrText xml:space="preserve">ifferences in discard consumption by gannets; differences that have impacts on foraging effort and body condition. The use of GPS tracking and Vessel Monitoring Systems (VMS) reveal that gannet at-sea behaviour is influenced by fishing vessels, although this also varies among individuals. A combination of SIAR, GPS tracking and VMS can be used to study fishery/scavenger interactions in detail at the individual level, to answer fundamental questions about scavenging behaviour.","DOI":"10.1111/j.1365-2664.2010.01790.x","ISSN":"1365-2664","author":[{"family":"Votier","given":"Stephen C."},{"family":"Bearhop","given":"Stuart"},{"family":"Witt","given":"Matthew J."},{"family":"Inger","given":"Richard"},{"family":"Thompson","given":"David"},{"family":"Newton","given":"Jason"}],"issued":{"date-parts":[["2010",4,1]]}}},{"id":643,"uris":["http://zotero.org/users/1723945/items/ZDZIFUFU"],"uri":["http://zotero.org/users/1723945/items/ZDZIFUFU"],"itemData":{"id":643,"type":"article-journal","title":"Predation by great skuas at a large Shetland seabird colony","container-title":"Journal of Applied Ecology","page":"1117-1128","volume":"41","issue":"6","author":[{"family":"Votier","given":"Stephen C."},{"family":"Bearhop","given":"Stuart"},{"family":"Ratcliffe","given":"Norman"},{"family":"Phillips","given":"Richard A."},{"family":"Furness","given":"Robert W."}],"issued":{"date-parts":[["2004"]]}}}],"schema":"https://github.com/citation-style-language/schema/raw/master/csl-citation.json"} </w:instrText>
      </w:r>
      <w:r w:rsidRPr="003573EF">
        <w:rPr>
          <w:lang w:val="en-US"/>
        </w:rPr>
        <w:fldChar w:fldCharType="separate"/>
      </w:r>
      <w:r w:rsidR="005525A1" w:rsidRPr="00263DBA">
        <w:rPr>
          <w:rFonts w:ascii="Calibri" w:hAnsi="Calibri"/>
        </w:rPr>
        <w:t>(Bodey et al., 2014; Granadeiro et al., 2011; Patrick et al., 2015; Ramos et al., 2009; Torres et al., 2013a; Votier et al., 2004a, 2010)</w:t>
      </w:r>
      <w:r w:rsidRPr="003573EF">
        <w:rPr>
          <w:lang w:val="en-US"/>
        </w:rPr>
        <w:fldChar w:fldCharType="end"/>
      </w:r>
      <w:r w:rsidRPr="00263DBA">
        <w:t xml:space="preserve">, population </w:t>
      </w:r>
      <w:r w:rsidRPr="003573EF">
        <w:rPr>
          <w:lang w:val="en-US"/>
        </w:rPr>
        <w:fldChar w:fldCharType="begin"/>
      </w:r>
      <w:r w:rsidRPr="00263DBA">
        <w:instrText xml:space="preserve"> ADDIN ZOTERO_ITEM CSL_CITATION {"citationID":"1q4d6a42jk","properties":{"formattedCitation":"(Granadeiro et al., 2013; Tew Kai et al., 2013)","plainCitation":"(Granadeiro et al., 2013; Tew Kai et al., 2013)"},"citationItems":[{"id":305,"uris":["http://zotero.org/users/1723945/items/ZSDEBQP3"],"uri":["http://zotero.org/users/1723945/items/ZSDEBQP3"],"itemData":{"id":305,"type":"article-journal","title":"Do individual seabirds specialize in fisheries' waste? The case of black-browed albatrosses foraging over the Patagonian Shelf","container-title":"Animal Conservation","page":"n/a-n/a","abstract":"Fisheries can have profound impacts on the structure and functioning of marine ecosystems and affect seabird populations. For seabirds, impacts can include direct mortality in fishing gear, but fisheries also represent an abundant source of food that may otherwise be inaccessible. Previous studies with seabirds have revealed the occurrence of individual foraging specializations, and therefore in scavenging species some individuals may have a higher propensity to feed on fisheries discharges than the rest of the population. Here we used recently developed techniques (spatio-temporal match of positions) to detect interactions between black-browed albatrosses Thalassarche melanophris and fishing vessels, and also stable isotope analysis of tissues with different turnovers, to investigate long-term individual specialization in fishery waste products. We combi</w:instrText>
      </w:r>
      <w:r w:rsidRPr="003573EF">
        <w:rPr>
          <w:lang w:val="en-US"/>
        </w:rPr>
        <w:instrText xml:space="preserve">ned global positioning system tracking data from 89 birds with vessel monitoring system data from the entire fleet operating around the Falklands Islands, in 2009 and 2011. Interactions with vessels (freezer/factory bottom trawlers) occurred in 15 out of 89 independent albatross trips. Among individuals tracked in both years, those that associated with fisheries in 2009 were not more likely to do so again in 2011. Carbon and nitrogen isotopic signatures in whole blood and feathers of albatrosses that interacted with trawlers were similar to those of individuals that did not. Also, we found no correlation between feather and blood isotopic ratios of carbon or nitrogen, indicating no long-term consistency in the isotopic niche of study birds. These results suggest no specialization of individual albatrosses with regard to fisheries. Studies of other albatrosses have also failed to show long-term trophic consistency, which may indicate that scavenging albatrosses, a group particularly threatened by fisheries activity, do not specialize in discards. Therefore, any management actions leading to a reduction of discards will be beneficial, decreasing the numbers of birds behind vessels and consequently the likelihood of incidental mortality.","DOI":"10.1111/acv.12050","ISSN":"1469-1795","journalAbbreviation":"Anim Conserv","author":[{"family":"Granadeiro","given":"J. P."},{"family":"Brickle","given":"P."},{"family":"Catry","given":"P."}],"issued":{"date-parts":[["2013",7,1]]}}},{"id":43,"uris":["http://zotero.org/users/1723945/items/6T6PX4CN"],"uri":["http://zotero.org/users/1723945/items/6T6PX4CN"],"itemData":{"id":43,"type":"article-journal","title":"Are Cape gannets dependent upon fishery waste? A multi-scale analysis using seabird GPS-tracking, hydro-acoustic surveys of pelagic fish and vessel monitoring systems","container-title":"Journal of Applied Ecology","page":"659-670","volume":"50","issue":"3","abstract":"* Climate change and fishing impact marine ecosystems, potentially modifying the availability of small pelagic fish to marine top predators. Some seabirds that primarily rely upon these resources have switched to feeding on fishery waste. It has therefore been argued that seabirds might become dependent upon this artificial resource.\n\n\n* To test this hypothesis, we studied the foraging behaviour of Cape gannets Morus capensis breeding off the coast of South Africa using high-resolution Global Positioning System-tracking in relation to the availability of pelagic fish assessed by acoustic at-sea surveys, and fishing effort by the two main south African fisheries (purse seiners that compete with seabirds for pelagic fish, and demersal trawlers that process fish at sea and discharge fish waste) tracked with vessel monitoring systems. Conjoint seabird, fish and fisheries information were analysed at mesoscale (c. 100 km) and sub-mesoscale (c. 10 km) in years of high (2002), medium (2009) and low (2005) pelagic fish biomass within gannets' foraging range.\n\n\n* We found substantial inter-annual variability in spatial use by breeding gannets, which was driven primarily by pelagic fish availability. At the mesoscale, birds and purse seiners exploited similar marine areas, but no fine-scale dependence of birds on purse seiners was detected. Crucially, fine-scale dependence of gannets upon trawlers producing fishery waste was only detected in 2005, when pelagic fish biomass was lowest, indicating a direct effect of trawlers on gannet foraging behaviour in the absence of natural prey.\n\n\n* Further overlap analyses of gannet and trawler foraging areas during 2002–2010 confirmed that breeding birds only seek trawlers when pelagic fish availability is low, strongly suggesting reversible seabird dependency upon fishery waste.\n\n\n* Synthesis and applications. Our study demonstrates that seabirds such as Cape gannets depend on fishery waste when their natural prey is scarce, but revert to feeding on natural resources whenever available, showing highly flexible foraging behaviour. These results have important implications in the context of the anticipated legislation banning at-sea disposal of fishery waste in different regions, including European seas, highlighting the necessity to concomitantly promote sustainable fishing allowing the restoration of pelagic fish stocks.","DOI":"10.1111/1365-2664.12086","ISSN":"1365-2664","note":"00009","journalAbbreviation":"J Appl Ecol","author":[{"family":"Tew Kai","given":"Emilie"},{"family":"Benhamou","given":"Simon"},{"family":"Lingen","given":"Carl D.","non-dropping-particle":"van der"},{"family":"Coetzee","given":"Janet C."},{"family":"Pichegru","given":"Lorien"},{"family":"Ryan","given":"Peter G."},{"family":"Grémillet","given":"David"}],"issued":{"date-parts":[["2013",6,1]]}}}],"schema":"https://github.com/citation-style-language/schema/raw/master/csl-citation.json"} </w:instrText>
      </w:r>
      <w:r w:rsidRPr="003573EF">
        <w:rPr>
          <w:lang w:val="en-US"/>
        </w:rPr>
        <w:fldChar w:fldCharType="separate"/>
      </w:r>
      <w:r w:rsidRPr="003573EF">
        <w:rPr>
          <w:rFonts w:ascii="Calibri" w:hAnsi="Calibri"/>
          <w:lang w:val="en-US"/>
        </w:rPr>
        <w:t>(Granadeiro et al., 2013; Tew Kai et al., 2013)</w:t>
      </w:r>
      <w:r w:rsidRPr="003573EF">
        <w:rPr>
          <w:lang w:val="en-US"/>
        </w:rPr>
        <w:fldChar w:fldCharType="end"/>
      </w:r>
      <w:r w:rsidRPr="003573EF">
        <w:rPr>
          <w:lang w:val="en-US"/>
        </w:rPr>
        <w:t xml:space="preserve"> and species levels </w:t>
      </w:r>
      <w:r w:rsidRPr="003573EF">
        <w:rPr>
          <w:lang w:val="en-US"/>
        </w:rPr>
        <w:fldChar w:fldCharType="begin"/>
      </w:r>
      <w:r w:rsidRPr="003573EF">
        <w:rPr>
          <w:lang w:val="en-US"/>
        </w:rPr>
        <w:instrText xml:space="preserve"> ADDIN ZOTERO_ITEM CSL_CITATION {"citationID":"6dqbK5CO","properties":{"formattedCitation":"(Blaber et al., 1995; Bugoni et al., 2010)","plainCitation":"(Blaber et al., 1995; Bugoni et al., 2010)"},"citationItems":[{"id":380,"uris":["http://zotero.org/users/1723945/items/BXJ6QQCM"],"uri":["http://zotero.org/users/1723945/items/BXJ6QQCM"],"itemData":{"id":380,"type":"article-journal","title":"Trawl discards in the diets of tropical seabirds of the northern Great Barrier Reef, Australia","container-title":"Marine Ecology Progress Series","page":"1-13","volume":"02 November 1995","abstract":"The diets of 12 species of tropical seabirds were investigated in 2 areas of the far northern Great Barrier Reef, Australia, with particular reference to the effects of bycatch discarded from trawlers on diets and reproduction. The species whose diets included at least 20% discard taxa are Sterna bergii, S. dougallii and perhaps S. anaetheta; between 5 and 19%-Hydroprogne caspia, Anous stolidus, Sterna bengalensis, Sula leucogaster and Fregata ariel, less than 5%-Sterna sumatrana; and none-Fregata minor, Sula dactylatra and Sula sula. There was a marked contrast in the diet of S. bergii in closed and open trawling seasons: in the closed season only 5% of the prey were benthic species, whereas in the open season they made up about 70% of the diet. Differences in the diets of birds from areas open and closed to fishing were less marked, probably because birds from the closed zone can forage in adjacent areas open to trawling. About half the bycatch discarded by the trawlers is of a size suitable for one or more of the seabirds, and most of this half floats, some of it for up to 6 h. S. bergii, S. leucogaster and F. ariel are actively opportunistic, feeding around trawlers, but S. anaetheta and S. dougallii may be passive discard feeders, feeding on floating discards away from the site of dumping. The provision of discards has not changed the size ranges of prey taken by any of the species. It may, however, have increased overlap in the diets of the various seabirds and changed some feeding strategies. There is little evidence that discards have directly affected breeding cycles or nesting periodicity. Nevertheless, most species breed mainly in late summer and the largest quantities of bycatch are discarded in March, immediately post-fledging. This may lead to juvenile birds becoming conditioned to feeding on discards and may also reduce juvenile mortality rates.","DOI":"10.3354/meps127001","note":"00059","author":[{"family":"Blaber","given":"S. J. M."},{"family":"Milton","given":"D. A."},{"family":"Smith","given":"G. C."},{"family":"Farmer","given":"M. J."}],"issued":{"date-parts":[["1995",11,2]]}}},{"id":18,"uris":["http://zotero.org/users/1723945/items/3C453UZ8"],"uri":["http://zotero.org/users/1723945/items/3C453UZ8"],"itemData":{"id":18,"type":"article-journal","title":"The importance of pelagic longline fishery discards for a seabird community determined through stable isotope analysis","container-title":"Journal of Experimental Marine Biology and Ecology","page":"190-200","volume":"391","issue":"1–2","abstract":"Seabird species within a community are expected to have distinct trophic niches according to foraging methods and body size, but some seabirds exploit fishery waste which can be quite distinct from natural foods. Even in the presence of fishery discards we hypothesize that a pelagic seabird community is structured according to body size, feeding methods, and access to discards. We measured carbon and nitrogen stable isotopes in whole blood of seabirds from the offshore wintering community of Procellariiformes (albatrosses, petrels, shearwaters and storm-petrels) in the SW Atlantic Ocean. We compared this with isotope values of potential prey items and fishery discards, to investigate the importance of discards from the tuna-shark pelagic longline fishery in the diet of these birds. Despite contrasting body masses and feeding techniques, there was extensive overlap in the range of isotopic ratios for different species. Carbon isotope values were typical of the subtropical offshore region. Nitrogen values also showed a high degree of overlap among species and clearly signify that the birds are feeding on fishery waste (especially shark liver). Recently arrived migrants from the Antarctic and sub-Antarctic, and species still rearing chicks when sampled (e.g. wandering albatross Diomedea exulans) had carbon isotopic values indicative of Antarctic and sub-Antarctic regions. All species breeding at more southerly latitudes underwent a marked shift (increase) in carbon and nitrogen isotopes, indicating a change in diet between breeding and wintering seasons. Cory's shearwater (Calonectris diomedea), the only sampled species not attending vessels, had low nitrogen values reflecting a diet of flying fish which occur naturally in the area and showed no change in isotope values between breeding and wintering grounds. Mixing models demonstrate the need to include an external food source (Antarctic krill) to recreate the isotope values obtained from seabird blood: this corresponds to the blood of wintering migrants retaining a minor component from their diet in the southern breeding grounds. The stable isotope results suggest that the availability of discards from pelagic fisheries in the SW Atlantic Ocean lead to an artificially and poorly structured seabird community, with most species utilizing the same food resource. The balance between population benefits obtained from feeding upon otherwise unavailable discards, and the costs from incidental mortality on longline fishing hooks is likely to differ among species, with positive effects for small-sized species and negative effects on albatrosses and Procellaria petrels.","DOI":"10.1016/j.jembe.2010.06.027","ISSN":"0022-0981","note":"00033","journalAbbreviation":"Journal of Experimental Marine Biology and Ecology","author":[{"family":"Bugoni","given":"Leandro"},{"family":"McGill","given":"Rona A.R."},{"family":"Furness","given":"Robert W."}],"issued":{"date-parts":[["2010",8,15]]}}}],"schema":"https://github.com/citation-style-language/schema/raw/master/csl-citation.json"} </w:instrText>
      </w:r>
      <w:r w:rsidRPr="003573EF">
        <w:rPr>
          <w:lang w:val="en-US"/>
        </w:rPr>
        <w:fldChar w:fldCharType="separate"/>
      </w:r>
      <w:r w:rsidRPr="003573EF">
        <w:rPr>
          <w:rFonts w:ascii="Calibri" w:hAnsi="Calibri"/>
          <w:lang w:val="en-US"/>
        </w:rPr>
        <w:t>(Blaber et al., 1995; Bugoni et al., 2010)</w:t>
      </w:r>
      <w:r w:rsidRPr="003573EF">
        <w:rPr>
          <w:lang w:val="en-US"/>
        </w:rPr>
        <w:fldChar w:fldCharType="end"/>
      </w:r>
      <w:r w:rsidRPr="003573EF">
        <w:rPr>
          <w:lang w:val="en-US"/>
        </w:rPr>
        <w:t xml:space="preserve">. These studies however rarely quantified </w:t>
      </w:r>
      <w:r w:rsidR="00C46258">
        <w:rPr>
          <w:lang w:val="en-US"/>
        </w:rPr>
        <w:t xml:space="preserve">interaction opportunities </w:t>
      </w:r>
      <w:r w:rsidR="004B7793">
        <w:rPr>
          <w:lang w:val="en-US"/>
        </w:rPr>
        <w:t>of</w:t>
      </w:r>
      <w:r w:rsidRPr="003573EF">
        <w:rPr>
          <w:lang w:val="en-US"/>
        </w:rPr>
        <w:t xml:space="preserve"> sampled individuals (i.e.</w:t>
      </w:r>
      <w:r w:rsidR="004B7793">
        <w:rPr>
          <w:lang w:val="en-US"/>
        </w:rPr>
        <w:t xml:space="preserve"> whether they</w:t>
      </w:r>
      <w:r w:rsidRPr="003573EF">
        <w:rPr>
          <w:lang w:val="en-US"/>
        </w:rPr>
        <w:t xml:space="preserve"> fl</w:t>
      </w:r>
      <w:r w:rsidR="00257083">
        <w:rPr>
          <w:lang w:val="en-US"/>
        </w:rPr>
        <w:t>ew</w:t>
      </w:r>
      <w:r w:rsidRPr="003573EF">
        <w:rPr>
          <w:lang w:val="en-US"/>
        </w:rPr>
        <w:t xml:space="preserve"> within detection range of a boat)</w:t>
      </w:r>
      <w:r w:rsidR="00094F79">
        <w:rPr>
          <w:lang w:val="en-US"/>
        </w:rPr>
        <w:t>.</w:t>
      </w:r>
      <w:r w:rsidRPr="003573EF">
        <w:rPr>
          <w:lang w:val="en-US"/>
        </w:rPr>
        <w:t xml:space="preserve"> </w:t>
      </w:r>
      <w:r w:rsidR="00094F79">
        <w:rPr>
          <w:lang w:val="en-US"/>
        </w:rPr>
        <w:t>H</w:t>
      </w:r>
      <w:r w:rsidR="00257083">
        <w:rPr>
          <w:lang w:val="en-US"/>
        </w:rPr>
        <w:t>ence</w:t>
      </w:r>
      <w:r w:rsidRPr="003573EF">
        <w:rPr>
          <w:lang w:val="en-US"/>
        </w:rPr>
        <w:t xml:space="preserve"> it is still challenging to </w:t>
      </w:r>
      <w:r w:rsidR="008F06A8">
        <w:rPr>
          <w:lang w:val="en-US"/>
        </w:rPr>
        <w:t>determine</w:t>
      </w:r>
      <w:r w:rsidRPr="003573EF">
        <w:rPr>
          <w:lang w:val="en-US"/>
        </w:rPr>
        <w:t xml:space="preserve"> whether individuals with low interaction rates or </w:t>
      </w:r>
      <w:r w:rsidR="00864547">
        <w:rPr>
          <w:lang w:val="en-US"/>
        </w:rPr>
        <w:t>low discards levels in their</w:t>
      </w:r>
      <w:r w:rsidRPr="003573EF">
        <w:rPr>
          <w:lang w:val="en-US"/>
        </w:rPr>
        <w:t xml:space="preserve"> diet “ignored” boats or simply did not encounter them at fine enough scales</w:t>
      </w:r>
      <w:r w:rsidR="004B7619">
        <w:rPr>
          <w:lang w:val="en-US"/>
        </w:rPr>
        <w:t xml:space="preserve"> to detect them</w:t>
      </w:r>
      <w:r w:rsidR="00DB7E81" w:rsidRPr="003573EF">
        <w:rPr>
          <w:lang w:val="en-US"/>
        </w:rPr>
        <w:t xml:space="preserve"> </w:t>
      </w:r>
      <w:r w:rsidR="00DB7E81" w:rsidRPr="003573EF">
        <w:rPr>
          <w:lang w:val="en-US"/>
        </w:rPr>
        <w:fldChar w:fldCharType="begin"/>
      </w:r>
      <w:r w:rsidR="00C7469C">
        <w:rPr>
          <w:lang w:val="en-US"/>
        </w:rPr>
        <w:instrText xml:space="preserve"> ADDIN ZOTERO_ITEM CSL_CITATION {"citationID":"1I2gOkSt","properties":{"formattedCitation":"(Collet et al., 2017)","plainCitation":"(Collet et al., 2017)"},"citationItems":[{"id":939,"uris":["http://zotero.org/users/1723945/items/2CPDAIH6"],"uri":["http://zotero.org/users/1723945/items/2CPDAIH6"],"itemData":{"id":939,"type":"article-journal","title":"Behavioral responses to encounter of fishing boats in wandering albatrosses","container-title":"Ecology and Evolution","note":"00000","author":[{"family":"Collet","given":"Julien"},{"family":"Patrick","given":"Samantha C."},{"family":"Weimerskirch","given":"Henri"}],"issued":{"date-parts":[["2017"]]}}}],"schema":"https://github.com/citation-style-language/schema/raw/master/csl-citation.json"} </w:instrText>
      </w:r>
      <w:r w:rsidR="00DB7E81" w:rsidRPr="003573EF">
        <w:rPr>
          <w:lang w:val="en-US"/>
        </w:rPr>
        <w:fldChar w:fldCharType="separate"/>
      </w:r>
      <w:r w:rsidR="00C7469C" w:rsidRPr="00263DBA">
        <w:rPr>
          <w:rFonts w:ascii="Calibri" w:hAnsi="Calibri"/>
          <w:lang w:val="en-US"/>
        </w:rPr>
        <w:t>(Collet et al., 2017)</w:t>
      </w:r>
      <w:r w:rsidR="00DB7E81" w:rsidRPr="003573EF">
        <w:rPr>
          <w:lang w:val="en-US"/>
        </w:rPr>
        <w:fldChar w:fldCharType="end"/>
      </w:r>
      <w:r w:rsidRPr="003573EF">
        <w:rPr>
          <w:lang w:val="en-US"/>
        </w:rPr>
        <w:t>.</w:t>
      </w:r>
      <w:r w:rsidR="002B47C7" w:rsidRPr="003573EF">
        <w:rPr>
          <w:lang w:val="en-US"/>
        </w:rPr>
        <w:t xml:space="preserve"> </w:t>
      </w:r>
      <w:r w:rsidR="00FD34C7">
        <w:rPr>
          <w:lang w:val="en-US"/>
        </w:rPr>
        <w:t xml:space="preserve">This question </w:t>
      </w:r>
      <w:r w:rsidR="004B7793">
        <w:rPr>
          <w:lang w:val="en-US"/>
        </w:rPr>
        <w:t>seems to have rarely</w:t>
      </w:r>
      <w:r w:rsidR="00FD34C7">
        <w:rPr>
          <w:lang w:val="en-US"/>
        </w:rPr>
        <w:t xml:space="preserve"> been addressed </w:t>
      </w:r>
      <w:r w:rsidR="00F26667" w:rsidRPr="003573EF">
        <w:rPr>
          <w:lang w:val="en-US"/>
        </w:rPr>
        <w:t xml:space="preserve">in other PAFS systems  </w:t>
      </w:r>
      <w:r w:rsidR="002B47C7" w:rsidRPr="003573EF">
        <w:rPr>
          <w:lang w:val="en-US"/>
        </w:rPr>
        <w:fldChar w:fldCharType="begin"/>
      </w:r>
      <w:r w:rsidR="004B7793">
        <w:rPr>
          <w:lang w:val="en-US"/>
        </w:rPr>
        <w:instrText xml:space="preserve"> ADDIN ZOTERO_ITEM CSL_CITATION {"citationID":"P1aPdfc2","properties":{"formattedCitation":"(but see works on white storks: Gilbert et al., 2016; griffon vultures: Monsarrat et al., 2013; hares: Newey et al., 2009; or shearwaters: Soriano-Redondo et al., 2016)","plainCitation":"(but see works on white storks: Gilbert et al., 2016; griffon vultures: Monsarrat et al., 2013; hares: Newey et al., 2009; or shearwaters: Soriano-Redondo et al., 2016)"},"citationItems":[{"id":800,"uris":["http://zotero.org/users/1723945/items/QMBCVKP3"],"uri":["http://zotero.org/users/1723945/items/QMBCVKP3"],"itemData":{"id":800,"type":"article-journal","title":"Are white storks addicted to junk food? Impacts of landfill use on the movement and behaviour of resident white storks (Ciconia ciconia) from a partially migratory population","container-title":"Movement ecology","page":"1","volume":"4","issue":"1","note":"00001","author":[{"family":"Gilbert","given":"Nathalie I."},{"family":"Correia","given":"Ricardo A."},{"family":"Silva","given":"João Paulo"},{"family":"Pacheco","given":"Carlos"},{"family":"Catry","given":"Inês"},{"family":"Atkinson","given":"Philip W."},{"family":"Gill","given":"Jenny A."},{"family":"Franco","given":"Aldina MA"}],"issued":{"date-parts":[["2016"]]}},"prefix":"but see works on white storks:"},{"id":801,"uris":["http://zotero.org/users/1723945/items/VUNACNIC"],"uri":["http://zotero.org/users/1723945/items/VUNACNIC"],"itemData":{"id":801,"type":"article-journal","title":"How Predictability of Feeding Patches Affects Home Range and Foraging Habitat Selection in Avian Social Scavengers?","container-title":"PLoS ONE","page":"e53077","volume":"8","issue":"1","abstract":"Feeding stations are commonly used to sustain conservation programs of scavengers but their impact on behaviour is still debated. They increase the temporal and spatial predictability of food resources while scavengers have supposedly evolved to search for unpredictable resources. In the Grands Causses (France), a reintroduced population of Griffon vultures Gyps fulvus can find carcasses at three types of sites: 1. “light feeding stations”, where farmers can drop carcasses at their farm (spatially predictable), 2. “heavy feeding stations”, where carcasses from nearby farms are concentrated (spatially and temporally predictable) and 3. open grasslands, where resources are randomly distributed (unpredictable). The impact of feeding stations on vulture’s foraging behaviour was investigated using 28 GPS-tracked vultures. The average home range size was maximal in spring (1272±752 km2) and minimal in winter (473±237 km2) and was highly variable among individuals. Analyses of home range characteristics and feeding habitat selection via compositional analysis showed that feeding stations were always preferred compared to the rest of the habitat where vultures can find unpredictable resources. Feeding stations were particularly used when resources were scarce (summer) or when flight conditions were poor (winter), limiting long-ranging movements. However, when flight conditions were optimal, home ranges also encompassed large areas of grassland where vultures could find unpredictable resources, suggesting that vultures did not lose their natural ability to forage on unpredictable resources, even when feeding stations were available. However during seasons when food abundance and flight conditions were not limited, vultures seemed to favour light over heavy feeding stations, probably because of the reduced intraspecific competition and a pattern closer to the natural dispersion of resources in the landscape. Light feeding stations are interesting tools for managing food resources, but don’t prevent vultures to feed at other places with possibly high risk of intoxication (poison).","DOI":"10.1371/journal.pone.0053077","note":"00047","journalAbbreviation":"PLoS ONE","author":[{"family":"Monsarrat","given":"Sophie"},{"family":"Benhamou","given":"Simon"},{"family":"Sarrazin","given":"François"},{"family":"Bessa-Gomes","given":"Carmen"},{"family":"Bouten","given":"Willem"},{"family":"Duriez","given":"Olivier"}],"issued":{"date-parts":[["2013",1,3]]}},"prefix":"griffon vultures:"},{"id":808,"uris":["http://zotero.org/users/1723945/items/ZVGZ5J56"],"uri":["http://zotero.org/users/1723945/items/ZVGZ5J56"],"itemData":{"id":808,"type":"article-journal","title":"Using PIT-Tag Technology to Target Supplementary Feeding Studies","container-title":"Wildlife Biology","page":"405-411","volume":"15","issue":"4","abstract":"The role of food in limiting or regulating populations of mammalian herbivores remains a central question in ecology with great relevance to wildlife and livestock management. Supplementary feeding studies have been widely used to assess the potentially limiting role of food availability, and supplementary feeding is also a common management technique. In both contexts there is an assumption that all individuals in the target population have access to food. There are, however, questions as to whether supplementary feed reaches the target population and how benefits are translated into individual and population level effects. We describe and use a technique using Passive Induced Transponder (PIT) tags to monitor individual use of supplementary feed in wild mountain hare Lepus timidus populations and test the assumption that supplementary feed reaches the target population. Over the course of one winter only 50% of the target hare population used supplementary feed and there was considerable individual variation in the time spent feeding among those individuals that fed. Neither age, sex nor an index of body condition were significant in explaining which individuals visited feeding stations or how long individuals spent feeding. The method and results described here suggest that, at least for the mountain hare, the central assumption that all target individuals have access to and use supplementary feed is invalid. Great care is thus needed in designing and interpreting the results of supplementary feeding studies or management programmes that include supplementary feeding.","DOI":"10.2981/08-083","ISSN":"0909-6396","note":"00006","journalAbbreviation":"Wildlife Biology","author":[{"family":"Newey","given":"Scott"},{"family":"Allison","given":"Peter"},{"family":"Thirgood","given":"Simon J."},{"family":"Smith","given":"A. Adam"},{"family":"Graham","given":"Isla M."}],"issued":{"date-parts":[["2009",12,1]]}},"prefix":"hares: "},{"id":964,"uris":["http://zotero.org/users/1723945/items/P5FUUGAQ"],"uri":["http://zotero.org/users/1723945/items/P5FUUGAQ"],"itemData":{"id":964,"type":"article-journal","title":"Relative abundance and distribution of fisheries influence risk of seabird bycatch","container-title":"Scientific Reports","volume":"6","note":"00001","author":[{"family":"Soriano-Redondo","given":"Andrea"},{"family":"Cortés","given":"Verónica"},{"family":"Reyes-González","given":"José Manuel"},{"family":"Guallar","given":"Santi"},{"family":"Bécares","given":"Juan"},{"family":"Rodríguez","given":"Beneharo"},{"family":"Arcos","given":"José Manuel"},{"family":"González-Solís","given":"Jacob"}],"issued":{"date-parts":[["2016"]]}},"prefix":"or shearwaters:"}],"schema":"https://github.com/citation-style-language/schema/raw/master/csl-citation.json"} </w:instrText>
      </w:r>
      <w:r w:rsidR="002B47C7" w:rsidRPr="003573EF">
        <w:rPr>
          <w:lang w:val="en-US"/>
        </w:rPr>
        <w:fldChar w:fldCharType="separate"/>
      </w:r>
      <w:r w:rsidR="004B7793" w:rsidRPr="00263DBA">
        <w:rPr>
          <w:rFonts w:ascii="Calibri" w:hAnsi="Calibri"/>
          <w:lang w:val="en-US"/>
        </w:rPr>
        <w:t xml:space="preserve">(but see works on white storks: Gilbert et al., 2016; griffon </w:t>
      </w:r>
      <w:r w:rsidR="004B7793" w:rsidRPr="00263DBA">
        <w:rPr>
          <w:rFonts w:ascii="Calibri" w:hAnsi="Calibri"/>
          <w:lang w:val="en-US"/>
        </w:rPr>
        <w:lastRenderedPageBreak/>
        <w:t>vultures: Monsarrat et al., 2013; hares: Newey et al., 2009; or shearwaters: Soriano-Redondo et al., 2016)</w:t>
      </w:r>
      <w:r w:rsidR="002B47C7" w:rsidRPr="003573EF">
        <w:rPr>
          <w:lang w:val="en-US"/>
        </w:rPr>
        <w:fldChar w:fldCharType="end"/>
      </w:r>
      <w:r w:rsidR="002B47C7" w:rsidRPr="00AF4028">
        <w:rPr>
          <w:lang w:val="en-US"/>
        </w:rPr>
        <w:t>.</w:t>
      </w:r>
    </w:p>
    <w:p w14:paraId="26A8A727" w14:textId="7359866E" w:rsidR="00AC326B" w:rsidRPr="00AF4028" w:rsidRDefault="00AC326B" w:rsidP="00F75B02">
      <w:pPr>
        <w:ind w:firstLine="708"/>
        <w:jc w:val="both"/>
        <w:rPr>
          <w:lang w:val="en-US"/>
        </w:rPr>
      </w:pPr>
      <w:r w:rsidRPr="003573EF">
        <w:rPr>
          <w:lang w:val="en-US"/>
        </w:rPr>
        <w:t>Here</w:t>
      </w:r>
      <w:r w:rsidR="00F4417A" w:rsidRPr="003573EF">
        <w:rPr>
          <w:lang w:val="en-US"/>
        </w:rPr>
        <w:t xml:space="preserve">, </w:t>
      </w:r>
      <w:r w:rsidRPr="003573EF">
        <w:rPr>
          <w:lang w:val="en-US"/>
        </w:rPr>
        <w:t>we compare the behavioral response to longline fishing boats between Wandering albatrosses (</w:t>
      </w:r>
      <w:r w:rsidRPr="003573EF">
        <w:rPr>
          <w:i/>
          <w:lang w:val="en-US"/>
        </w:rPr>
        <w:t>Diomedea exulans</w:t>
      </w:r>
      <w:r w:rsidRPr="003573EF">
        <w:rPr>
          <w:lang w:val="en-US"/>
        </w:rPr>
        <w:t>, hereafter WA) from Crozet Islands and Black-Browed albatrosses (</w:t>
      </w:r>
      <w:r w:rsidRPr="003573EF">
        <w:rPr>
          <w:i/>
          <w:lang w:val="en-US"/>
        </w:rPr>
        <w:t>Thalassarche melanophrys</w:t>
      </w:r>
      <w:r w:rsidRPr="003573EF">
        <w:rPr>
          <w:lang w:val="en-US"/>
        </w:rPr>
        <w:t xml:space="preserve">, BBA) from Kerguelen Islands, at different stages of their breeding </w:t>
      </w:r>
      <w:r w:rsidR="004B7619">
        <w:rPr>
          <w:lang w:val="en-US"/>
        </w:rPr>
        <w:t>season</w:t>
      </w:r>
      <w:r w:rsidRPr="003573EF">
        <w:rPr>
          <w:lang w:val="en-US"/>
        </w:rPr>
        <w:t xml:space="preserve">. Both are large size species known to interact with fishing boats in large extent worldwide </w:t>
      </w:r>
      <w:r w:rsidRPr="003573EF">
        <w:rPr>
          <w:lang w:val="en-US"/>
        </w:rPr>
        <w:fldChar w:fldCharType="begin"/>
      </w:r>
      <w:r w:rsidRPr="003573EF">
        <w:rPr>
          <w:lang w:val="en-US"/>
        </w:rPr>
        <w:instrText xml:space="preserve"> ADDIN ZOTERO_ITEM CSL_CITATION {"citationID":"1p4iaituuc","properties":{"formattedCitation":"(e.g. Granadeiro et al., 2013; Tuck et al., 2015)","plainCitation":"(e.g. Granadeiro et al., 2013; Tuck et al., 2015)"},"citationItems":[{"id":305,"uris":["http://zotero.org/users/1723945/items/ZSDEBQP3"],"uri":["http://zotero.org/users/1723945/items/ZSDEBQP3"],"itemData":{"id":305,"type":"article-journal","title":"Do individual seabirds specialize in fisheries' waste? The case of black-browed albatrosses foraging over the Patagonian Shelf","container-title":"Animal Conservation","page":"n/a-n/a","abstract":"Fisheries can have profound impacts on the structure and functioning of marine ecosystems and affect seabird populations. For seabirds, impacts can include direct mortality in fishing gear, but fisheries also represent an abundant source of food that may otherwise be inaccessible. Previous studies with seabirds have revealed the occurrence of individual foraging specializations, and therefore in scavenging species some individuals may have a higher propensity to feed on fisheries discharges than the rest of the population. Here we used recently developed techniques (spatio-temporal match of positions) to detect interactions between black-browed albatrosses Thalassarche melanophris and fishing vessels, and also stable isotope analysis of tissues with different turnovers, to investigate long-term individual specialization in fishery waste products. We combined global positioning system tracking data from 89 birds with vessel monitoring system data from the entire fleet operating around the Falklands Islands, in 2009 and 2011. Interactions with vessels (freezer/factory bottom trawlers) occurred in 15 out of 89 independent albatross trips. Among individuals tracked in both years, those that associated with fisheries in 2009 were not more likely to do so again in 2011. Carbon and nitrogen isotopic signatures in whole blood and feathers of albatrosses that interacted with trawlers were similar to those of individuals that did not. Also, we found no correlation between feather and blood isotopic ratios of carbon or nitrogen, indicating no long-term consistency in the isotopic niche of study birds. These results suggest no specialization of individual albatrosses with regard to fisheries. Studies of other albatrosses have also failed to show long-term trophic consistency, which may indicate that scavenging albatrosses, a group particularly threatened by fisheries activity, do not specialize in discards. Therefore, any management actions leading to a reduction of discards will be beneficial, decreasing the numbers of birds behind vessels and consequently the likelihood of incidental mortality.","DOI":"10.1111/acv.12050","ISSN":"1469-1795","journalAbbreviation":"Anim Conserv","author":[{"family":"Granadeiro","given":"J. P."},{"family":"Brickle","given":"P."},{"family":"Catry","given":"P."}],"issued":{"date-parts":[["2013",7,1]]}},"prefix":"e.g."},{"id":625,"uris":["http://zotero.org/users/1723945/items/DM6H295S"],"uri":["http://zotero.org/users/1723945/items/DM6H295S"],"itemData":{"id":625,"type":"article-journal","title":"An integrated assessment model of seabird population dynamics: can individual heterogeneity in susceptibility to fishing explain abundance trends in Crozet wandering albatross?","container-title":"Journal of Applied Ecology","page":"950-959","volume":"52","issue":"4","note":"00002","author":[{"family":"Tuck","given":"Geoffrey N."},{"family":"Thomson","given":"Robin B."},{"family":"Barbraud","given":"Christophe"},{"family":"Delord","given":"Karine"},{"family":"Louzao","given":"Maite"},{"family":"Herrera","given":"Miguel"},{"family":"Weimerskirch","given":"Henri"}],"issued":{"date-parts":[["2015"]]}}}],"schema":"https://github.com/citation-style-language/schema/raw/master/csl-citation.json"} </w:instrText>
      </w:r>
      <w:r w:rsidRPr="003573EF">
        <w:rPr>
          <w:lang w:val="en-US"/>
        </w:rPr>
        <w:fldChar w:fldCharType="separate"/>
      </w:r>
      <w:r w:rsidRPr="003573EF">
        <w:rPr>
          <w:rFonts w:ascii="Calibri" w:hAnsi="Calibri"/>
          <w:lang w:val="en-US"/>
        </w:rPr>
        <w:t>(e.g. Granadeiro et al., 2013; Tuck et al., 2015)</w:t>
      </w:r>
      <w:r w:rsidRPr="003573EF">
        <w:rPr>
          <w:lang w:val="en-US"/>
        </w:rPr>
        <w:fldChar w:fldCharType="end"/>
      </w:r>
      <w:r w:rsidRPr="003573EF">
        <w:rPr>
          <w:lang w:val="en-US"/>
        </w:rPr>
        <w:t xml:space="preserve">. They breed on sub-Antarctic islands, often sympatrically, but they differ in habitat preferences during breeding: BBA are neritic-slope foragers remaining over shelf waters </w:t>
      </w:r>
      <w:r w:rsidRPr="003573EF">
        <w:rPr>
          <w:lang w:val="en-US"/>
        </w:rPr>
        <w:fldChar w:fldCharType="begin"/>
      </w:r>
      <w:r w:rsidRPr="003573EF">
        <w:rPr>
          <w:lang w:val="en-US"/>
        </w:rPr>
        <w:instrText xml:space="preserve"> ADDIN ZOTERO_ITEM CSL_CITATION {"citationID":"vqk09f244","properties":{"formattedCitation":"(Cherel and Weimerskirch, 1995; Wakefield et al., 2011; Weimerskirch et al., 1997)","plainCitation":"(Cherel and Weimerskirch, 1995; Wakefield et al., 2011; Weimerskirch et al., 1997)"},"citationItems":[{"id":825,"uris":["http://zotero.org/users/1723945/items/R7WZIXTG"],"uri":["http://zotero.org/users/1723945/items/R7WZIXTG"],"itemData":{"id":825,"type":"article-journal","title":"Seabirds as indicators of marine resources: black-browed albatrosses feeding on ommastrephid squids in Kerguelen waters","container-title":"Marine Ecology Progress Series","page":"295-300","volume":"129","note":"00071","author":[{"family":"Cherel","given":"Yves"},{"family":"Weimerskirch","given":"Henri"}],"issued":{"date-parts":[["1995"]]}}},{"id":828,"uris":["http://zotero.org/users/1723945/items/2N4ZUU4J"],"uri":["http://zotero.org/users/1723945/items/2N4ZUU4J"],"itemData":{"id":828,"type":"article-journal","title":"Habitat preference, accessibility, and competition limit the global distribution of breeding Black‐browed Albatrosses","container-title":"Ecological Monographs","page":"141-167","volume":"81","issue":"1","note":"00049","author":[{"family":"Wakefield","given":"Ewan D."},{"family":"Phillips","given":"Richard A."},{"family":"Trathan","given":"Philip N."},{"family":"Arata","given":"Javier"},{"family":"Gales","given":"Rosemary"},{"family":"Huin","given":"Nic"},{"family":"Robertson","given":"Graham"},{"family":"Waugh","given":"Susan M."},{"family":"Weimerskirch","given":"Henri"},{"family":"Matthiopoulos","given":"Jason"}],"issued":{"date-parts":[["2011"]]}}},{"id":827,"uris":["http://zotero.org/users/1723945/items/XZV7PFAP"],"uri":["http://zotero.org/users/1723945/items/XZV7PFAP"],"itemData":{"id":827,"type":"article-journal","title":"Foraging and provisioning strategies of black-browed albatrosses in relation to the requirements of the chick: natural variation and experimental study","container-title":"Behavioral Ecology","page":"635-643","volume":"8","issue":"6","abstract":"We studied regulation of the food supply to black-browed albatross chicks at Kerguelen by simultaneously recording the provisioning rates achieved by individual parents and satellite tracking foraging birds during two seasons, by studying changes in adult mass, and by experimentally manipulating the food requirement of chicks. In 1994 black-browed albatrosses had a higher breeding success and produced heavier chicks that grew faster than in 1995. They spent a similar time foraging but brought heavier meals to their chick in 1994. Satellite tracking indicated that in both seasons birds foraged in the same oceanographic area, 250 km from the colony. Travel times to and from this area remained unchanged, and similar times were spent foraging there. In our study area, black-browed albatrosses appear to rely on a food resource that is predictable in location, but whose availability varies from one year to the next. The principal difference between years of differing food availability was that birds brought larger meals when food was more abundant Costs of commuting to nearby feeding areas are probably low and allow the delivery of energy to the chick at a high rate. A study carried out in 1991 indicated that there was no relationship between the changes in adult mass from one trip to the next and the duration of foraging trips or feed mass, suggesting that adult body condition had little influence on the provisioning strategy of this species. An experiment whereby some chicks were deprived of food and others received supplementary food showed that parents of underfed chicks spent the same time foraging and brought slightly larger amounts of food to their chicks as control parents. We suggest that parents are searching for food to the maximum limits of their ability and thus cannot reduce further foraging time, but underfed chicks can swallow more food. Parents of overfed chicks delivered less food and increased the time between feeds. The reduction in provisioning frequency is interpreted as the capacity of parents to modify their foraging behavior according to the nutritional status of the chick, but the reduction of feed mass is probably the result of chicks being close to their maximum assimilatory capacity. Comparison between Procellariiform species indicates extensive differences in the degree to which parents can regulate the supply of food to their chicks. Neritic species like black-browed albatrosses appear to have a reduced ability to regulate, and especially to increase provisioning rates, whereas more pelagic species may have a greater regulation ability","DOI":"10.1093/beheco/8.6.635","note":"00111","journalAbbreviation":"Behavioral Ecology","author":[{"family":"Weimerskirch","given":"Henri"},{"family":"Mougey","given":"Thierry"},{"family":"Hindermeyer","given":"Xavier"}],"issued":{"date-parts":[["1997",11,1]]}}}],"schema":"https://github.com/citation-style-language/schema/raw/master/csl-citation.json"} </w:instrText>
      </w:r>
      <w:r w:rsidRPr="003573EF">
        <w:rPr>
          <w:lang w:val="en-US"/>
        </w:rPr>
        <w:fldChar w:fldCharType="separate"/>
      </w:r>
      <w:r w:rsidRPr="003573EF">
        <w:rPr>
          <w:rFonts w:ascii="Calibri" w:hAnsi="Calibri"/>
          <w:lang w:val="en-US"/>
        </w:rPr>
        <w:t>(Cherel and Weimerskirch, 1995; Wakefield et al., 2011; Weimerskirch et al., 1997)</w:t>
      </w:r>
      <w:r w:rsidRPr="003573EF">
        <w:rPr>
          <w:lang w:val="en-US"/>
        </w:rPr>
        <w:fldChar w:fldCharType="end"/>
      </w:r>
      <w:r w:rsidRPr="003573EF">
        <w:rPr>
          <w:lang w:val="en-US"/>
        </w:rPr>
        <w:t xml:space="preserve">, while WA exploit a much wider range of bathymetric conditions, from sub-Antarctic shelf waters to subtropical and Antarctic oceanic areas </w:t>
      </w:r>
      <w:r w:rsidRPr="003573EF">
        <w:rPr>
          <w:lang w:val="en-US"/>
        </w:rPr>
        <w:fldChar w:fldCharType="begin"/>
      </w:r>
      <w:r w:rsidRPr="003573EF">
        <w:rPr>
          <w:lang w:val="en-US"/>
        </w:rPr>
        <w:instrText xml:space="preserve"> ADDIN ZOTERO_ITEM CSL_CITATION {"citationID":"3mi4oh9qd","properties":{"formattedCitation":"(Weimerskirch et al., 2014)","plainCitation":"(Weimerskirch et al., 2014)"},"citationItems":[{"id":579,"uris":["http://zotero.org/users/1723945/items/PPB98WW2"],"uri":["http://zotero.org/users/1723945/items/PPB98WW2"],"itemData":{"id":579,"type":"article-journal","title":"Lifetime foraging patterns of the wandering albatross: life on the move!","container-title":"Journal of Experimental Marine Biology and Ecology","page":"68-78","volume":"450","note":"00020","author":[{"family":"Weimerskirch","given":"Henri"},{"family":"Cherel","given":"Yves"},{"family":"Delord","given":"Karine"},{"family":"Jaeger","given":"Audrey"},{"family":"Patrick","given":"Samantha C."},{"family":"Riotte-Lambert","given":"Louise"}],"issued":{"date-parts":[["2014"]]}}}],"schema":"https://github.com/citation-style-language/schema/raw/master/csl-citation.json"} </w:instrText>
      </w:r>
      <w:r w:rsidRPr="003573EF">
        <w:rPr>
          <w:lang w:val="en-US"/>
        </w:rPr>
        <w:fldChar w:fldCharType="separate"/>
      </w:r>
      <w:r w:rsidRPr="003573EF">
        <w:rPr>
          <w:rFonts w:ascii="Calibri" w:hAnsi="Calibri"/>
          <w:lang w:val="en-US"/>
        </w:rPr>
        <w:t>(Weimerskirch et al., 2014)</w:t>
      </w:r>
      <w:r w:rsidRPr="003573EF">
        <w:rPr>
          <w:lang w:val="en-US"/>
        </w:rPr>
        <w:fldChar w:fldCharType="end"/>
      </w:r>
      <w:r w:rsidRPr="003573EF">
        <w:rPr>
          <w:lang w:val="en-US"/>
        </w:rPr>
        <w:t>. Both are surface-feeding seabirds, although BBA but not WA can occasionally dive</w:t>
      </w:r>
      <w:r w:rsidR="00FD34C7">
        <w:rPr>
          <w:lang w:val="en-US"/>
        </w:rPr>
        <w:t xml:space="preserve"> to</w:t>
      </w:r>
      <w:r w:rsidRPr="003573EF">
        <w:rPr>
          <w:lang w:val="en-US"/>
        </w:rPr>
        <w:t xml:space="preserve"> a few meters under the surface </w:t>
      </w:r>
      <w:r w:rsidRPr="003573EF">
        <w:rPr>
          <w:lang w:val="en-US"/>
        </w:rPr>
        <w:fldChar w:fldCharType="begin"/>
      </w:r>
      <w:r w:rsidRPr="003573EF">
        <w:rPr>
          <w:lang w:val="en-US"/>
        </w:rPr>
        <w:instrText xml:space="preserve"> ADDIN ZOTERO_ITEM CSL_CITATION {"citationID":"27so1i6ku5","properties":{"formattedCitation":"(Prince et al., 1994)","plainCitation":"(Prince et al., 1994)"},"citationItems":[{"id":788,"uris":["http://zotero.org/users/1723945/items/6M6K3JAC"],"uri":["http://zotero.org/users/1723945/items/6M6K3JAC"],"itemData":{"id":788,"type":"article-journal","title":"Diving depths of albatrosses","container-title":"Antarctic Science","page":"353-354","volume":"6","issue":"03","note":"00106","author":[{"family":"Prince","given":"P. A."},{"family":"Huin","given":"N."},{"family":"Weimerskirch","given":"H."}],"issued":{"date-parts":[["1994"]]}}}],"schema":"https://github.com/citation-style-language/schema/raw/master/csl-citation.json"} </w:instrText>
      </w:r>
      <w:r w:rsidRPr="003573EF">
        <w:rPr>
          <w:lang w:val="en-US"/>
        </w:rPr>
        <w:fldChar w:fldCharType="separate"/>
      </w:r>
      <w:r w:rsidRPr="003573EF">
        <w:rPr>
          <w:rFonts w:ascii="Calibri" w:hAnsi="Calibri"/>
          <w:lang w:val="en-US"/>
        </w:rPr>
        <w:t>(Prince et al., 1994)</w:t>
      </w:r>
      <w:r w:rsidRPr="003573EF">
        <w:rPr>
          <w:lang w:val="en-US"/>
        </w:rPr>
        <w:fldChar w:fldCharType="end"/>
      </w:r>
      <w:r w:rsidRPr="003573EF">
        <w:rPr>
          <w:lang w:val="en-US"/>
        </w:rPr>
        <w:t xml:space="preserve">. </w:t>
      </w:r>
      <w:r w:rsidR="00D079AF" w:rsidRPr="003573EF">
        <w:rPr>
          <w:lang w:val="en-US"/>
        </w:rPr>
        <w:t>It has been suggested that the smaller size of BBA may limit the size of food item</w:t>
      </w:r>
      <w:r w:rsidR="00C12800">
        <w:rPr>
          <w:lang w:val="en-US"/>
        </w:rPr>
        <w:t>s</w:t>
      </w:r>
      <w:r w:rsidR="00D079AF" w:rsidRPr="003573EF">
        <w:rPr>
          <w:lang w:val="en-US"/>
        </w:rPr>
        <w:t xml:space="preserve"> they can swallow compared to WA </w:t>
      </w:r>
      <w:r w:rsidR="00D079AF" w:rsidRPr="003573EF">
        <w:rPr>
          <w:lang w:val="en-US"/>
        </w:rPr>
        <w:fldChar w:fldCharType="begin"/>
      </w:r>
      <w:r w:rsidR="00D079AF" w:rsidRPr="003573EF">
        <w:rPr>
          <w:lang w:val="en-US"/>
        </w:rPr>
        <w:instrText xml:space="preserve"> ADDIN ZOTERO_ITEM CSL_CITATION {"citationID":"r481eeeac","properties":{"formattedCitation":"(Ashford et al., 1995; Cherel et al., 1996)","plainCitation":"(Ashford et al., 1995; Cherel et al., 1996)"},"citationItems":[{"id":572,"uris":["http://zotero.org/users/1723945/items/V6Q2DREB"],"uri":["http://zotero.org/users/1723945/items/V6Q2DREB"],"itemData":{"id":572,"type":"article-journal","title":"Seabird interactions with longlining operations for Dissostichus eleginoides around South Georgia, April to May 1994","container-title":"CCAMLR Science","page":"111-121","volume":"2","note":"00071","author":[{"family":"Ashford","given":"J. R."},{"family":"Croxall","given":"J. P."},{"family":"Rubilar","given":"P. S."},{"family":"Moreno","given":"C. A."}],"issued":{"date-parts":[["1995"]]}}},{"id":409,"uris":["http://zotero.org/users/1723945/items/NI9SJZG5"],"uri":["http://zotero.org/users/1723945/items/NI9SJZG5"],"itemData":{"id":409,"type":"article-journal","title":"Interactions between longline vessels and seabirds in Kerguelen waters and a method to reduce seabird mortality","container-title":"Biological Conservation","page":"63-70","volume":"75","issue":"1","note":"00137","author":[{"family":"Cherel","given":"Yves"},{"family":"Weimerskirch","given":"Henri"},{"family":"Duhamel","given":"Guy"}],"issued":{"date-parts":[["1996"]]}}}],"schema":"https://github.com/citation-style-language/schema/raw/master/csl-citation.json"} </w:instrText>
      </w:r>
      <w:r w:rsidR="00D079AF" w:rsidRPr="003573EF">
        <w:rPr>
          <w:lang w:val="en-US"/>
        </w:rPr>
        <w:fldChar w:fldCharType="separate"/>
      </w:r>
      <w:r w:rsidR="00D079AF" w:rsidRPr="003573EF">
        <w:rPr>
          <w:rFonts w:ascii="Calibri" w:hAnsi="Calibri"/>
          <w:lang w:val="en-US"/>
        </w:rPr>
        <w:t>(Ashford et al., 1995; Cherel et al., 1996)</w:t>
      </w:r>
      <w:r w:rsidR="00D079AF" w:rsidRPr="003573EF">
        <w:rPr>
          <w:lang w:val="en-US"/>
        </w:rPr>
        <w:fldChar w:fldCharType="end"/>
      </w:r>
      <w:r w:rsidR="00D079AF" w:rsidRPr="003573EF">
        <w:rPr>
          <w:lang w:val="en-US"/>
        </w:rPr>
        <w:t xml:space="preserve">. </w:t>
      </w:r>
      <w:r w:rsidRPr="003573EF">
        <w:rPr>
          <w:lang w:val="en-US"/>
        </w:rPr>
        <w:t xml:space="preserve">At boats, WA always dominate BBA during agonistic interactions </w:t>
      </w:r>
      <w:r w:rsidRPr="003573EF">
        <w:rPr>
          <w:lang w:val="en-US"/>
        </w:rPr>
        <w:fldChar w:fldCharType="begin"/>
      </w:r>
      <w:r w:rsidRPr="003573EF">
        <w:rPr>
          <w:lang w:val="en-US"/>
        </w:rPr>
        <w:instrText xml:space="preserve"> ADDIN ZOTERO_ITEM CSL_CITATION {"citationID":"2bls15ahbm","properties":{"formattedCitation":"(Weimerskirch et al., 1986)","plainCitation":"(Weimerskirch et al., 1986)"},"citationItems":[{"id":576,"uris":["http://zotero.org/users/1723945/items/3RDFF8SD"],"uri":["http://zotero.org/users/1723945/items/3RDFF8SD"],"itemData":{"id":576,"type":"article-journal","title":"Comparative ecology of the six albatross species breeding on the Crozet Islands","container-title":"Ibis","page":"195-213","volume":"128","issue":"2","abstract":"Six species of albatrosses breed sympatrically at the Crozet Islands. The population size, masses and measurements of adults, nesting habitats and coloniality, laying, hatching and fledging dates, duration of incubation and brooding shifts are compared. The growth of chicks, diets and feeding methods of the six species are reviewed. Their distribution in the south Indian Ocean is described in relation to the feeding frequency of chicks. Various aspects of ecological isolation among the species are analysed. Overlaps exist in the timing of breeding in the small albatrosses and to a lesser extent in their diet. Differences in the foraging zones at sea appear to be the most important factor in reducing interspecific competition. It is shown that the effective division of resources results from a relative scarcity of resources around the Crozet Islands. Finally the close interrelationship between foraging strategy, breeding biology, diet, chick growth and breeding frequency in the small albatrosses is demonstrated.","DOI":"10.1111/j.1474-919X.1986.tb02669.x","ISSN":"1474-919X","note":"00106","journalAbbreviation":"Ibis","author":[{"family":"Weimerskirch","given":"Henri"},{"family":"Jouventin","given":"Pierre"},{"family":"Stahl","given":"Jean-Claude"}],"issued":{"date-parts":[["1986"]]}}}],"schema":"https://github.com/citation-style-language/schema/raw/master/csl-citation.json"} </w:instrText>
      </w:r>
      <w:r w:rsidRPr="003573EF">
        <w:rPr>
          <w:lang w:val="en-US"/>
        </w:rPr>
        <w:fldChar w:fldCharType="separate"/>
      </w:r>
      <w:r w:rsidRPr="003573EF">
        <w:rPr>
          <w:rFonts w:ascii="Calibri" w:hAnsi="Calibri"/>
          <w:lang w:val="en-US"/>
        </w:rPr>
        <w:t>(Weimerskirch et al., 1986)</w:t>
      </w:r>
      <w:r w:rsidRPr="003573EF">
        <w:rPr>
          <w:lang w:val="en-US"/>
        </w:rPr>
        <w:fldChar w:fldCharType="end"/>
      </w:r>
      <w:r w:rsidR="005E3574" w:rsidRPr="003573EF">
        <w:rPr>
          <w:lang w:val="en-US"/>
        </w:rPr>
        <w:t>.</w:t>
      </w:r>
      <w:r w:rsidR="005525A1">
        <w:rPr>
          <w:lang w:val="en-US"/>
        </w:rPr>
        <w:t xml:space="preserve"> </w:t>
      </w:r>
      <w:r w:rsidR="005525A1">
        <w:rPr>
          <w:noProof/>
          <w:lang w:val="en-US"/>
        </w:rPr>
        <w:t xml:space="preserve">The dominance and wider diet </w:t>
      </w:r>
      <w:r w:rsidR="00094F79">
        <w:rPr>
          <w:noProof/>
          <w:lang w:val="en-US"/>
        </w:rPr>
        <w:t xml:space="preserve">of WA </w:t>
      </w:r>
      <w:r w:rsidR="005525A1">
        <w:rPr>
          <w:noProof/>
          <w:lang w:val="en-US"/>
        </w:rPr>
        <w:t xml:space="preserve">may lead to the hypothesis that </w:t>
      </w:r>
      <w:r w:rsidR="00094F79">
        <w:rPr>
          <w:noProof/>
          <w:lang w:val="en-US"/>
        </w:rPr>
        <w:t>they</w:t>
      </w:r>
      <w:r w:rsidR="005525A1">
        <w:rPr>
          <w:noProof/>
          <w:lang w:val="en-US"/>
        </w:rPr>
        <w:t xml:space="preserve"> should forage more f</w:t>
      </w:r>
      <w:r w:rsidR="003A08A7">
        <w:rPr>
          <w:noProof/>
          <w:lang w:val="en-US"/>
        </w:rPr>
        <w:t>r</w:t>
      </w:r>
      <w:r w:rsidR="005525A1">
        <w:rPr>
          <w:noProof/>
          <w:lang w:val="en-US"/>
        </w:rPr>
        <w:t xml:space="preserve">equently at boats. However this is not fully supported by onboard observations </w:t>
      </w:r>
      <w:r w:rsidR="004B7793">
        <w:rPr>
          <w:noProof/>
          <w:lang w:val="en-US"/>
        </w:rPr>
        <w:t>suggesting</w:t>
      </w:r>
      <w:r w:rsidR="005525A1">
        <w:rPr>
          <w:noProof/>
          <w:lang w:val="en-US"/>
        </w:rPr>
        <w:t xml:space="preserve"> that BBA are more active within aggregations at boats </w:t>
      </w:r>
      <w:r w:rsidR="005525A1">
        <w:rPr>
          <w:noProof/>
          <w:lang w:val="en-US"/>
        </w:rPr>
        <w:fldChar w:fldCharType="begin"/>
      </w:r>
      <w:r w:rsidR="005525A1">
        <w:rPr>
          <w:noProof/>
          <w:lang w:val="en-US"/>
        </w:rPr>
        <w:instrText xml:space="preserve"> ADDIN ZOTERO_ITEM CSL_CITATION {"citationID":"r06ht7kie","properties":{"formattedCitation":"(Ashford et al., 1995; Cherel et al., 1996)","plainCitation":"(Ashford et al., 1995; Cherel et al., 1996)"},"citationItems":[{"id":572,"uris":["http://zotero.org/users/1723945/items/V6Q2DREB"],"uri":["http://zotero.org/users/1723945/items/V6Q2DREB"],"itemData":{"id":572,"type":"article-journal","title":"Seabird interactions with longlining operations for Dissostichus eleginoides around South Georgia, April to May 1994","container-title":"CCAMLR Science","page":"111-121","volume":"2","note":"00071","author":[{"family":"Ashford","given":"J. R."},{"family":"Croxall","given":"J. P."},{"family":"Rubilar","given":"P. S."},{"family":"Moreno","given":"C. A."}],"issued":{"date-parts":[["1995"]]}}},{"id":409,"uris":["http://zotero.org/users/1723945/items/NI9SJZG5"],"uri":["http://zotero.org/users/1723945/items/NI9SJZG5"],"itemData":{"id":409,"type":"article-journal","title":"Interactions between longline vessels and seabirds in Kerguelen waters and a method to reduce seabird mortality","container-title":"Biological Conservation","page":"63-70","volume":"75","issue":"1","note":"00137","author":[{"family":"Cherel","given":"Yves"},{"family":"Weimerskirch","given":"Henri"},{"family":"Duhamel","given":"Guy"}],"issued":{"date-parts":[["1996"]]}}}],"schema":"https://github.com/citation-style-language/schema/raw/master/csl-citation.json"} </w:instrText>
      </w:r>
      <w:r w:rsidR="005525A1">
        <w:rPr>
          <w:noProof/>
          <w:lang w:val="en-US"/>
        </w:rPr>
        <w:fldChar w:fldCharType="separate"/>
      </w:r>
      <w:r w:rsidR="005525A1" w:rsidRPr="00263DBA">
        <w:rPr>
          <w:rFonts w:ascii="Calibri" w:hAnsi="Calibri"/>
          <w:lang w:val="en-US"/>
        </w:rPr>
        <w:t>(Ashford et al., 1995; Cherel et al., 1996)</w:t>
      </w:r>
      <w:r w:rsidR="005525A1">
        <w:rPr>
          <w:noProof/>
          <w:lang w:val="en-US"/>
        </w:rPr>
        <w:fldChar w:fldCharType="end"/>
      </w:r>
      <w:r w:rsidR="005525A1">
        <w:rPr>
          <w:noProof/>
          <w:lang w:val="en-US"/>
        </w:rPr>
        <w:t xml:space="preserve">. </w:t>
      </w:r>
      <w:r w:rsidR="00D079AF" w:rsidRPr="003573EF">
        <w:rPr>
          <w:lang w:val="en-US"/>
        </w:rPr>
        <w:t xml:space="preserve"> </w:t>
      </w:r>
    </w:p>
    <w:p w14:paraId="2F214DF3" w14:textId="2E333A6C" w:rsidR="00AC326B" w:rsidRPr="003573EF" w:rsidRDefault="00AC326B" w:rsidP="00F75B02">
      <w:pPr>
        <w:ind w:firstLine="708"/>
        <w:jc w:val="both"/>
        <w:rPr>
          <w:lang w:val="en-US"/>
        </w:rPr>
      </w:pPr>
      <w:r w:rsidRPr="003573EF">
        <w:rPr>
          <w:lang w:val="en-US"/>
        </w:rPr>
        <w:t>We examine the response of these two species of albatross to the same fishing fleet that is operating in two sectors</w:t>
      </w:r>
      <w:r w:rsidR="00FD34C7">
        <w:rPr>
          <w:lang w:val="en-US"/>
        </w:rPr>
        <w:t xml:space="preserve"> of the Southern Ocean: </w:t>
      </w:r>
      <w:r w:rsidRPr="003573EF">
        <w:rPr>
          <w:lang w:val="en-US"/>
        </w:rPr>
        <w:t xml:space="preserve">Kerguelen waters when BBA are incubating and rearing chicks, and </w:t>
      </w:r>
      <w:r w:rsidR="003C359A" w:rsidRPr="003573EF">
        <w:rPr>
          <w:lang w:val="en-US"/>
        </w:rPr>
        <w:t>then</w:t>
      </w:r>
      <w:r w:rsidRPr="003573EF">
        <w:rPr>
          <w:lang w:val="en-US"/>
        </w:rPr>
        <w:t xml:space="preserve"> Crozet waters, when WA are incubating. We used fine-resolution GPS tracking data from seabirds coupled with </w:t>
      </w:r>
      <w:r w:rsidR="00FD34C7" w:rsidRPr="003573EF">
        <w:rPr>
          <w:lang w:val="en-US"/>
        </w:rPr>
        <w:t xml:space="preserve">GPS positions </w:t>
      </w:r>
      <w:r w:rsidR="00FD34C7">
        <w:rPr>
          <w:lang w:val="en-US"/>
        </w:rPr>
        <w:t>of vessels,</w:t>
      </w:r>
      <w:r w:rsidRPr="003573EF">
        <w:rPr>
          <w:lang w:val="en-US"/>
        </w:rPr>
        <w:t xml:space="preserve"> recorded several times per hour (from Vessel Monitoring System and </w:t>
      </w:r>
      <w:r w:rsidR="00C12800">
        <w:rPr>
          <w:lang w:val="en-US"/>
        </w:rPr>
        <w:t xml:space="preserve">additional data on </w:t>
      </w:r>
      <w:r w:rsidRPr="003573EF">
        <w:rPr>
          <w:lang w:val="en-US"/>
        </w:rPr>
        <w:t xml:space="preserve">fishing operations). WA are attracted to boats at distances up to 30km </w:t>
      </w:r>
      <w:r w:rsidRPr="003573EF">
        <w:rPr>
          <w:lang w:val="en-US"/>
        </w:rPr>
        <w:fldChar w:fldCharType="begin"/>
      </w:r>
      <w:r w:rsidRPr="003573EF">
        <w:rPr>
          <w:lang w:val="en-US"/>
        </w:rPr>
        <w:instrText xml:space="preserve"> ADDIN ZOTERO_ITEM CSL_CITATION {"citationID":"22p52lju73","properties":{"formattedCitation":"(Collet et al., 2015)","plainCitation":"(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schema":"https://github.com/citation-style-language/schema/raw/master/csl-citation.json"} </w:instrText>
      </w:r>
      <w:r w:rsidRPr="003573EF">
        <w:rPr>
          <w:lang w:val="en-US"/>
        </w:rPr>
        <w:fldChar w:fldCharType="separate"/>
      </w:r>
      <w:r w:rsidRPr="003573EF">
        <w:rPr>
          <w:rFonts w:ascii="Calibri" w:hAnsi="Calibri"/>
          <w:lang w:val="en-US"/>
        </w:rPr>
        <w:t>(Collet et al., 2015)</w:t>
      </w:r>
      <w:r w:rsidRPr="003573EF">
        <w:rPr>
          <w:lang w:val="en-US"/>
        </w:rPr>
        <w:fldChar w:fldCharType="end"/>
      </w:r>
      <w:r w:rsidR="00C12800">
        <w:rPr>
          <w:lang w:val="en-US"/>
        </w:rPr>
        <w:t>. W</w:t>
      </w:r>
      <w:r w:rsidRPr="003573EF">
        <w:rPr>
          <w:lang w:val="en-US"/>
        </w:rPr>
        <w:t xml:space="preserve">e first assess whether </w:t>
      </w:r>
      <w:r w:rsidR="007A1A09">
        <w:rPr>
          <w:lang w:val="en-US"/>
        </w:rPr>
        <w:t>this</w:t>
      </w:r>
      <w:r w:rsidRPr="003573EF">
        <w:rPr>
          <w:lang w:val="en-US"/>
        </w:rPr>
        <w:t xml:space="preserve"> attraction distance </w:t>
      </w:r>
      <w:r w:rsidR="00FD34C7">
        <w:rPr>
          <w:lang w:val="en-US"/>
        </w:rPr>
        <w:t>is</w:t>
      </w:r>
      <w:r w:rsidR="007A1A09" w:rsidRPr="003573EF">
        <w:rPr>
          <w:lang w:val="en-US"/>
        </w:rPr>
        <w:t xml:space="preserve"> </w:t>
      </w:r>
      <w:r w:rsidRPr="003573EF">
        <w:rPr>
          <w:lang w:val="en-US"/>
        </w:rPr>
        <w:t xml:space="preserve">similar </w:t>
      </w:r>
      <w:r w:rsidR="00C12800">
        <w:rPr>
          <w:lang w:val="en-US"/>
        </w:rPr>
        <w:t>in BBA</w:t>
      </w:r>
      <w:r w:rsidRPr="003573EF">
        <w:rPr>
          <w:lang w:val="en-US"/>
        </w:rPr>
        <w:t>. Second we use</w:t>
      </w:r>
      <w:r w:rsidR="00FD34C7">
        <w:rPr>
          <w:lang w:val="en-US"/>
        </w:rPr>
        <w:t xml:space="preserve"> </w:t>
      </w:r>
      <w:r w:rsidRPr="003573EF">
        <w:rPr>
          <w:lang w:val="en-US"/>
        </w:rPr>
        <w:t xml:space="preserve">these </w:t>
      </w:r>
      <w:r w:rsidR="00AC65B0">
        <w:rPr>
          <w:lang w:val="en-US"/>
        </w:rPr>
        <w:t xml:space="preserve">estimates as </w:t>
      </w:r>
      <w:r w:rsidRPr="003573EF">
        <w:rPr>
          <w:lang w:val="en-US"/>
        </w:rPr>
        <w:t>thresholds to statistically compare whether species differ</w:t>
      </w:r>
      <w:r w:rsidR="00C12800">
        <w:rPr>
          <w:lang w:val="en-US"/>
        </w:rPr>
        <w:t>ed</w:t>
      </w:r>
      <w:r w:rsidRPr="003573EF">
        <w:rPr>
          <w:lang w:val="en-US"/>
        </w:rPr>
        <w:t xml:space="preserve"> in their probability to be attracted </w:t>
      </w:r>
      <w:r w:rsidR="009948BC">
        <w:rPr>
          <w:lang w:val="en-US"/>
        </w:rPr>
        <w:t>to</w:t>
      </w:r>
      <w:r w:rsidR="009948BC" w:rsidRPr="003573EF">
        <w:rPr>
          <w:lang w:val="en-US"/>
        </w:rPr>
        <w:t xml:space="preserve"> </w:t>
      </w:r>
      <w:r w:rsidR="00C12800">
        <w:rPr>
          <w:lang w:val="en-US"/>
        </w:rPr>
        <w:t>boats they</w:t>
      </w:r>
      <w:r w:rsidRPr="003573EF">
        <w:rPr>
          <w:lang w:val="en-US"/>
        </w:rPr>
        <w:t xml:space="preserve"> encountered, in their individual residence time once attracted and in their position within the seabird aggregation (distance from the boat when attending it). </w:t>
      </w:r>
      <w:r w:rsidR="00FD34C7">
        <w:rPr>
          <w:lang w:val="en-US"/>
        </w:rPr>
        <w:t xml:space="preserve">Finally, we </w:t>
      </w:r>
      <w:r w:rsidRPr="003573EF">
        <w:rPr>
          <w:lang w:val="en-US"/>
        </w:rPr>
        <w:t xml:space="preserve">compare to what extent each species “naturally” </w:t>
      </w:r>
      <w:r w:rsidR="00FD34C7" w:rsidRPr="003573EF">
        <w:rPr>
          <w:lang w:val="en-US"/>
        </w:rPr>
        <w:t>exploit</w:t>
      </w:r>
      <w:r w:rsidR="00FD34C7">
        <w:rPr>
          <w:lang w:val="en-US"/>
        </w:rPr>
        <w:t>s</w:t>
      </w:r>
      <w:r w:rsidRPr="003573EF">
        <w:rPr>
          <w:lang w:val="en-US"/>
        </w:rPr>
        <w:t xml:space="preserve"> the habitat used by boats when no boats </w:t>
      </w:r>
      <w:r w:rsidR="00C12800">
        <w:rPr>
          <w:lang w:val="en-US"/>
        </w:rPr>
        <w:t>we</w:t>
      </w:r>
      <w:r w:rsidRPr="003573EF">
        <w:rPr>
          <w:lang w:val="en-US"/>
        </w:rPr>
        <w:t>re close by</w:t>
      </w:r>
      <w:r w:rsidR="00FD34C7">
        <w:rPr>
          <w:lang w:val="en-US"/>
        </w:rPr>
        <w:t xml:space="preserve"> to assess how important boats are in habitat choice</w:t>
      </w:r>
      <w:r w:rsidRPr="003573EF">
        <w:rPr>
          <w:lang w:val="en-US"/>
        </w:rPr>
        <w:t>.</w:t>
      </w:r>
    </w:p>
    <w:p w14:paraId="2BB82165" w14:textId="77777777" w:rsidR="00AC326B" w:rsidRPr="003573EF" w:rsidRDefault="00AC326B" w:rsidP="00AC326B">
      <w:pPr>
        <w:pStyle w:val="Heading1"/>
        <w:rPr>
          <w:lang w:val="en-US"/>
        </w:rPr>
      </w:pPr>
      <w:r w:rsidRPr="003573EF">
        <w:rPr>
          <w:lang w:val="en-US"/>
        </w:rPr>
        <w:t>Material and methods</w:t>
      </w:r>
    </w:p>
    <w:p w14:paraId="51E5E96C" w14:textId="77777777" w:rsidR="00AC326B" w:rsidRPr="003573EF" w:rsidRDefault="00AC326B" w:rsidP="00AC326B">
      <w:pPr>
        <w:pStyle w:val="Heading2"/>
        <w:rPr>
          <w:lang w:val="en-US"/>
        </w:rPr>
      </w:pPr>
      <w:r w:rsidRPr="003573EF">
        <w:rPr>
          <w:lang w:val="en-US"/>
        </w:rPr>
        <w:t>Bird tracks</w:t>
      </w:r>
    </w:p>
    <w:p w14:paraId="7C38A3E1" w14:textId="079CF7FC" w:rsidR="00AC326B" w:rsidRPr="003573EF" w:rsidRDefault="00AC326B" w:rsidP="00F75B02">
      <w:pPr>
        <w:jc w:val="both"/>
        <w:rPr>
          <w:lang w:val="en-US"/>
        </w:rPr>
      </w:pPr>
      <w:r w:rsidRPr="003573EF">
        <w:rPr>
          <w:lang w:val="en-US"/>
        </w:rPr>
        <w:t xml:space="preserve">GPS </w:t>
      </w:r>
      <w:r w:rsidR="003A08A7">
        <w:rPr>
          <w:lang w:val="en-US"/>
        </w:rPr>
        <w:t>loggers</w:t>
      </w:r>
      <w:r w:rsidR="003A08A7" w:rsidRPr="003573EF">
        <w:rPr>
          <w:lang w:val="en-US"/>
        </w:rPr>
        <w:t xml:space="preserve"> </w:t>
      </w:r>
      <w:r w:rsidRPr="003573EF">
        <w:rPr>
          <w:lang w:val="en-US"/>
        </w:rPr>
        <w:t xml:space="preserve">(I-GotU Mobile Technology) were deployed on breeding adult albatrosses, in December 2011-January 2012 for </w:t>
      </w:r>
      <w:r w:rsidR="004B7619">
        <w:rPr>
          <w:lang w:val="en-US"/>
        </w:rPr>
        <w:t>b</w:t>
      </w:r>
      <w:r w:rsidRPr="003573EF">
        <w:rPr>
          <w:lang w:val="en-US"/>
        </w:rPr>
        <w:t>lack</w:t>
      </w:r>
      <w:r w:rsidR="004B7619">
        <w:rPr>
          <w:lang w:val="en-US"/>
        </w:rPr>
        <w:t>-b</w:t>
      </w:r>
      <w:r w:rsidRPr="003573EF">
        <w:rPr>
          <w:lang w:val="en-US"/>
        </w:rPr>
        <w:t xml:space="preserve">rowed albatrosses at </w:t>
      </w:r>
      <w:r w:rsidR="004B7619" w:rsidRPr="003573EF">
        <w:rPr>
          <w:lang w:val="en-US"/>
        </w:rPr>
        <w:t>Ca</w:t>
      </w:r>
      <w:r w:rsidR="004B7619">
        <w:rPr>
          <w:lang w:val="en-US"/>
        </w:rPr>
        <w:t>ñ</w:t>
      </w:r>
      <w:r w:rsidR="004B7619" w:rsidRPr="003573EF">
        <w:rPr>
          <w:lang w:val="en-US"/>
        </w:rPr>
        <w:t xml:space="preserve">on </w:t>
      </w:r>
      <w:r w:rsidRPr="003573EF">
        <w:rPr>
          <w:lang w:val="en-US"/>
        </w:rPr>
        <w:t>des Sourcils Noirs, Kerguelen, and in January-March 2011 and 2012 for wandering albatrosses at Possession Island, Crozet Archipelago. Birds were caught on their nest</w:t>
      </w:r>
      <w:r w:rsidR="00FD34C7">
        <w:rPr>
          <w:lang w:val="en-US"/>
        </w:rPr>
        <w:t xml:space="preserve"> and</w:t>
      </w:r>
      <w:r w:rsidR="001451C2">
        <w:rPr>
          <w:lang w:val="en-US"/>
        </w:rPr>
        <w:t xml:space="preserve"> GPS loggers</w:t>
      </w:r>
      <w:r w:rsidR="00FD34C7">
        <w:rPr>
          <w:lang w:val="en-US"/>
        </w:rPr>
        <w:t xml:space="preserve"> were attached to </w:t>
      </w:r>
      <w:r w:rsidR="007F51DA">
        <w:rPr>
          <w:lang w:val="en-US"/>
        </w:rPr>
        <w:t xml:space="preserve">their </w:t>
      </w:r>
      <w:r w:rsidRPr="003573EF">
        <w:rPr>
          <w:lang w:val="en-US"/>
        </w:rPr>
        <w:t xml:space="preserve">back </w:t>
      </w:r>
      <w:r w:rsidRPr="003573EF">
        <w:rPr>
          <w:lang w:val="en-US"/>
        </w:rPr>
        <w:lastRenderedPageBreak/>
        <w:t>feather</w:t>
      </w:r>
      <w:r w:rsidR="007F51DA">
        <w:rPr>
          <w:lang w:val="en-US"/>
        </w:rPr>
        <w:t>s</w:t>
      </w:r>
      <w:r w:rsidRPr="003573EF">
        <w:rPr>
          <w:lang w:val="en-US"/>
        </w:rPr>
        <w:t xml:space="preserve"> with adhesive </w:t>
      </w:r>
      <w:r w:rsidR="001E6566" w:rsidRPr="003573EF">
        <w:rPr>
          <w:lang w:val="en-US"/>
        </w:rPr>
        <w:t xml:space="preserve">Tesa </w:t>
      </w:r>
      <w:r w:rsidRPr="003573EF">
        <w:rPr>
          <w:lang w:val="en-US"/>
        </w:rPr>
        <w:t>tape</w:t>
      </w:r>
      <w:r w:rsidR="00FD34C7">
        <w:rPr>
          <w:lang w:val="en-US"/>
        </w:rPr>
        <w:t xml:space="preserve">. Birds </w:t>
      </w:r>
      <w:r w:rsidRPr="003573EF">
        <w:rPr>
          <w:lang w:val="en-US"/>
        </w:rPr>
        <w:t>were released as soon as possible (generally within 5min, never &gt;15min). They left the colony shortly after being released</w:t>
      </w:r>
      <w:r w:rsidR="004B7619">
        <w:rPr>
          <w:lang w:val="en-US"/>
        </w:rPr>
        <w:t xml:space="preserve">, to forage </w:t>
      </w:r>
      <w:r w:rsidRPr="003573EF">
        <w:rPr>
          <w:lang w:val="en-US"/>
        </w:rPr>
        <w:t xml:space="preserve">at sea, and were captured again on their nest upon their return to recover </w:t>
      </w:r>
      <w:r w:rsidR="00165396">
        <w:rPr>
          <w:lang w:val="en-US"/>
        </w:rPr>
        <w:t>loggers</w:t>
      </w:r>
      <w:r w:rsidRPr="003573EF">
        <w:rPr>
          <w:lang w:val="en-US"/>
        </w:rPr>
        <w:t>. The mass of attached devices was c. 1% of the mass of BBA, c. 0.3% of</w:t>
      </w:r>
      <w:r w:rsidR="007F51DA">
        <w:rPr>
          <w:lang w:val="en-US"/>
        </w:rPr>
        <w:t xml:space="preserve"> the mass of</w:t>
      </w:r>
      <w:r w:rsidRPr="003573EF">
        <w:rPr>
          <w:lang w:val="en-US"/>
        </w:rPr>
        <w:t xml:space="preserve"> WA, i.e. well below the 3% threshold suggested to effect bird behavior </w:t>
      </w:r>
      <w:r w:rsidRPr="003573EF">
        <w:rPr>
          <w:lang w:val="en-US"/>
        </w:rPr>
        <w:fldChar w:fldCharType="begin"/>
      </w:r>
      <w:r w:rsidRPr="003573EF">
        <w:rPr>
          <w:lang w:val="en-US"/>
        </w:rPr>
        <w:instrText xml:space="preserve"> ADDIN ZOTERO_ITEM CSL_CITATION {"citationID":"fh5i6jj03","properties":{"formattedCitation":"(Phillips et al., 2003)","plainCitation":"(Phillips et al., 2003)"},"citationItems":[{"id":171,"uris":["http://zotero.org/users/1723945/items/JTCZDI3A"],"uri":["http://zotero.org/users/1723945/items/JTCZDI3A"],"itemData":{"id":171,"type":"article-journal","title":"Effects of satellite transmitters on albatrosses and petrels","container-title":"The Auk","page":"1082-1090","volume":"120","issue":"4","DOI":"10.1642/0004-8038(2003)120[1082:EOSTOA]2.0.CO;2","ISSN":"0004-8038","journalAbbreviation":"The Auk","author":[{"family":"Phillips","given":"Richard A."},{"family":"Xavier","given":"Jose C."},{"family":"Croxall","given":"John P."},{"family":"Burger","given":"A. E."}],"issued":{"date-parts":[["2003",10,1]]}}}],"schema":"https://github.com/citation-style-language/schema/raw/master/csl-citation.json"} </w:instrText>
      </w:r>
      <w:r w:rsidRPr="003573EF">
        <w:rPr>
          <w:lang w:val="en-US"/>
        </w:rPr>
        <w:fldChar w:fldCharType="separate"/>
      </w:r>
      <w:r w:rsidRPr="003573EF">
        <w:rPr>
          <w:rFonts w:ascii="Calibri" w:hAnsi="Calibri"/>
          <w:lang w:val="en-US"/>
        </w:rPr>
        <w:t>(Phillips et al., 2003)</w:t>
      </w:r>
      <w:r w:rsidRPr="003573EF">
        <w:rPr>
          <w:lang w:val="en-US"/>
        </w:rPr>
        <w:fldChar w:fldCharType="end"/>
      </w:r>
      <w:r w:rsidRPr="003573EF">
        <w:rPr>
          <w:lang w:val="en-US"/>
        </w:rPr>
        <w:t>. All procedures had been approved and authorized by the Ethics Committee of IPEV (Institut Paul-Emile Victor), the Comité de l′Environnement Polaire, and the administration of Terres Australes et Antarctiques Françaises (TAAF).</w:t>
      </w:r>
    </w:p>
    <w:p w14:paraId="23F3F22A" w14:textId="2A912390" w:rsidR="00AC326B" w:rsidRPr="003573EF" w:rsidRDefault="001E6566" w:rsidP="00F75B02">
      <w:pPr>
        <w:ind w:firstLine="708"/>
        <w:jc w:val="both"/>
        <w:rPr>
          <w:lang w:val="en-US"/>
        </w:rPr>
      </w:pPr>
      <w:r w:rsidRPr="003573EF">
        <w:rPr>
          <w:lang w:val="en-US"/>
        </w:rPr>
        <w:t xml:space="preserve">69 incubating WA were equipped with GPS </w:t>
      </w:r>
      <w:r w:rsidR="00165396">
        <w:rPr>
          <w:lang w:val="en-US"/>
        </w:rPr>
        <w:t>loggers</w:t>
      </w:r>
      <w:r w:rsidR="00165396" w:rsidRPr="003573EF">
        <w:rPr>
          <w:lang w:val="en-US"/>
        </w:rPr>
        <w:t xml:space="preserve"> </w:t>
      </w:r>
      <w:r w:rsidR="007F51DA">
        <w:rPr>
          <w:lang w:val="en-US"/>
        </w:rPr>
        <w:t>recording</w:t>
      </w:r>
      <w:r w:rsidRPr="003573EF">
        <w:rPr>
          <w:lang w:val="en-US"/>
        </w:rPr>
        <w:t xml:space="preserve"> fixes every 15min. 72 incubating trips were recorded for this species, all of them occurred while boats were operating on the Crozet shelf. For BBA, GPS </w:t>
      </w:r>
      <w:r w:rsidR="001451C2">
        <w:rPr>
          <w:lang w:val="en-US"/>
        </w:rPr>
        <w:t>loggers</w:t>
      </w:r>
      <w:r w:rsidRPr="003573EF">
        <w:rPr>
          <w:lang w:val="en-US"/>
        </w:rPr>
        <w:t xml:space="preserve"> were programmed to record positions every 2min: we down-sampled to one fix </w:t>
      </w:r>
      <w:r w:rsidR="001451C2">
        <w:rPr>
          <w:lang w:val="en-US"/>
        </w:rPr>
        <w:t xml:space="preserve">in </w:t>
      </w:r>
      <w:r w:rsidRPr="003573EF">
        <w:rPr>
          <w:lang w:val="en-US"/>
        </w:rPr>
        <w:t>every seven, to have a recording frequency of 14min</w:t>
      </w:r>
      <w:r w:rsidR="001451C2">
        <w:rPr>
          <w:lang w:val="en-US"/>
        </w:rPr>
        <w:t>,</w:t>
      </w:r>
      <w:r w:rsidRPr="003573EF">
        <w:rPr>
          <w:lang w:val="en-US"/>
        </w:rPr>
        <w:t xml:space="preserve"> comparable to that of WA. 77 chick-rearing </w:t>
      </w:r>
      <w:r w:rsidR="00926C07" w:rsidRPr="003573EF">
        <w:rPr>
          <w:lang w:val="en-US"/>
        </w:rPr>
        <w:t>BBA</w:t>
      </w:r>
      <w:r w:rsidRPr="003573EF">
        <w:rPr>
          <w:lang w:val="en-US"/>
        </w:rPr>
        <w:t xml:space="preserve"> and 9 BBA in late incubation phase were equipped, with several consecutive trips </w:t>
      </w:r>
      <w:r w:rsidR="003A08A7">
        <w:rPr>
          <w:lang w:val="en-US"/>
        </w:rPr>
        <w:t xml:space="preserve">recorded </w:t>
      </w:r>
      <w:r w:rsidR="001451C2">
        <w:rPr>
          <w:lang w:val="en-US"/>
        </w:rPr>
        <w:t>particularly during</w:t>
      </w:r>
      <w:r w:rsidRPr="003573EF">
        <w:rPr>
          <w:lang w:val="en-US"/>
        </w:rPr>
        <w:t xml:space="preserve"> chick-rearing. A total of 189 trips (&gt;12h) were recorded</w:t>
      </w:r>
      <w:r w:rsidR="001451C2">
        <w:rPr>
          <w:lang w:val="en-US"/>
        </w:rPr>
        <w:t xml:space="preserve"> for</w:t>
      </w:r>
      <w:r w:rsidRPr="003573EF">
        <w:rPr>
          <w:lang w:val="en-US"/>
        </w:rPr>
        <w:t xml:space="preserve"> BBA, all of </w:t>
      </w:r>
      <w:r w:rsidR="001451C2">
        <w:rPr>
          <w:lang w:val="en-US"/>
        </w:rPr>
        <w:t>which</w:t>
      </w:r>
      <w:r w:rsidR="001451C2" w:rsidRPr="003573EF">
        <w:rPr>
          <w:lang w:val="en-US"/>
        </w:rPr>
        <w:t xml:space="preserve"> </w:t>
      </w:r>
      <w:r w:rsidRPr="003573EF">
        <w:rPr>
          <w:lang w:val="en-US"/>
        </w:rPr>
        <w:t xml:space="preserve">occurred while boats were present within a 350km radius around the focal bird. </w:t>
      </w:r>
      <w:r w:rsidR="00AC326B" w:rsidRPr="003573EF">
        <w:rPr>
          <w:lang w:val="en-US"/>
        </w:rPr>
        <w:t xml:space="preserve">We assigned </w:t>
      </w:r>
      <w:r w:rsidR="001451C2">
        <w:rPr>
          <w:lang w:val="en-US"/>
        </w:rPr>
        <w:t xml:space="preserve">the </w:t>
      </w:r>
      <w:r w:rsidR="00AC326B" w:rsidRPr="003573EF">
        <w:rPr>
          <w:lang w:val="en-US"/>
        </w:rPr>
        <w:t>261 trips to three species-</w:t>
      </w:r>
      <w:r w:rsidR="00D5757A" w:rsidRPr="003573EF">
        <w:rPr>
          <w:lang w:val="en-US"/>
        </w:rPr>
        <w:t xml:space="preserve">breeding </w:t>
      </w:r>
      <w:r w:rsidR="00AC326B" w:rsidRPr="003573EF">
        <w:rPr>
          <w:lang w:val="en-US"/>
        </w:rPr>
        <w:t>stage categories for our analyses: BBA incubation (n=12), BBA chick-rearing (n=177), and WA incubation (n=72).</w:t>
      </w:r>
    </w:p>
    <w:p w14:paraId="609DFFCF" w14:textId="13718371" w:rsidR="00D5757A" w:rsidRPr="003573EF" w:rsidRDefault="00D5757A" w:rsidP="00F75B02">
      <w:pPr>
        <w:ind w:firstLine="708"/>
        <w:jc w:val="both"/>
        <w:rPr>
          <w:lang w:val="en-US"/>
        </w:rPr>
      </w:pPr>
      <w:r w:rsidRPr="003573EF">
        <w:rPr>
          <w:lang w:val="en-US"/>
        </w:rPr>
        <w:t xml:space="preserve">Preliminary analyses did not reveal sex effects on </w:t>
      </w:r>
      <w:r w:rsidR="00607B30">
        <w:rPr>
          <w:lang w:val="en-US"/>
        </w:rPr>
        <w:t>analyzed</w:t>
      </w:r>
      <w:r w:rsidR="00607B30" w:rsidRPr="003573EF">
        <w:rPr>
          <w:lang w:val="en-US"/>
        </w:rPr>
        <w:t xml:space="preserve"> </w:t>
      </w:r>
      <w:r w:rsidRPr="003573EF">
        <w:rPr>
          <w:lang w:val="en-US"/>
        </w:rPr>
        <w:t xml:space="preserve">parameters </w:t>
      </w:r>
      <w:r w:rsidR="002D33C5" w:rsidRPr="003573EF">
        <w:rPr>
          <w:lang w:val="en-US"/>
        </w:rPr>
        <w:t xml:space="preserve">of </w:t>
      </w:r>
      <w:r w:rsidR="00D1212F">
        <w:rPr>
          <w:lang w:val="en-US"/>
        </w:rPr>
        <w:t>boat interactions</w:t>
      </w:r>
      <w:r w:rsidRPr="003573EF">
        <w:rPr>
          <w:lang w:val="en-US"/>
        </w:rPr>
        <w:t xml:space="preserve"> </w:t>
      </w:r>
      <w:r w:rsidRPr="003573EF">
        <w:rPr>
          <w:lang w:val="en-US"/>
        </w:rPr>
        <w:fldChar w:fldCharType="begin"/>
      </w:r>
      <w:r w:rsidR="00C7469C">
        <w:rPr>
          <w:lang w:val="en-US"/>
        </w:rPr>
        <w:instrText xml:space="preserve"> ADDIN ZOTERO_ITEM CSL_CITATION {"citationID":"sKpnsytz","properties":{"formattedCitation":"(WA: Collet et al., 2017; BBA: Patrick and Weimerskirch, 2014 and Weimerskirch et al, unpublished data)","plainCitation":"(WA: Collet et al., 2017; BBA: Patrick and Weimerskirch, 2014 and Weimerskirch et al, unpublished data)"},"citationItems":[{"id":939,"uris":["http://zotero.org/users/1723945/items/2CPDAIH6"],"uri":["http://zotero.org/users/1723945/items/2CPDAIH6"],"itemData":{"id":939,"type":"article-journal","title":"Behavioral responses to encounter of fishing boats in wandering albatrosses","container-title":"Ecology and Evolution","note":"00000","author":[{"family":"Collet","given":"Julien"},{"family":"Patrick","given":"Samantha C."},{"family":"Weimerskirch","given":"Henri"}],"issued":{"date-parts":[["2017"]]}},"prefix":"WA: "},{"id":8,"uris":["http://zotero.org/users/1723945/items/2GJISE54"],"uri":["http://zotero.org/users/1723945/items/2GJISE54"],"itemData":{"id":8,"type":"article-journal","title":"Personality, foraging and fitness consequences in a long lived seabird","container-title":"PloS one","page":"e87269","volume":"9","issue":"2","note":"00011","author":[{"family":"Patrick","given":"Samantha C."},{"family":"Weimerskirch","given":"Henri"}],"issued":{"date-parts":[["2014"]]}},"prefix":"BBA: ","suffix":"and Weimerskirch et al, unpublished data"}],"schema":"https://github.com/citation-style-language/schema/raw/master/csl-citation.json"} </w:instrText>
      </w:r>
      <w:r w:rsidRPr="003573EF">
        <w:rPr>
          <w:lang w:val="en-US"/>
        </w:rPr>
        <w:fldChar w:fldCharType="separate"/>
      </w:r>
      <w:r w:rsidR="00C7469C" w:rsidRPr="00263DBA">
        <w:rPr>
          <w:rFonts w:ascii="Calibri" w:hAnsi="Calibri"/>
          <w:lang w:val="en-US"/>
        </w:rPr>
        <w:t>(WA: Collet et al., 2017; BBA: Patrick and Weimerskirch, 2014 and Weimerskirch et al, unpublished data)</w:t>
      </w:r>
      <w:r w:rsidRPr="003573EF">
        <w:rPr>
          <w:lang w:val="en-US"/>
        </w:rPr>
        <w:fldChar w:fldCharType="end"/>
      </w:r>
      <w:r w:rsidR="00D1212F">
        <w:rPr>
          <w:lang w:val="en-US"/>
        </w:rPr>
        <w:t>.</w:t>
      </w:r>
      <w:r w:rsidR="00987173">
        <w:rPr>
          <w:lang w:val="en-US"/>
        </w:rPr>
        <w:t xml:space="preserve"> H</w:t>
      </w:r>
      <w:r w:rsidRPr="003573EF">
        <w:rPr>
          <w:lang w:val="en-US"/>
        </w:rPr>
        <w:t>ence sex was not considered in the analyses presented</w:t>
      </w:r>
      <w:r w:rsidR="00607B30">
        <w:rPr>
          <w:lang w:val="en-US"/>
        </w:rPr>
        <w:t xml:space="preserve"> here</w:t>
      </w:r>
      <w:r w:rsidRPr="003573EF">
        <w:rPr>
          <w:lang w:val="en-US"/>
        </w:rPr>
        <w:t>.</w:t>
      </w:r>
    </w:p>
    <w:p w14:paraId="286B9E23" w14:textId="77777777" w:rsidR="00AC326B" w:rsidRPr="003573EF" w:rsidRDefault="00AC326B" w:rsidP="00AC326B">
      <w:pPr>
        <w:pStyle w:val="Heading2"/>
        <w:rPr>
          <w:lang w:val="en-US"/>
        </w:rPr>
      </w:pPr>
      <w:r w:rsidRPr="003573EF">
        <w:rPr>
          <w:lang w:val="en-US"/>
        </w:rPr>
        <w:t>Boat data</w:t>
      </w:r>
    </w:p>
    <w:p w14:paraId="439E7ACF" w14:textId="78FCFDAF" w:rsidR="00AC326B" w:rsidRPr="003573EF" w:rsidRDefault="00AC326B" w:rsidP="00F75B02">
      <w:pPr>
        <w:widowControl w:val="0"/>
        <w:autoSpaceDE w:val="0"/>
        <w:autoSpaceDN w:val="0"/>
        <w:adjustRightInd w:val="0"/>
        <w:spacing w:after="0"/>
        <w:jc w:val="both"/>
        <w:rPr>
          <w:lang w:val="en-US"/>
        </w:rPr>
      </w:pPr>
      <w:r w:rsidRPr="003573EF">
        <w:rPr>
          <w:lang w:val="en-US"/>
        </w:rPr>
        <w:t xml:space="preserve">VMS data (GPS fixes every 1h) </w:t>
      </w:r>
      <w:r w:rsidR="0002661A">
        <w:rPr>
          <w:lang w:val="en-US"/>
        </w:rPr>
        <w:t xml:space="preserve">was provided by </w:t>
      </w:r>
      <w:r w:rsidRPr="003573EF">
        <w:rPr>
          <w:lang w:val="en-US"/>
        </w:rPr>
        <w:t xml:space="preserve">the Pecheker database </w:t>
      </w:r>
      <w:r w:rsidRPr="003573EF">
        <w:rPr>
          <w:lang w:val="en-US"/>
        </w:rPr>
        <w:fldChar w:fldCharType="begin"/>
      </w:r>
      <w:r w:rsidRPr="003573EF">
        <w:rPr>
          <w:lang w:val="en-US"/>
        </w:rPr>
        <w:instrText xml:space="preserve"> ADDIN ZOTERO_ITEM CSL_CITATION {"citationID":"getsu6q9","properties":{"formattedCitation":"(Gasco, 2011)","plainCitation":"(Gasco, 2011)"},"citationItems":[{"id":99,"uris":["http://zotero.org/users/1723945/items/DB4NJMPI"],"uri":["http://zotero.org/users/1723945/items/DB4NJMPI"],"itemData":{"id":99,"type":"paper-conference","title":"Contributions to marine science by fishery observers in the French EEZ of Kerguelen, Proceedings of the 1st international Science Symposium on the Kerguelen Plateau (Concarneau, 2010),  The Kerguelen Plateau, Marine Ecosystem and Fisheries : 93-98 pp.","URL":"http://borea.mnhn.fr/equipe4/pecheker.php","note":"00000","author":[{"family":"Gasco","given":"Nicolas"}],"issued":{"date-parts":[["2011"]]},"accessed":{"date-parts":[["2014",9,29]]}}}],"schema":"https://github.com/citation-style-language/schema/raw/master/csl-citation.json"} </w:instrText>
      </w:r>
      <w:r w:rsidRPr="003573EF">
        <w:rPr>
          <w:lang w:val="en-US"/>
        </w:rPr>
        <w:fldChar w:fldCharType="separate"/>
      </w:r>
      <w:r w:rsidRPr="003573EF">
        <w:rPr>
          <w:lang w:val="en-US"/>
        </w:rPr>
        <w:t>(Gasco, 2011)</w:t>
      </w:r>
      <w:r w:rsidRPr="003573EF">
        <w:rPr>
          <w:lang w:val="en-US"/>
        </w:rPr>
        <w:fldChar w:fldCharType="end"/>
      </w:r>
      <w:r w:rsidRPr="003573EF">
        <w:rPr>
          <w:lang w:val="en-US"/>
        </w:rPr>
        <w:t xml:space="preserve">, </w:t>
      </w:r>
      <w:r w:rsidR="0002661A">
        <w:rPr>
          <w:lang w:val="en-US"/>
        </w:rPr>
        <w:t>as</w:t>
      </w:r>
      <w:r w:rsidRPr="003573EF">
        <w:rPr>
          <w:lang w:val="en-US"/>
        </w:rPr>
        <w:t xml:space="preserve"> longline fleet</w:t>
      </w:r>
      <w:r w:rsidR="0002661A">
        <w:rPr>
          <w:lang w:val="en-US"/>
        </w:rPr>
        <w:t>s</w:t>
      </w:r>
      <w:r w:rsidRPr="003573EF">
        <w:rPr>
          <w:lang w:val="en-US"/>
        </w:rPr>
        <w:t xml:space="preserve"> legally operat</w:t>
      </w:r>
      <w:r w:rsidR="0002661A">
        <w:rPr>
          <w:lang w:val="en-US"/>
        </w:rPr>
        <w:t>e</w:t>
      </w:r>
      <w:r w:rsidRPr="003573EF">
        <w:rPr>
          <w:lang w:val="en-US"/>
        </w:rPr>
        <w:t xml:space="preserve"> in French subantarctic waters off Kerguelen and Crozet. The same 7 boats operate</w:t>
      </w:r>
      <w:r w:rsidR="0029679D">
        <w:rPr>
          <w:lang w:val="en-US"/>
        </w:rPr>
        <w:t xml:space="preserve"> every year</w:t>
      </w:r>
      <w:r w:rsidRPr="003573EF">
        <w:rPr>
          <w:lang w:val="en-US"/>
        </w:rPr>
        <w:t xml:space="preserve"> in the Kerguelen EEZ until January and then in the Crozet EEZ until March, complying </w:t>
      </w:r>
      <w:r w:rsidR="0029679D">
        <w:rPr>
          <w:lang w:val="en-US"/>
        </w:rPr>
        <w:t>with</w:t>
      </w:r>
      <w:r w:rsidR="0029679D" w:rsidRPr="003573EF">
        <w:rPr>
          <w:lang w:val="en-US"/>
        </w:rPr>
        <w:t xml:space="preserve"> </w:t>
      </w:r>
      <w:r w:rsidRPr="003573EF">
        <w:rPr>
          <w:lang w:val="en-US"/>
        </w:rPr>
        <w:t>fishing practice</w:t>
      </w:r>
      <w:r w:rsidR="0029679D">
        <w:rPr>
          <w:lang w:val="en-US"/>
        </w:rPr>
        <w:t>s</w:t>
      </w:r>
      <w:r w:rsidRPr="003573EF">
        <w:rPr>
          <w:lang w:val="en-US"/>
        </w:rPr>
        <w:t xml:space="preserve"> regulations </w:t>
      </w:r>
      <w:r w:rsidRPr="003573EF">
        <w:rPr>
          <w:lang w:val="en-US"/>
        </w:rPr>
        <w:fldChar w:fldCharType="begin"/>
      </w:r>
      <w:r w:rsidRPr="003573EF">
        <w:rPr>
          <w:lang w:val="en-US"/>
        </w:rPr>
        <w:instrText xml:space="preserve"> ADDIN ZOTERO_ITEM CSL_CITATION {"citationID":"e1sismti","properties":{"formattedCitation":"{\\rtf (Journal Officiel des Terres Australes et Antarctiques Fran\\uc0\\u231{}aises, 2010, sec. Annexe II-Exercice de la p\\uc0\\u234{}che)}","plainCitation":"(Journal Officiel des Terres Australes et Antarctiques Françaises, 2010, sec. Annexe II-Exercice de la pêche)","dontUpdate":true},"citationItems":[{"id":582,"uris":["http://zotero.org/users/1723945/items/M5CTWG92"],"uri":["http://zotero.org/users/1723945/items/M5CTWG92"],"itemData":{"id":582,"type":"legislation","title":"Arrêté n° 2010-53 du 30 août 2010 prescrivant les règles encadrant l’exercice de la pêche à la légine (Dissostichus eleginoides), aux raies (Bathyraja eatonii, Bathyraja irrasa, Raja taaf), au grenadier (Macrourus carinatus), autorisée dans les zones économiques exclusives de Crozet et de Kerguelen.","page":"17-18","section":"Annexe II - Exercice de la pêche","URL":"http://www.taaf.fr/IMG/pdf/no_47_-_3eme_trimestre_2010.pdf","note":"00000","number":"2010-53","shortTitle":"JO des TAAF","author":[{"family":"Journal Officiel des Terres Australes et Antarctiques Françaises","given":""}],"issued":{"date-parts":[["2010",8,30]]}},"label":"section"}],"schema":"https://github.com/citation-style-language/schema/raw/master/csl-citation.json"} </w:instrText>
      </w:r>
      <w:r w:rsidRPr="003573EF">
        <w:rPr>
          <w:lang w:val="en-US"/>
        </w:rPr>
        <w:fldChar w:fldCharType="separate"/>
      </w:r>
      <w:r w:rsidRPr="003573EF">
        <w:rPr>
          <w:rFonts w:cs="Times New Roman"/>
          <w:lang w:val="en-US"/>
        </w:rPr>
        <w:t>(Journal Officiel des Terres Australes et Antarctiques Françaises, 2010)</w:t>
      </w:r>
      <w:r w:rsidRPr="003573EF">
        <w:rPr>
          <w:lang w:val="en-US"/>
        </w:rPr>
        <w:fldChar w:fldCharType="end"/>
      </w:r>
      <w:r w:rsidRPr="003573EF">
        <w:rPr>
          <w:lang w:val="en-US"/>
        </w:rPr>
        <w:t>. In addition, for both Kerguelen and Crozet operations, we had the date, time and location of all lines set and hauled</w:t>
      </w:r>
      <w:r w:rsidR="0002661A">
        <w:rPr>
          <w:lang w:val="en-US"/>
        </w:rPr>
        <w:t xml:space="preserve"> which</w:t>
      </w:r>
      <w:r w:rsidR="0002661A" w:rsidRPr="003573EF">
        <w:rPr>
          <w:lang w:val="en-US"/>
        </w:rPr>
        <w:t xml:space="preserve"> </w:t>
      </w:r>
      <w:r w:rsidRPr="003573EF">
        <w:rPr>
          <w:lang w:val="en-US"/>
        </w:rPr>
        <w:t>we integrated</w:t>
      </w:r>
      <w:r w:rsidR="0002661A">
        <w:rPr>
          <w:lang w:val="en-US"/>
        </w:rPr>
        <w:t xml:space="preserve"> int</w:t>
      </w:r>
      <w:r w:rsidRPr="003573EF">
        <w:rPr>
          <w:lang w:val="en-US"/>
        </w:rPr>
        <w:t xml:space="preserve">o the VMS tracking data. The </w:t>
      </w:r>
      <w:r w:rsidR="0029679D">
        <w:rPr>
          <w:lang w:val="en-US"/>
        </w:rPr>
        <w:t>legislation</w:t>
      </w:r>
      <w:r w:rsidR="0029679D" w:rsidRPr="003573EF">
        <w:rPr>
          <w:lang w:val="en-US"/>
        </w:rPr>
        <w:t xml:space="preserve"> </w:t>
      </w:r>
      <w:r w:rsidRPr="003573EF">
        <w:rPr>
          <w:lang w:val="en-US"/>
        </w:rPr>
        <w:t>imposes that line setting occurs only at night</w:t>
      </w:r>
      <w:r w:rsidR="00AE2852">
        <w:rPr>
          <w:lang w:val="en-US"/>
        </w:rPr>
        <w:t xml:space="preserve"> to limit bird interactions during </w:t>
      </w:r>
      <w:r w:rsidR="003158C8">
        <w:rPr>
          <w:lang w:val="en-US"/>
        </w:rPr>
        <w:t>these operations</w:t>
      </w:r>
      <w:r w:rsidR="00AE2852">
        <w:rPr>
          <w:lang w:val="en-US"/>
        </w:rPr>
        <w:t>. Most interactions thus occurred during line hauling.</w:t>
      </w:r>
      <w:r w:rsidRPr="003573EF">
        <w:rPr>
          <w:lang w:val="en-US"/>
        </w:rPr>
        <w:t xml:space="preserve"> Boat tracks were then interpolated to obtain a location every 10min (as a trade-off between minimizing the ratio of real/interpolated boat positions, and minimizing the time lag between birds and boats locations).</w:t>
      </w:r>
    </w:p>
    <w:p w14:paraId="31DA25BA" w14:textId="77777777" w:rsidR="00AC326B" w:rsidRPr="003573EF" w:rsidRDefault="00AC326B" w:rsidP="00AC326B">
      <w:pPr>
        <w:pStyle w:val="Heading2"/>
        <w:rPr>
          <w:lang w:val="en-US"/>
        </w:rPr>
      </w:pPr>
      <w:r w:rsidRPr="003573EF">
        <w:rPr>
          <w:lang w:val="en-US"/>
        </w:rPr>
        <w:t>Birds attraction and attendance distance thresholds</w:t>
      </w:r>
    </w:p>
    <w:p w14:paraId="18E611D6" w14:textId="388D427A" w:rsidR="00AC326B" w:rsidRPr="003573EF" w:rsidRDefault="00AC326B" w:rsidP="00F75B02">
      <w:pPr>
        <w:jc w:val="both"/>
        <w:rPr>
          <w:lang w:val="en-US"/>
        </w:rPr>
      </w:pPr>
      <w:r w:rsidRPr="003573EF">
        <w:rPr>
          <w:lang w:val="en-US"/>
        </w:rPr>
        <w:t xml:space="preserve">To analyze behavioral responses of seabirds to boats, we distinguished between encountering (i.e. entering within detection-attraction range) and attending boats (i.e. sitting within short distance </w:t>
      </w:r>
      <w:r w:rsidR="005E6227">
        <w:rPr>
          <w:lang w:val="en-US"/>
        </w:rPr>
        <w:t>from</w:t>
      </w:r>
      <w:r w:rsidR="005E6227" w:rsidRPr="003573EF">
        <w:rPr>
          <w:lang w:val="en-US"/>
        </w:rPr>
        <w:t xml:space="preserve"> </w:t>
      </w:r>
      <w:r w:rsidRPr="003573EF">
        <w:rPr>
          <w:lang w:val="en-US"/>
        </w:rPr>
        <w:t xml:space="preserve">them). We first </w:t>
      </w:r>
      <w:r w:rsidR="005E6227" w:rsidRPr="003573EF">
        <w:rPr>
          <w:lang w:val="en-US"/>
        </w:rPr>
        <w:t>quantif</w:t>
      </w:r>
      <w:r w:rsidR="005E6227">
        <w:rPr>
          <w:lang w:val="en-US"/>
        </w:rPr>
        <w:t>ied</w:t>
      </w:r>
      <w:r w:rsidR="005E6227" w:rsidRPr="003573EF">
        <w:rPr>
          <w:lang w:val="en-US"/>
        </w:rPr>
        <w:t xml:space="preserve"> </w:t>
      </w:r>
      <w:r w:rsidRPr="003573EF">
        <w:rPr>
          <w:lang w:val="en-US"/>
        </w:rPr>
        <w:t xml:space="preserve">encounter rates in each species, </w:t>
      </w:r>
      <w:r w:rsidR="005E6227">
        <w:rPr>
          <w:lang w:val="en-US"/>
        </w:rPr>
        <w:t>accounting for</w:t>
      </w:r>
      <w:r w:rsidRPr="003573EF">
        <w:rPr>
          <w:lang w:val="en-US"/>
        </w:rPr>
        <w:t xml:space="preserve"> boat density and bird foraging trip duration</w:t>
      </w:r>
      <w:r w:rsidR="007615D4">
        <w:rPr>
          <w:lang w:val="en-US"/>
        </w:rPr>
        <w:t>. We then</w:t>
      </w:r>
      <w:r w:rsidR="00DE0198">
        <w:rPr>
          <w:lang w:val="en-US"/>
        </w:rPr>
        <w:t xml:space="preserve"> </w:t>
      </w:r>
      <w:r w:rsidRPr="003573EF">
        <w:rPr>
          <w:lang w:val="en-US"/>
        </w:rPr>
        <w:t>compare</w:t>
      </w:r>
      <w:r w:rsidR="005E6227">
        <w:rPr>
          <w:lang w:val="en-US"/>
        </w:rPr>
        <w:t>d</w:t>
      </w:r>
      <w:r w:rsidRPr="003573EF">
        <w:rPr>
          <w:lang w:val="en-US"/>
        </w:rPr>
        <w:t xml:space="preserve"> the response of the two species </w:t>
      </w:r>
      <w:r w:rsidR="005E6227">
        <w:rPr>
          <w:lang w:val="en-US"/>
        </w:rPr>
        <w:t>after</w:t>
      </w:r>
      <w:r w:rsidR="005E6227" w:rsidRPr="003573EF">
        <w:rPr>
          <w:lang w:val="en-US"/>
        </w:rPr>
        <w:t xml:space="preserve"> </w:t>
      </w:r>
      <w:r w:rsidRPr="003573EF">
        <w:rPr>
          <w:lang w:val="en-US"/>
        </w:rPr>
        <w:t>boats ha</w:t>
      </w:r>
      <w:r w:rsidR="005E6227">
        <w:rPr>
          <w:lang w:val="en-US"/>
        </w:rPr>
        <w:t>d</w:t>
      </w:r>
      <w:r w:rsidRPr="003573EF">
        <w:rPr>
          <w:lang w:val="en-US"/>
        </w:rPr>
        <w:t xml:space="preserve"> been encountered (e.g. </w:t>
      </w:r>
      <w:r w:rsidR="0026575B">
        <w:rPr>
          <w:lang w:val="en-US"/>
        </w:rPr>
        <w:t>probability of attending</w:t>
      </w:r>
      <w:r w:rsidRPr="003573EF">
        <w:rPr>
          <w:lang w:val="en-US"/>
        </w:rPr>
        <w:t xml:space="preserve">, time spent attending per encounter). </w:t>
      </w:r>
      <w:r w:rsidR="007A47C6">
        <w:rPr>
          <w:lang w:val="en-US"/>
        </w:rPr>
        <w:t xml:space="preserve">To define </w:t>
      </w:r>
      <w:r w:rsidR="007A47C6">
        <w:rPr>
          <w:lang w:val="en-US"/>
        </w:rPr>
        <w:lastRenderedPageBreak/>
        <w:t xml:space="preserve">an encounter, we estimated at what distance </w:t>
      </w:r>
      <w:r w:rsidR="00E624F1">
        <w:rPr>
          <w:lang w:val="en-US"/>
        </w:rPr>
        <w:t>birds</w:t>
      </w:r>
      <w:r w:rsidR="007A47C6">
        <w:rPr>
          <w:lang w:val="en-US"/>
        </w:rPr>
        <w:t xml:space="preserve"> could potentially be attracted to boats (“attraction distance threshold”). </w:t>
      </w:r>
      <w:r w:rsidR="00E624F1">
        <w:rPr>
          <w:lang w:val="en-US"/>
        </w:rPr>
        <w:t xml:space="preserve">This was done in Collet et al. </w:t>
      </w:r>
      <w:r w:rsidR="00E624F1">
        <w:rPr>
          <w:lang w:val="en-US"/>
        </w:rPr>
        <w:fldChar w:fldCharType="begin"/>
      </w:r>
      <w:r w:rsidR="00E624F1">
        <w:rPr>
          <w:lang w:val="en-US"/>
        </w:rPr>
        <w:instrText xml:space="preserve"> ADDIN ZOTERO_ITEM CSL_CITATION {"citationID":"13ami8t7rf","properties":{"formattedCitation":"(2015)","plainCitation":"(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suppress-author":true}],"schema":"https://github.com/citation-style-language/schema/raw/master/csl-citation.json"} </w:instrText>
      </w:r>
      <w:r w:rsidR="00E624F1">
        <w:rPr>
          <w:lang w:val="en-US"/>
        </w:rPr>
        <w:fldChar w:fldCharType="separate"/>
      </w:r>
      <w:r w:rsidR="00E624F1" w:rsidRPr="00263DBA">
        <w:rPr>
          <w:rFonts w:ascii="Calibri" w:hAnsi="Calibri"/>
          <w:lang w:val="en-US"/>
        </w:rPr>
        <w:t>(2015)</w:t>
      </w:r>
      <w:r w:rsidR="00E624F1">
        <w:rPr>
          <w:lang w:val="en-US"/>
        </w:rPr>
        <w:fldChar w:fldCharType="end"/>
      </w:r>
      <w:r w:rsidR="00E624F1">
        <w:rPr>
          <w:lang w:val="en-US"/>
        </w:rPr>
        <w:t xml:space="preserve"> for WA, and here we use</w:t>
      </w:r>
      <w:r w:rsidR="007615D4">
        <w:rPr>
          <w:lang w:val="en-US"/>
        </w:rPr>
        <w:t xml:space="preserve">d the same methodology for BBA: </w:t>
      </w:r>
      <w:r w:rsidR="007A47C6">
        <w:rPr>
          <w:lang w:val="en-US"/>
        </w:rPr>
        <w:t xml:space="preserve">we </w:t>
      </w:r>
      <w:r w:rsidR="00E624F1">
        <w:rPr>
          <w:lang w:val="en-US"/>
        </w:rPr>
        <w:t xml:space="preserve">calculated the maximal distance at which birds were observed flying in the direction of boats (i.e. within 10°) more than expected from chance </w:t>
      </w:r>
      <w:r w:rsidRPr="003573EF">
        <w:rPr>
          <w:lang w:val="en-US"/>
        </w:rPr>
        <w:fldChar w:fldCharType="begin"/>
      </w:r>
      <w:r w:rsidRPr="003573EF">
        <w:rPr>
          <w:lang w:val="en-US"/>
        </w:rPr>
        <w:instrText xml:space="preserve"> ADDIN ZOTERO_ITEM CSL_CITATION {"citationID":"1cpmt0kraa","properties":{"formattedCitation":"(i.e. 10/180; Collet et al., 2015)","plainCitation":"(i.e. 10/180; 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prefix":"i.e. 10/180; "}],"schema":"https://github.com/citation-style-language/schema/raw/master/csl-citation.json"} </w:instrText>
      </w:r>
      <w:r w:rsidRPr="003573EF">
        <w:rPr>
          <w:lang w:val="en-US"/>
        </w:rPr>
        <w:fldChar w:fldCharType="separate"/>
      </w:r>
      <w:r w:rsidRPr="003573EF">
        <w:rPr>
          <w:rFonts w:ascii="Calibri" w:hAnsi="Calibri"/>
          <w:lang w:val="en-US"/>
        </w:rPr>
        <w:t>(i.e. 10/180</w:t>
      </w:r>
      <w:r w:rsidR="00C71793">
        <w:rPr>
          <w:rFonts w:ascii="Calibri" w:hAnsi="Calibri"/>
          <w:lang w:val="en-US"/>
        </w:rPr>
        <w:t xml:space="preserve"> as expe</w:t>
      </w:r>
      <w:r w:rsidR="00165396">
        <w:rPr>
          <w:rFonts w:ascii="Calibri" w:hAnsi="Calibri"/>
          <w:lang w:val="en-US"/>
        </w:rPr>
        <w:t>cted for a uniform distribution</w:t>
      </w:r>
      <w:r w:rsidR="007615D4">
        <w:rPr>
          <w:rFonts w:ascii="Calibri" w:hAnsi="Calibri"/>
          <w:lang w:val="en-US"/>
        </w:rPr>
        <w:t xml:space="preserve"> of directions</w:t>
      </w:r>
      <w:r w:rsidRPr="003573EF">
        <w:rPr>
          <w:rFonts w:ascii="Calibri" w:hAnsi="Calibri"/>
          <w:lang w:val="en-US"/>
        </w:rPr>
        <w:t>; Collet et al., 2015)</w:t>
      </w:r>
      <w:r w:rsidRPr="003573EF">
        <w:rPr>
          <w:lang w:val="en-US"/>
        </w:rPr>
        <w:fldChar w:fldCharType="end"/>
      </w:r>
      <w:r w:rsidRPr="003573EF">
        <w:rPr>
          <w:lang w:val="en-US"/>
        </w:rPr>
        <w:t xml:space="preserve">. </w:t>
      </w:r>
      <w:r w:rsidR="007615D4">
        <w:rPr>
          <w:lang w:val="en-US"/>
        </w:rPr>
        <w:t>W</w:t>
      </w:r>
      <w:r w:rsidR="00E624F1">
        <w:rPr>
          <w:lang w:val="en-US"/>
        </w:rPr>
        <w:t xml:space="preserve">e defined “attendance </w:t>
      </w:r>
      <w:r w:rsidR="0026575B">
        <w:rPr>
          <w:lang w:val="en-US"/>
        </w:rPr>
        <w:t>behavior</w:t>
      </w:r>
      <w:r w:rsidR="00E624F1">
        <w:rPr>
          <w:lang w:val="en-US"/>
        </w:rPr>
        <w:t>” as birds sitting (</w:t>
      </w:r>
      <w:r w:rsidR="00165396">
        <w:rPr>
          <w:lang w:val="en-US"/>
        </w:rPr>
        <w:t>speed &lt; 10km/h</w:t>
      </w:r>
      <w:r w:rsidR="00E624F1">
        <w:rPr>
          <w:lang w:val="en-US"/>
        </w:rPr>
        <w:t xml:space="preserve">) within very close range from boats. </w:t>
      </w:r>
      <w:r w:rsidRPr="003573EF">
        <w:rPr>
          <w:lang w:val="en-US"/>
        </w:rPr>
        <w:t>The attendance distance</w:t>
      </w:r>
      <w:r w:rsidR="00E624F1">
        <w:rPr>
          <w:lang w:val="en-US"/>
        </w:rPr>
        <w:t xml:space="preserve"> threshold</w:t>
      </w:r>
      <w:r w:rsidRPr="003573EF">
        <w:rPr>
          <w:lang w:val="en-US"/>
        </w:rPr>
        <w:t xml:space="preserve"> for WA was previously estimated a</w:t>
      </w:r>
      <w:r w:rsidR="004811E5">
        <w:rPr>
          <w:lang w:val="en-US"/>
        </w:rPr>
        <w:t>t</w:t>
      </w:r>
      <w:r w:rsidRPr="003573EF">
        <w:rPr>
          <w:lang w:val="en-US"/>
        </w:rPr>
        <w:t xml:space="preserve"> 3km </w:t>
      </w:r>
      <w:r w:rsidRPr="003573EF">
        <w:rPr>
          <w:lang w:val="en-US"/>
        </w:rPr>
        <w:fldChar w:fldCharType="begin"/>
      </w:r>
      <w:r w:rsidRPr="003573EF">
        <w:rPr>
          <w:lang w:val="en-US"/>
        </w:rPr>
        <w:instrText xml:space="preserve"> ADDIN ZOTERO_ITEM CSL_CITATION {"citationID":"1ht3t5jop6","properties":{"formattedCitation":"(Collet et al., 2015)","plainCitation":"(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schema":"https://github.com/citation-style-language/schema/raw/master/csl-citation.json"} </w:instrText>
      </w:r>
      <w:r w:rsidRPr="003573EF">
        <w:rPr>
          <w:lang w:val="en-US"/>
        </w:rPr>
        <w:fldChar w:fldCharType="separate"/>
      </w:r>
      <w:r w:rsidRPr="003573EF">
        <w:rPr>
          <w:rFonts w:ascii="Calibri" w:hAnsi="Calibri"/>
          <w:lang w:val="en-US"/>
        </w:rPr>
        <w:t>(Collet et al., 2015)</w:t>
      </w:r>
      <w:r w:rsidRPr="003573EF">
        <w:rPr>
          <w:lang w:val="en-US"/>
        </w:rPr>
        <w:fldChar w:fldCharType="end"/>
      </w:r>
      <w:r w:rsidRPr="003573EF">
        <w:rPr>
          <w:lang w:val="en-US"/>
        </w:rPr>
        <w:t>. To facilitate direct comparisons between species, we used the same 3km threshold for both BBA and WA.</w:t>
      </w:r>
    </w:p>
    <w:p w14:paraId="4D46FA3C" w14:textId="1B41BB3B" w:rsidR="00AC326B" w:rsidRPr="003573EF" w:rsidRDefault="001E33F7" w:rsidP="00AC326B">
      <w:pPr>
        <w:pStyle w:val="Heading2"/>
        <w:rPr>
          <w:lang w:val="en-US"/>
        </w:rPr>
      </w:pPr>
      <w:r w:rsidRPr="003573EF">
        <w:rPr>
          <w:lang w:val="en-US"/>
        </w:rPr>
        <w:t xml:space="preserve">Comparison of </w:t>
      </w:r>
      <w:r w:rsidR="0026575B">
        <w:rPr>
          <w:lang w:val="en-US"/>
        </w:rPr>
        <w:t>behavior</w:t>
      </w:r>
      <w:r w:rsidRPr="003573EF">
        <w:rPr>
          <w:lang w:val="en-US"/>
        </w:rPr>
        <w:t>al responses of birds</w:t>
      </w:r>
    </w:p>
    <w:p w14:paraId="36FAB22E" w14:textId="64ECDED9" w:rsidR="00AC326B" w:rsidRPr="003573EF" w:rsidRDefault="00AC326B" w:rsidP="00F75B02">
      <w:pPr>
        <w:jc w:val="both"/>
        <w:rPr>
          <w:lang w:val="en-US"/>
        </w:rPr>
      </w:pPr>
      <w:r w:rsidRPr="003573EF">
        <w:rPr>
          <w:lang w:val="en-US"/>
        </w:rPr>
        <w:t>Once each bird position ha</w:t>
      </w:r>
      <w:r w:rsidR="000B2A0D">
        <w:rPr>
          <w:lang w:val="en-US"/>
        </w:rPr>
        <w:t>d</w:t>
      </w:r>
      <w:r w:rsidRPr="003573EF">
        <w:rPr>
          <w:lang w:val="en-US"/>
        </w:rPr>
        <w:t xml:space="preserve"> been assigned a status (“attendance” if sitting on the water within 3km of a boat, “within attraction range” if located within 30km of a boat</w:t>
      </w:r>
      <w:r w:rsidR="002D33C5" w:rsidRPr="003573EF">
        <w:rPr>
          <w:lang w:val="en-US"/>
        </w:rPr>
        <w:t>, “none” in any other circumstances</w:t>
      </w:r>
      <w:r w:rsidRPr="003573EF">
        <w:rPr>
          <w:lang w:val="en-US"/>
        </w:rPr>
        <w:t>), we define</w:t>
      </w:r>
      <w:r w:rsidR="000B2A0D">
        <w:rPr>
          <w:lang w:val="en-US"/>
        </w:rPr>
        <w:t>d</w:t>
      </w:r>
      <w:r w:rsidRPr="003573EF">
        <w:rPr>
          <w:lang w:val="en-US"/>
        </w:rPr>
        <w:t xml:space="preserve"> an encounter event as a series of consecutive locations </w:t>
      </w:r>
      <w:r w:rsidR="000B2A0D">
        <w:rPr>
          <w:lang w:val="en-US"/>
        </w:rPr>
        <w:t>remaining</w:t>
      </w:r>
      <w:r w:rsidRPr="003573EF">
        <w:rPr>
          <w:lang w:val="en-US"/>
        </w:rPr>
        <w:t xml:space="preserve"> within </w:t>
      </w:r>
      <w:r w:rsidR="004D0EF9">
        <w:rPr>
          <w:lang w:val="en-US"/>
        </w:rPr>
        <w:t xml:space="preserve">the </w:t>
      </w:r>
      <w:r w:rsidRPr="003573EF">
        <w:rPr>
          <w:lang w:val="en-US"/>
        </w:rPr>
        <w:t xml:space="preserve">attraction </w:t>
      </w:r>
      <w:r w:rsidR="000B2A0D">
        <w:rPr>
          <w:lang w:val="en-US"/>
        </w:rPr>
        <w:t>range</w:t>
      </w:r>
      <w:r w:rsidR="000B2A0D" w:rsidRPr="003573EF">
        <w:rPr>
          <w:lang w:val="en-US"/>
        </w:rPr>
        <w:t xml:space="preserve"> </w:t>
      </w:r>
      <w:r w:rsidRPr="003573EF">
        <w:rPr>
          <w:lang w:val="en-US"/>
        </w:rPr>
        <w:t>of a boat</w:t>
      </w:r>
      <w:r w:rsidR="007615A2">
        <w:rPr>
          <w:lang w:val="en-US"/>
        </w:rPr>
        <w:t>.</w:t>
      </w:r>
      <w:r w:rsidR="001C3C82">
        <w:rPr>
          <w:lang w:val="en-US"/>
        </w:rPr>
        <w:t xml:space="preserve"> When two such series were sep</w:t>
      </w:r>
      <w:r w:rsidR="005B0031">
        <w:rPr>
          <w:lang w:val="en-US"/>
        </w:rPr>
        <w:t>a</w:t>
      </w:r>
      <w:r w:rsidR="001C3C82">
        <w:rPr>
          <w:lang w:val="en-US"/>
        </w:rPr>
        <w:t xml:space="preserve">rated by less than </w:t>
      </w:r>
      <w:r w:rsidR="000B2A0D">
        <w:rPr>
          <w:lang w:val="en-US"/>
        </w:rPr>
        <w:t xml:space="preserve">4 GPS positions outside </w:t>
      </w:r>
      <w:r w:rsidR="001C3C82">
        <w:rPr>
          <w:lang w:val="en-US"/>
        </w:rPr>
        <w:t>the attraction range</w:t>
      </w:r>
      <w:r w:rsidR="000B2A0D">
        <w:rPr>
          <w:lang w:val="en-US"/>
        </w:rPr>
        <w:t xml:space="preserve"> </w:t>
      </w:r>
      <w:r w:rsidRPr="003573EF">
        <w:rPr>
          <w:lang w:val="en-US"/>
        </w:rPr>
        <w:t>(i.e. ~1h, the “time-to-return” threshold)</w:t>
      </w:r>
      <w:r w:rsidR="001C3C82">
        <w:rPr>
          <w:lang w:val="en-US"/>
        </w:rPr>
        <w:t>, we grouped them as a single encounter</w:t>
      </w:r>
      <w:r w:rsidRPr="003573EF">
        <w:rPr>
          <w:lang w:val="en-US"/>
        </w:rPr>
        <w:t>. An encounter event thus represents one “opportunity”, seized or not, to attend a boat.</w:t>
      </w:r>
    </w:p>
    <w:p w14:paraId="4A925525" w14:textId="5A1D077D" w:rsidR="00AC326B" w:rsidRPr="003573EF" w:rsidRDefault="00AC326B" w:rsidP="00F75B02">
      <w:pPr>
        <w:ind w:firstLine="708"/>
        <w:jc w:val="both"/>
        <w:rPr>
          <w:lang w:val="en-US"/>
        </w:rPr>
      </w:pPr>
      <w:r w:rsidRPr="003573EF">
        <w:rPr>
          <w:lang w:val="en-US"/>
        </w:rPr>
        <w:t>We</w:t>
      </w:r>
      <w:r w:rsidR="00C71793">
        <w:rPr>
          <w:lang w:val="en-US"/>
        </w:rPr>
        <w:t xml:space="preserve"> </w:t>
      </w:r>
      <w:r w:rsidRPr="003573EF">
        <w:rPr>
          <w:lang w:val="en-US"/>
        </w:rPr>
        <w:t xml:space="preserve">compared encounter </w:t>
      </w:r>
      <w:r w:rsidR="00586D3D" w:rsidRPr="003573EF">
        <w:rPr>
          <w:lang w:val="en-US"/>
        </w:rPr>
        <w:t xml:space="preserve">chances </w:t>
      </w:r>
      <w:r w:rsidRPr="003573EF">
        <w:rPr>
          <w:lang w:val="en-US"/>
        </w:rPr>
        <w:t>between the three species-</w:t>
      </w:r>
      <w:r w:rsidR="00D5757A" w:rsidRPr="003573EF">
        <w:rPr>
          <w:lang w:val="en-US"/>
        </w:rPr>
        <w:t xml:space="preserve">breeding </w:t>
      </w:r>
      <w:r w:rsidRPr="003573EF">
        <w:rPr>
          <w:lang w:val="en-US"/>
        </w:rPr>
        <w:t>stage categories</w:t>
      </w:r>
      <w:r w:rsidR="00D5757A" w:rsidRPr="003573EF">
        <w:rPr>
          <w:lang w:val="en-US"/>
        </w:rPr>
        <w:t xml:space="preserve"> (WA-incubation, BBA-incubation, BBA-chick rearing)</w:t>
      </w:r>
      <w:r w:rsidRPr="003573EF">
        <w:rPr>
          <w:lang w:val="en-US"/>
        </w:rPr>
        <w:t xml:space="preserve">, as the number of encounter events per </w:t>
      </w:r>
      <w:r w:rsidR="00586D3D" w:rsidRPr="003573EF">
        <w:rPr>
          <w:lang w:val="en-US"/>
        </w:rPr>
        <w:t>trip</w:t>
      </w:r>
      <w:r w:rsidR="00391491">
        <w:rPr>
          <w:lang w:val="en-US"/>
        </w:rPr>
        <w:t>. We used a</w:t>
      </w:r>
      <w:r w:rsidR="00C71793">
        <w:rPr>
          <w:lang w:val="en-US"/>
        </w:rPr>
        <w:t xml:space="preserve"> </w:t>
      </w:r>
      <w:r w:rsidR="00DF6625" w:rsidRPr="003573EF">
        <w:rPr>
          <w:lang w:val="en-US"/>
        </w:rPr>
        <w:t xml:space="preserve">two-step </w:t>
      </w:r>
      <w:r w:rsidRPr="003573EF">
        <w:rPr>
          <w:lang w:val="en-US"/>
        </w:rPr>
        <w:t>GLMM</w:t>
      </w:r>
      <w:r w:rsidR="00DF6625" w:rsidRPr="003573EF">
        <w:rPr>
          <w:lang w:val="en-US"/>
        </w:rPr>
        <w:t xml:space="preserve"> to account for zero-inflation: </w:t>
      </w:r>
      <w:r w:rsidR="00391491">
        <w:rPr>
          <w:lang w:val="en-US"/>
        </w:rPr>
        <w:t xml:space="preserve">a </w:t>
      </w:r>
      <w:r w:rsidR="00DF6625" w:rsidRPr="003573EF">
        <w:rPr>
          <w:lang w:val="en-US"/>
        </w:rPr>
        <w:t xml:space="preserve">binomial model evaluating the probability to encounter at least one boat, </w:t>
      </w:r>
      <w:r w:rsidR="00391491">
        <w:rPr>
          <w:lang w:val="en-US"/>
        </w:rPr>
        <w:t>followed by a</w:t>
      </w:r>
      <w:r w:rsidR="00391491" w:rsidRPr="003573EF">
        <w:rPr>
          <w:lang w:val="en-US"/>
        </w:rPr>
        <w:t xml:space="preserve"> </w:t>
      </w:r>
      <w:r w:rsidR="00586D3D" w:rsidRPr="003573EF">
        <w:rPr>
          <w:lang w:val="en-US"/>
        </w:rPr>
        <w:t>negative binomial GLMM</w:t>
      </w:r>
      <w:r w:rsidR="00DF6625" w:rsidRPr="003573EF">
        <w:rPr>
          <w:lang w:val="en-US"/>
        </w:rPr>
        <w:t xml:space="preserve"> evaluating</w:t>
      </w:r>
      <w:r w:rsidR="00586D3D" w:rsidRPr="003573EF">
        <w:rPr>
          <w:lang w:val="en-US"/>
        </w:rPr>
        <w:t xml:space="preserve"> </w:t>
      </w:r>
      <w:r w:rsidR="00EA0E9B">
        <w:rPr>
          <w:lang w:val="en-US"/>
        </w:rPr>
        <w:t xml:space="preserve">the </w:t>
      </w:r>
      <w:r w:rsidR="00586D3D" w:rsidRPr="003573EF">
        <w:rPr>
          <w:lang w:val="en-US"/>
        </w:rPr>
        <w:t>number of encounters</w:t>
      </w:r>
      <w:r w:rsidR="00DF6625" w:rsidRPr="003573EF">
        <w:rPr>
          <w:lang w:val="en-US"/>
        </w:rPr>
        <w:t xml:space="preserve"> </w:t>
      </w:r>
      <w:r w:rsidR="00586D3D" w:rsidRPr="003573EF">
        <w:rPr>
          <w:lang w:val="en-US"/>
        </w:rPr>
        <w:t>per trip</w:t>
      </w:r>
      <w:r w:rsidR="00DF6625" w:rsidRPr="003573EF">
        <w:rPr>
          <w:lang w:val="en-US"/>
        </w:rPr>
        <w:t xml:space="preserve"> </w:t>
      </w:r>
      <w:r w:rsidR="00EA0E9B">
        <w:rPr>
          <w:lang w:val="en-US"/>
        </w:rPr>
        <w:t>for</w:t>
      </w:r>
      <w:r w:rsidR="00EA0E9B" w:rsidRPr="003573EF">
        <w:rPr>
          <w:lang w:val="en-US"/>
        </w:rPr>
        <w:t xml:space="preserve"> </w:t>
      </w:r>
      <w:r w:rsidR="00DF6625" w:rsidRPr="003573EF">
        <w:rPr>
          <w:lang w:val="en-US"/>
        </w:rPr>
        <w:t>trips with at least one encounter</w:t>
      </w:r>
      <w:r w:rsidRPr="003573EF">
        <w:rPr>
          <w:lang w:val="en-US"/>
        </w:rPr>
        <w:t>. We include</w:t>
      </w:r>
      <w:r w:rsidR="00EA0E9B">
        <w:rPr>
          <w:lang w:val="en-US"/>
        </w:rPr>
        <w:t>d</w:t>
      </w:r>
      <w:r w:rsidRPr="003573EF">
        <w:rPr>
          <w:lang w:val="en-US"/>
        </w:rPr>
        <w:t xml:space="preserve"> </w:t>
      </w:r>
      <w:r w:rsidR="00EA0E9B" w:rsidRPr="003573EF">
        <w:rPr>
          <w:lang w:val="en-US"/>
        </w:rPr>
        <w:t xml:space="preserve">as covariates </w:t>
      </w:r>
      <w:r w:rsidR="00EA0E9B">
        <w:rPr>
          <w:lang w:val="en-US"/>
        </w:rPr>
        <w:t xml:space="preserve">the </w:t>
      </w:r>
      <w:r w:rsidR="00586D3D" w:rsidRPr="003573EF">
        <w:rPr>
          <w:lang w:val="en-US"/>
        </w:rPr>
        <w:t xml:space="preserve">trip duration and </w:t>
      </w:r>
      <w:r w:rsidRPr="003573EF">
        <w:rPr>
          <w:lang w:val="en-US"/>
        </w:rPr>
        <w:t>the average number of boats present within 350km of the bird during the trip.</w:t>
      </w:r>
    </w:p>
    <w:p w14:paraId="6AD93C63" w14:textId="032F793D" w:rsidR="00AC326B" w:rsidRPr="003573EF" w:rsidRDefault="00AC326B" w:rsidP="00F75B02">
      <w:pPr>
        <w:ind w:firstLine="708"/>
        <w:jc w:val="both"/>
        <w:rPr>
          <w:lang w:val="en-US"/>
        </w:rPr>
      </w:pPr>
      <w:r w:rsidRPr="003573EF">
        <w:rPr>
          <w:lang w:val="en-US"/>
        </w:rPr>
        <w:t xml:space="preserve">To compare the strength of </w:t>
      </w:r>
      <w:r w:rsidR="007A1A09">
        <w:rPr>
          <w:lang w:val="en-US"/>
        </w:rPr>
        <w:t>attraction to boats</w:t>
      </w:r>
      <w:r w:rsidRPr="003573EF">
        <w:rPr>
          <w:lang w:val="en-US"/>
        </w:rPr>
        <w:t xml:space="preserve"> between species, for each encounter event we </w:t>
      </w:r>
      <w:r w:rsidR="00391491">
        <w:rPr>
          <w:lang w:val="en-US"/>
        </w:rPr>
        <w:t>determined whether there was at least one attending location during the encounter. We modelled this proportion</w:t>
      </w:r>
      <w:r w:rsidRPr="003573EF">
        <w:rPr>
          <w:lang w:val="en-US"/>
        </w:rPr>
        <w:t xml:space="preserve"> in relation to the species-</w:t>
      </w:r>
      <w:r w:rsidR="00D5757A" w:rsidRPr="003573EF">
        <w:rPr>
          <w:lang w:val="en-US"/>
        </w:rPr>
        <w:t xml:space="preserve">breeding </w:t>
      </w:r>
      <w:r w:rsidRPr="003573EF">
        <w:rPr>
          <w:lang w:val="en-US"/>
        </w:rPr>
        <w:t>stage category</w:t>
      </w:r>
      <w:r w:rsidR="00391491">
        <w:rPr>
          <w:lang w:val="en-US"/>
        </w:rPr>
        <w:t xml:space="preserve">, using a </w:t>
      </w:r>
      <w:r w:rsidR="00391491" w:rsidRPr="003573EF">
        <w:rPr>
          <w:lang w:val="en-US"/>
        </w:rPr>
        <w:t xml:space="preserve">GLMM with </w:t>
      </w:r>
      <w:r w:rsidR="00391491">
        <w:rPr>
          <w:lang w:val="en-US"/>
        </w:rPr>
        <w:t xml:space="preserve">a </w:t>
      </w:r>
      <w:r w:rsidR="00391491" w:rsidRPr="003573EF">
        <w:rPr>
          <w:lang w:val="en-US"/>
        </w:rPr>
        <w:t xml:space="preserve">binomial </w:t>
      </w:r>
      <w:r w:rsidR="00391491">
        <w:rPr>
          <w:lang w:val="en-US"/>
        </w:rPr>
        <w:t>structure.</w:t>
      </w:r>
      <w:r w:rsidR="00391491" w:rsidRPr="003573EF">
        <w:rPr>
          <w:lang w:val="en-US"/>
        </w:rPr>
        <w:t xml:space="preserve"> </w:t>
      </w:r>
      <w:r w:rsidRPr="003573EF">
        <w:rPr>
          <w:lang w:val="en-US"/>
        </w:rPr>
        <w:t xml:space="preserve"> Almost all BBA encounter events started within </w:t>
      </w:r>
      <w:r w:rsidR="007A1A09">
        <w:rPr>
          <w:lang w:val="en-US"/>
        </w:rPr>
        <w:t>1 hour</w:t>
      </w:r>
      <w:r w:rsidR="007A1A09" w:rsidRPr="003573EF">
        <w:rPr>
          <w:lang w:val="en-US"/>
        </w:rPr>
        <w:t xml:space="preserve"> </w:t>
      </w:r>
      <w:r w:rsidRPr="003573EF">
        <w:rPr>
          <w:lang w:val="en-US"/>
        </w:rPr>
        <w:t xml:space="preserve">of a fishing operation; hence there was not enough variability </w:t>
      </w:r>
      <w:r w:rsidR="008F3F13">
        <w:rPr>
          <w:lang w:val="en-US"/>
        </w:rPr>
        <w:t xml:space="preserve">at the start of encounters </w:t>
      </w:r>
      <w:r w:rsidR="006012C9">
        <w:rPr>
          <w:lang w:val="en-US"/>
        </w:rPr>
        <w:t>to test</w:t>
      </w:r>
      <w:r w:rsidRPr="003573EF">
        <w:rPr>
          <w:lang w:val="en-US"/>
        </w:rPr>
        <w:t xml:space="preserve"> effects of boat activity on the probability of attraction, and this variable was not included in models. For consistency between species, we discarded WA encounter events that started more than 1h from a fishing operation. We included as a covariate the average number of boats present within detection range (30km) during the encounter.</w:t>
      </w:r>
    </w:p>
    <w:p w14:paraId="2AEE9AE7" w14:textId="2EE9124B" w:rsidR="00AC326B" w:rsidRPr="003573EF" w:rsidRDefault="00AC326B" w:rsidP="00F75B02">
      <w:pPr>
        <w:ind w:firstLine="708"/>
        <w:jc w:val="both"/>
        <w:rPr>
          <w:lang w:val="en-US"/>
        </w:rPr>
      </w:pPr>
      <w:r w:rsidRPr="003573EF">
        <w:rPr>
          <w:lang w:val="en-US"/>
        </w:rPr>
        <w:t xml:space="preserve">For encounters </w:t>
      </w:r>
      <w:r w:rsidR="009B1702">
        <w:rPr>
          <w:lang w:val="en-US"/>
        </w:rPr>
        <w:t xml:space="preserve">which </w:t>
      </w:r>
      <w:r w:rsidR="008A7AF7">
        <w:rPr>
          <w:lang w:val="en-US"/>
        </w:rPr>
        <w:t>contain</w:t>
      </w:r>
      <w:r w:rsidRPr="003573EF">
        <w:rPr>
          <w:lang w:val="en-US"/>
        </w:rPr>
        <w:t>ed attendance, we compared the attendance behavior between the three species-</w:t>
      </w:r>
      <w:r w:rsidR="00D5757A" w:rsidRPr="003573EF">
        <w:rPr>
          <w:lang w:val="en-US"/>
        </w:rPr>
        <w:t xml:space="preserve">breeding </w:t>
      </w:r>
      <w:r w:rsidRPr="003573EF">
        <w:rPr>
          <w:lang w:val="en-US"/>
        </w:rPr>
        <w:t>stage categories. Three response variables were used: the total duration of the encounter (</w:t>
      </w:r>
      <w:r w:rsidR="009B1702" w:rsidRPr="003573EF">
        <w:rPr>
          <w:lang w:val="en-US"/>
        </w:rPr>
        <w:t>w</w:t>
      </w:r>
      <w:r w:rsidR="009B1702">
        <w:rPr>
          <w:lang w:val="en-US"/>
        </w:rPr>
        <w:t xml:space="preserve">hich </w:t>
      </w:r>
      <w:r w:rsidRPr="003573EF">
        <w:rPr>
          <w:lang w:val="en-US"/>
        </w:rPr>
        <w:t>contain</w:t>
      </w:r>
      <w:r w:rsidR="009B1702">
        <w:rPr>
          <w:lang w:val="en-US"/>
        </w:rPr>
        <w:t>ed</w:t>
      </w:r>
      <w:r w:rsidRPr="003573EF">
        <w:rPr>
          <w:lang w:val="en-US"/>
        </w:rPr>
        <w:t xml:space="preserve"> attendance</w:t>
      </w:r>
      <w:r w:rsidR="009B1702">
        <w:rPr>
          <w:lang w:val="en-US"/>
        </w:rPr>
        <w:t xml:space="preserve"> events</w:t>
      </w:r>
      <w:r w:rsidRPr="003573EF">
        <w:rPr>
          <w:lang w:val="en-US"/>
        </w:rPr>
        <w:t xml:space="preserve">), the proportion of this encounter duration spent </w:t>
      </w:r>
      <w:r w:rsidR="009B1702" w:rsidRPr="003573EF">
        <w:rPr>
          <w:lang w:val="en-US"/>
        </w:rPr>
        <w:t>attending</w:t>
      </w:r>
      <w:r w:rsidRPr="003573EF">
        <w:rPr>
          <w:lang w:val="en-US"/>
        </w:rPr>
        <w:t xml:space="preserve"> boats </w:t>
      </w:r>
      <w:r w:rsidR="006A0DFD" w:rsidRPr="003573EF">
        <w:rPr>
          <w:lang w:val="en-US"/>
        </w:rPr>
        <w:t>(</w:t>
      </w:r>
      <w:r w:rsidR="006A0DFD">
        <w:rPr>
          <w:lang w:val="en-US"/>
        </w:rPr>
        <w:t xml:space="preserve">sitting within </w:t>
      </w:r>
      <w:r w:rsidRPr="003573EF">
        <w:rPr>
          <w:lang w:val="en-US"/>
        </w:rPr>
        <w:t xml:space="preserve">3km, rather than simply remaining within 30km), and finally, the average distance from boats when attending them (&lt;3km). For these three models we also included the average number of boats present within detection range during the </w:t>
      </w:r>
      <w:r w:rsidRPr="003573EF">
        <w:rPr>
          <w:lang w:val="en-US"/>
        </w:rPr>
        <w:lastRenderedPageBreak/>
        <w:t xml:space="preserve">encounter, and a variable accounting for vessel fishing activity during the encounter. </w:t>
      </w:r>
      <w:r w:rsidR="008A7AF7">
        <w:rPr>
          <w:lang w:val="en-US"/>
        </w:rPr>
        <w:t>Indeed while all retained encounters started within 1h of a fishing activity (see above), some ended well after the end of fishing activities.</w:t>
      </w:r>
      <w:r w:rsidR="00AE2852">
        <w:rPr>
          <w:lang w:val="en-US"/>
        </w:rPr>
        <w:t xml:space="preserve"> </w:t>
      </w:r>
      <w:r w:rsidRPr="003573EF">
        <w:rPr>
          <w:lang w:val="en-US"/>
        </w:rPr>
        <w:t>This</w:t>
      </w:r>
      <w:r w:rsidR="008A7AF7">
        <w:rPr>
          <w:lang w:val="en-US"/>
        </w:rPr>
        <w:t xml:space="preserve"> fishing-activity</w:t>
      </w:r>
      <w:r w:rsidRPr="003573EF">
        <w:rPr>
          <w:lang w:val="en-US"/>
        </w:rPr>
        <w:t xml:space="preserve"> covariate </w:t>
      </w:r>
      <w:r w:rsidR="006A0DFD">
        <w:rPr>
          <w:lang w:val="en-US"/>
        </w:rPr>
        <w:t>wa</w:t>
      </w:r>
      <w:r w:rsidRPr="003573EF">
        <w:rPr>
          <w:lang w:val="en-US"/>
        </w:rPr>
        <w:t xml:space="preserve">s the proportion of the whole encounter duration where the boat was </w:t>
      </w:r>
      <w:r w:rsidR="009B1702">
        <w:rPr>
          <w:lang w:val="en-US"/>
        </w:rPr>
        <w:t xml:space="preserve">actively </w:t>
      </w:r>
      <w:r w:rsidRPr="003573EF">
        <w:rPr>
          <w:lang w:val="en-US"/>
        </w:rPr>
        <w:t xml:space="preserve">fishing (rather than transiting). We tested for the interactions between boat activity and species, but removed it from final models when </w:t>
      </w:r>
      <w:r w:rsidR="009B1702" w:rsidRPr="003573EF">
        <w:rPr>
          <w:lang w:val="en-US"/>
        </w:rPr>
        <w:t>no</w:t>
      </w:r>
      <w:r w:rsidR="009B1702">
        <w:rPr>
          <w:lang w:val="en-US"/>
        </w:rPr>
        <w:t>n</w:t>
      </w:r>
      <w:r w:rsidR="009B1702" w:rsidRPr="003573EF">
        <w:rPr>
          <w:lang w:val="en-US"/>
        </w:rPr>
        <w:t>-significant</w:t>
      </w:r>
      <w:r w:rsidRPr="003573EF">
        <w:rPr>
          <w:lang w:val="en-US"/>
        </w:rPr>
        <w:t xml:space="preserve">. We did not test the interaction between species and average number of boats </w:t>
      </w:r>
      <w:r w:rsidR="00B42F7B" w:rsidRPr="003573EF">
        <w:rPr>
          <w:lang w:val="en-US"/>
        </w:rPr>
        <w:t>as it was</w:t>
      </w:r>
      <w:r w:rsidRPr="003573EF">
        <w:rPr>
          <w:lang w:val="en-US"/>
        </w:rPr>
        <w:t xml:space="preserve"> not </w:t>
      </w:r>
      <w:r w:rsidR="00B42F7B" w:rsidRPr="003573EF">
        <w:rPr>
          <w:lang w:val="en-US"/>
        </w:rPr>
        <w:t xml:space="preserve">variable </w:t>
      </w:r>
      <w:r w:rsidRPr="003573EF">
        <w:rPr>
          <w:lang w:val="en-US"/>
        </w:rPr>
        <w:t>enough to be biologically meaningful</w:t>
      </w:r>
      <w:r w:rsidR="00B42F7B" w:rsidRPr="003573EF">
        <w:rPr>
          <w:lang w:val="en-US"/>
        </w:rPr>
        <w:t>.</w:t>
      </w:r>
      <w:r w:rsidR="00B7181E">
        <w:rPr>
          <w:lang w:val="en-US"/>
        </w:rPr>
        <w:t xml:space="preserve"> We used a negative binomial structure for models of encounter duration and proportion of time attending boats (with encounter duration as an offset), and a Gaussian structure for the average distance when attending.</w:t>
      </w:r>
    </w:p>
    <w:p w14:paraId="1EB949FD" w14:textId="77777777" w:rsidR="00AC326B" w:rsidRPr="003573EF" w:rsidRDefault="00AC326B" w:rsidP="00AC326B">
      <w:pPr>
        <w:pStyle w:val="Heading2"/>
        <w:rPr>
          <w:lang w:val="en-US"/>
        </w:rPr>
      </w:pPr>
      <w:r w:rsidRPr="003573EF">
        <w:rPr>
          <w:lang w:val="en-US"/>
        </w:rPr>
        <w:t>Habitat selection with or without boats</w:t>
      </w:r>
    </w:p>
    <w:p w14:paraId="45583FFC" w14:textId="7D7F0445" w:rsidR="00AC326B" w:rsidRPr="003573EF" w:rsidRDefault="00AC326B" w:rsidP="00F75B02">
      <w:pPr>
        <w:jc w:val="both"/>
        <w:rPr>
          <w:lang w:val="en-US"/>
        </w:rPr>
      </w:pPr>
      <w:r w:rsidRPr="003573EF">
        <w:rPr>
          <w:lang w:val="en-US"/>
        </w:rPr>
        <w:t xml:space="preserve">To determine </w:t>
      </w:r>
      <w:r w:rsidR="009B1702" w:rsidRPr="003573EF">
        <w:rPr>
          <w:lang w:val="en-US"/>
        </w:rPr>
        <w:t>the extent of “natural” foraging</w:t>
      </w:r>
      <w:r w:rsidR="009B1702">
        <w:rPr>
          <w:lang w:val="en-US"/>
        </w:rPr>
        <w:t xml:space="preserve"> </w:t>
      </w:r>
      <w:r w:rsidR="009B1702" w:rsidRPr="003573EF">
        <w:rPr>
          <w:lang w:val="en-US"/>
        </w:rPr>
        <w:t>that occurs</w:t>
      </w:r>
      <w:r w:rsidR="00AE2852">
        <w:rPr>
          <w:lang w:val="en-US"/>
        </w:rPr>
        <w:t xml:space="preserve"> in areas</w:t>
      </w:r>
      <w:r w:rsidRPr="003573EF">
        <w:rPr>
          <w:lang w:val="en-US"/>
        </w:rPr>
        <w:t xml:space="preserve"> </w:t>
      </w:r>
      <w:r w:rsidR="009B1702">
        <w:rPr>
          <w:lang w:val="en-US"/>
        </w:rPr>
        <w:t>where boats are present</w:t>
      </w:r>
      <w:r w:rsidRPr="003573EF">
        <w:rPr>
          <w:lang w:val="en-US"/>
        </w:rPr>
        <w:t xml:space="preserve">, we </w:t>
      </w:r>
      <w:r w:rsidR="004362F8">
        <w:rPr>
          <w:lang w:val="en-US"/>
        </w:rPr>
        <w:t xml:space="preserve">first </w:t>
      </w:r>
      <w:r w:rsidRPr="003573EF">
        <w:rPr>
          <w:lang w:val="en-US"/>
        </w:rPr>
        <w:t>examined the duration of encounters (remaining within 30km of a vessel) not contain</w:t>
      </w:r>
      <w:r w:rsidR="009B1702">
        <w:rPr>
          <w:lang w:val="en-US"/>
        </w:rPr>
        <w:t xml:space="preserve">ing </w:t>
      </w:r>
      <w:r w:rsidRPr="003573EF">
        <w:rPr>
          <w:lang w:val="en-US"/>
        </w:rPr>
        <w:t xml:space="preserve">attendance behavior, with a </w:t>
      </w:r>
      <w:r w:rsidR="00E7492E">
        <w:rPr>
          <w:lang w:val="en-US"/>
        </w:rPr>
        <w:t xml:space="preserve">negative binomial </w:t>
      </w:r>
      <w:r w:rsidRPr="003573EF">
        <w:rPr>
          <w:lang w:val="en-US"/>
        </w:rPr>
        <w:t xml:space="preserve">GLMM. </w:t>
      </w:r>
    </w:p>
    <w:p w14:paraId="659B6E8D" w14:textId="4BDDEE38" w:rsidR="00AC326B" w:rsidRPr="003573EF" w:rsidRDefault="00AC326B" w:rsidP="00F75B02">
      <w:pPr>
        <w:ind w:firstLine="708"/>
        <w:jc w:val="both"/>
        <w:rPr>
          <w:lang w:val="en-US"/>
        </w:rPr>
      </w:pPr>
      <w:r w:rsidRPr="003573EF">
        <w:rPr>
          <w:lang w:val="en-US"/>
        </w:rPr>
        <w:t xml:space="preserve">Furthermore, we also compared the tendency of species to select habitats exploited by boats when no boats were present. Boats tended to operate over shelf-slope waters, so that most bird attendance occurred over waters between -600 and -1400m </w:t>
      </w:r>
      <w:r w:rsidR="004362F8">
        <w:rPr>
          <w:lang w:val="en-US"/>
        </w:rPr>
        <w:t xml:space="preserve">deep </w:t>
      </w:r>
      <w:r w:rsidRPr="003573EF">
        <w:rPr>
          <w:lang w:val="en-US"/>
        </w:rPr>
        <w:t xml:space="preserve">(see Results). Since albatrosses are active during the day </w:t>
      </w:r>
      <w:r w:rsidRPr="003573EF">
        <w:rPr>
          <w:lang w:val="en-US"/>
        </w:rPr>
        <w:fldChar w:fldCharType="begin"/>
      </w:r>
      <w:r w:rsidRPr="003573EF">
        <w:rPr>
          <w:lang w:val="en-US"/>
        </w:rPr>
        <w:instrText xml:space="preserve"> ADDIN ZOTERO_ITEM CSL_CITATION {"citationID":"2hr4qshh1f","properties":{"formattedCitation":"(Weimerskirch and Guionnet, 2002)","plainCitation":"(Weimerskirch and Guionnet, 2002)"},"citationItems":[{"id":841,"uris":["http://zotero.org/users/1723945/items/T9E3ZQ5Z"],"uri":["http://zotero.org/users/1723945/items/T9E3ZQ5Z"],"itemData":{"id":841,"type":"article-journal","title":"Comparative activity pattern during foraging of four albatross species","container-title":"Ibis","page":"40-50","volume":"144","issue":"1","abstract":"The activity patterns of foraging Yellow-nosed Diomedea chlororhynchos, Sooty Phoebetria fusca, Black-browed D. melanophris impavida and Grey-headed Albatross D. chrysostoma were compared using loggers recording the timing of landing and take-offs, as well as the duration of bouts in flight or on the water, and the overall time spent in flight. The four species spent a similar proportion of their foraging time in flight (56–65%). During the day they were mostly flying (77–85% of the daylight period) whereas at night they were mainly (61–71%) sitting on the water. The amount of time spent in flight during the daytime foraging period was related to the amount of time spent sitting on the water at night. Differences between species occurred in the duration of bouts in flight and on the water as well as in the frequency of landings and in the time elapsed between successive landings. Yellow-nosed Albatrosses were more active than the other species, with more frequent short bouts in flight and more frequent successive landings at short intervals. Sooty Albatrosses landed or took-off less often than the other species and were more active just before dusk. Black-browed and Grey-headed Albatrosses were more active at night, especially the first part of the night and far from the colonies. Their trips consisted of a commuting part and a foraging part. Black-browed Albatrosses landed more often during the foraging than the commuting part, suggesting that they were not searching when travelling. The study suggests that there is no fundamental difference between the overall activity budgets of the four species although they show distinctive diet, morphology and life history traits. The differences observed between the four species were related mainly to differences in foraging technique. Comparison with the Wandering Albatross, the only species for which data were available previously, suggest that this larger species might differ completely in foraging technique from the smaller albatrosses.","DOI":"10.1046/j.0019-1019.2001.00021.x","ISSN":"1474-919X","note":"00050","author":[{"family":"Weimerskirch","given":"Henri"},{"family":"Guionnet","given":"Tatiana"}],"issued":{"date-parts":[["2002",1,1]]}}}],"schema":"https://github.com/citation-style-language/schema/raw/master/csl-citation.json"} </w:instrText>
      </w:r>
      <w:r w:rsidRPr="003573EF">
        <w:rPr>
          <w:lang w:val="en-US"/>
        </w:rPr>
        <w:fldChar w:fldCharType="separate"/>
      </w:r>
      <w:r w:rsidRPr="003573EF">
        <w:rPr>
          <w:rFonts w:ascii="Calibri" w:hAnsi="Calibri"/>
          <w:lang w:val="en-US"/>
        </w:rPr>
        <w:t>(Weimerskirch and Guionnet, 2002)</w:t>
      </w:r>
      <w:r w:rsidRPr="003573EF">
        <w:rPr>
          <w:lang w:val="en-US"/>
        </w:rPr>
        <w:fldChar w:fldCharType="end"/>
      </w:r>
      <w:r w:rsidRPr="003573EF">
        <w:rPr>
          <w:lang w:val="en-US"/>
        </w:rPr>
        <w:t>, we developed a model using</w:t>
      </w:r>
      <w:r w:rsidR="009B1702" w:rsidRPr="009B1702">
        <w:rPr>
          <w:lang w:val="en-US"/>
        </w:rPr>
        <w:t xml:space="preserve"> </w:t>
      </w:r>
      <w:r w:rsidR="009B1702" w:rsidRPr="003573EF">
        <w:rPr>
          <w:lang w:val="en-US"/>
        </w:rPr>
        <w:t>the number of daylight locations spent in areas of shelf-slope depth</w:t>
      </w:r>
      <w:r w:rsidRPr="003573EF">
        <w:rPr>
          <w:lang w:val="en-US"/>
        </w:rPr>
        <w:t xml:space="preserve"> as </w:t>
      </w:r>
      <w:r w:rsidR="009B1702">
        <w:rPr>
          <w:lang w:val="en-US"/>
        </w:rPr>
        <w:t>the</w:t>
      </w:r>
      <w:r w:rsidRPr="003573EF">
        <w:rPr>
          <w:lang w:val="en-US"/>
        </w:rPr>
        <w:t xml:space="preserve"> response variable (-600 to -1400m) when </w:t>
      </w:r>
      <w:r w:rsidR="00B42F7B" w:rsidRPr="003573EF">
        <w:rPr>
          <w:lang w:val="en-US"/>
        </w:rPr>
        <w:t xml:space="preserve">not within </w:t>
      </w:r>
      <w:r w:rsidR="004362F8">
        <w:rPr>
          <w:lang w:val="en-US"/>
        </w:rPr>
        <w:t>attraction range</w:t>
      </w:r>
      <w:r w:rsidR="00B42F7B" w:rsidRPr="003573EF">
        <w:rPr>
          <w:lang w:val="en-US"/>
        </w:rPr>
        <w:t xml:space="preserve"> of a </w:t>
      </w:r>
      <w:r w:rsidRPr="003573EF">
        <w:rPr>
          <w:lang w:val="en-US"/>
        </w:rPr>
        <w:t>boat (</w:t>
      </w:r>
      <w:r w:rsidR="009453F6" w:rsidRPr="003573EF">
        <w:rPr>
          <w:lang w:val="en-US"/>
        </w:rPr>
        <w:t>&gt;</w:t>
      </w:r>
      <w:r w:rsidRPr="003573EF">
        <w:rPr>
          <w:lang w:val="en-US"/>
        </w:rPr>
        <w:t>30km)</w:t>
      </w:r>
      <w:r w:rsidR="009B1702">
        <w:rPr>
          <w:lang w:val="en-US"/>
        </w:rPr>
        <w:t>. This was</w:t>
      </w:r>
      <w:r w:rsidRPr="003573EF">
        <w:rPr>
          <w:lang w:val="en-US"/>
        </w:rPr>
        <w:t xml:space="preserve"> offset </w:t>
      </w:r>
      <w:r w:rsidR="009B1702">
        <w:rPr>
          <w:lang w:val="en-US"/>
        </w:rPr>
        <w:t>against</w:t>
      </w:r>
      <w:r w:rsidR="009B1702" w:rsidRPr="003573EF">
        <w:rPr>
          <w:lang w:val="en-US"/>
        </w:rPr>
        <w:t xml:space="preserve"> </w:t>
      </w:r>
      <w:r w:rsidRPr="003573EF">
        <w:rPr>
          <w:lang w:val="en-US"/>
        </w:rPr>
        <w:t xml:space="preserve">the total number of trip locations during daylight. Explanatory variables included the species (BBA or WA) with a binary variable </w:t>
      </w:r>
      <w:r w:rsidR="009B1702">
        <w:rPr>
          <w:lang w:val="en-US"/>
        </w:rPr>
        <w:t>evident of whether a</w:t>
      </w:r>
      <w:r w:rsidRPr="003573EF">
        <w:rPr>
          <w:lang w:val="en-US"/>
        </w:rPr>
        <w:t xml:space="preserve"> bird was sitting on the water (as a proxy for foraging attempt) or flying (as a proxy for habitat encountered).</w:t>
      </w:r>
      <w:r w:rsidR="00B42F7B" w:rsidRPr="003573EF">
        <w:rPr>
          <w:lang w:val="en-US"/>
        </w:rPr>
        <w:t xml:space="preserve"> </w:t>
      </w:r>
      <w:r w:rsidRPr="003573EF">
        <w:rPr>
          <w:lang w:val="en-US"/>
        </w:rPr>
        <w:t xml:space="preserve">BBA colony at Kerguelen is located c. 120km from the -1000m isobath, whereas this isobath is about 15km from the WA Crozet colony. Hence for this analysis we only considered BBA GPS locations that were &gt;120km from the colony to discard parts of tracks </w:t>
      </w:r>
      <w:r w:rsidR="009B1702">
        <w:rPr>
          <w:lang w:val="en-US"/>
        </w:rPr>
        <w:t>which were too close to the colony to encounter</w:t>
      </w:r>
      <w:r w:rsidRPr="003573EF">
        <w:rPr>
          <w:lang w:val="en-US"/>
        </w:rPr>
        <w:t xml:space="preserve"> shelf slopes</w:t>
      </w:r>
      <w:r w:rsidR="00C71793">
        <w:rPr>
          <w:lang w:val="en-US"/>
        </w:rPr>
        <w:t xml:space="preserve">. This is a </w:t>
      </w:r>
      <w:r w:rsidRPr="003573EF">
        <w:rPr>
          <w:lang w:val="en-US"/>
        </w:rPr>
        <w:t xml:space="preserve">more conservative analysis, </w:t>
      </w:r>
      <w:r w:rsidR="00C71793">
        <w:rPr>
          <w:lang w:val="en-US"/>
        </w:rPr>
        <w:t xml:space="preserve">and </w:t>
      </w:r>
      <w:r w:rsidRPr="003573EF">
        <w:rPr>
          <w:lang w:val="en-US"/>
        </w:rPr>
        <w:t xml:space="preserve">qualitative results </w:t>
      </w:r>
      <w:r w:rsidR="00C71793">
        <w:rPr>
          <w:lang w:val="en-US"/>
        </w:rPr>
        <w:t xml:space="preserve">remained </w:t>
      </w:r>
      <w:r w:rsidRPr="003573EF">
        <w:rPr>
          <w:lang w:val="en-US"/>
        </w:rPr>
        <w:t>unchanged when including all BBA GPS locations. Likewise, we only considered WA GPS locations that were over the Crozet shelf area.</w:t>
      </w:r>
    </w:p>
    <w:p w14:paraId="16ED066B" w14:textId="602DE15D" w:rsidR="00AC326B" w:rsidRPr="003573EF" w:rsidRDefault="00AC326B" w:rsidP="00F75B02">
      <w:pPr>
        <w:ind w:firstLine="708"/>
        <w:jc w:val="both"/>
        <w:rPr>
          <w:lang w:val="en-US"/>
        </w:rPr>
      </w:pPr>
      <w:r w:rsidRPr="003573EF">
        <w:rPr>
          <w:lang w:val="en-US"/>
        </w:rPr>
        <w:t>All analyses were carried</w:t>
      </w:r>
      <w:r w:rsidR="009B1702">
        <w:rPr>
          <w:lang w:val="en-US"/>
        </w:rPr>
        <w:t xml:space="preserve"> out </w:t>
      </w:r>
      <w:r w:rsidRPr="003573EF">
        <w:rPr>
          <w:lang w:val="en-US"/>
        </w:rPr>
        <w:t>in R, using lme4</w:t>
      </w:r>
      <w:r w:rsidR="00D53C5D" w:rsidRPr="003573EF">
        <w:rPr>
          <w:lang w:val="en-US"/>
        </w:rPr>
        <w:t xml:space="preserve"> </w:t>
      </w:r>
      <w:r w:rsidR="00D53C5D" w:rsidRPr="003573EF">
        <w:rPr>
          <w:lang w:val="en-US"/>
        </w:rPr>
        <w:fldChar w:fldCharType="begin"/>
      </w:r>
      <w:r w:rsidR="00D53C5D" w:rsidRPr="003573EF">
        <w:rPr>
          <w:lang w:val="en-US"/>
        </w:rPr>
        <w:instrText xml:space="preserve"> ADDIN ZOTERO_ITEM CSL_CITATION {"citationID":"1ct7qgppei","properties":{"formattedCitation":"(Bates et al., 2015)","plainCitation":"(Bates et al., 2015)"},"citationItems":[{"id":919,"uris":["http://zotero.org/users/1723945/items/SP3GRQ2T"],"uri":["http://zotero.org/users/1723945/items/SP3GRQ2T"],"itemData":{"id":919,"type":"article-journal","title":"Fitting Linear Mixed-Effects Models Using lme4","container-title":"Journal of Statistical Software; Vol 1, Issue 1 (2015)","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URL":"https://www.jstatsoft.org/index.php/jss/article/view/v067i01","DOI":"10.18637/jss.v067.i01","note":"02566","author":[{"family":"Bates","given":"Douglas"},{"family":"Mächler","given":"Martin"},{"family":"Bolker","given":"Ben"},{"family":"Walker","given":"Steve"}],"issued":{"date-parts":[["2015"]]}}}],"schema":"https://github.com/citation-style-language/schema/raw/master/csl-citation.json"} </w:instrText>
      </w:r>
      <w:r w:rsidR="00D53C5D" w:rsidRPr="003573EF">
        <w:rPr>
          <w:lang w:val="en-US"/>
        </w:rPr>
        <w:fldChar w:fldCharType="separate"/>
      </w:r>
      <w:r w:rsidR="00D53C5D" w:rsidRPr="003573EF">
        <w:rPr>
          <w:rFonts w:ascii="Calibri" w:hAnsi="Calibri"/>
          <w:lang w:val="en-US"/>
        </w:rPr>
        <w:t>(Bates et al., 2015)</w:t>
      </w:r>
      <w:r w:rsidR="00D53C5D" w:rsidRPr="003573EF">
        <w:rPr>
          <w:lang w:val="en-US"/>
        </w:rPr>
        <w:fldChar w:fldCharType="end"/>
      </w:r>
      <w:r w:rsidRPr="003573EF">
        <w:rPr>
          <w:lang w:val="en-US"/>
        </w:rPr>
        <w:t xml:space="preserve"> and nlme</w:t>
      </w:r>
      <w:r w:rsidR="00D53C5D" w:rsidRPr="003573EF">
        <w:rPr>
          <w:lang w:val="en-US"/>
        </w:rPr>
        <w:t xml:space="preserve"> </w:t>
      </w:r>
      <w:r w:rsidR="00D53C5D" w:rsidRPr="003573EF">
        <w:rPr>
          <w:lang w:val="en-US"/>
        </w:rPr>
        <w:fldChar w:fldCharType="begin"/>
      </w:r>
      <w:r w:rsidR="00D53C5D" w:rsidRPr="003573EF">
        <w:rPr>
          <w:lang w:val="en-US"/>
        </w:rPr>
        <w:instrText xml:space="preserve"> ADDIN ZOTERO_ITEM CSL_CITATION {"citationID":"1jpcvdbi44","properties":{"formattedCitation":"(Pinheiro et al., 2016)","plainCitation":"(Pinheiro et al., 2016)"},"citationItems":[{"id":920,"uris":["http://zotero.org/users/1723945/items/NEUSHPKX"],"uri":["http://zotero.org/users/1723945/items/NEUSHPKX"],"itemData":{"id":920,"type":"book","title":"nlme: Linear and Nonlinear Mixed Effects Models","version":"3.1-122","URL":"https://CRAN.R-project.org/package=nlme","note":"00000","author":[{"family":"Pinheiro","given":"Jose"},{"family":"Bates","given":"Douglas"},{"family":"DebRoy","given":"Saikat"},{"family":"Sarkar","given":"Deepayan"},{"family":"R Core Team","given":""}],"issued":{"date-parts":[["2016"]]}}}],"schema":"https://github.com/citation-style-language/schema/raw/master/csl-citation.json"} </w:instrText>
      </w:r>
      <w:r w:rsidR="00D53C5D" w:rsidRPr="003573EF">
        <w:rPr>
          <w:lang w:val="en-US"/>
        </w:rPr>
        <w:fldChar w:fldCharType="separate"/>
      </w:r>
      <w:r w:rsidR="00D53C5D" w:rsidRPr="003573EF">
        <w:rPr>
          <w:rFonts w:ascii="Calibri" w:hAnsi="Calibri"/>
          <w:lang w:val="en-US"/>
        </w:rPr>
        <w:t>(Pinheiro et al., 2016)</w:t>
      </w:r>
      <w:r w:rsidR="00D53C5D" w:rsidRPr="003573EF">
        <w:rPr>
          <w:lang w:val="en-US"/>
        </w:rPr>
        <w:fldChar w:fldCharType="end"/>
      </w:r>
      <w:r w:rsidRPr="003573EF">
        <w:rPr>
          <w:lang w:val="en-US"/>
        </w:rPr>
        <w:t xml:space="preserve"> for statistical models</w:t>
      </w:r>
      <w:r w:rsidR="00D53C5D" w:rsidRPr="003573EF">
        <w:rPr>
          <w:lang w:val="en-US"/>
        </w:rPr>
        <w:t>, packages geosphere</w:t>
      </w:r>
      <w:r w:rsidR="00E219E6" w:rsidRPr="003573EF">
        <w:rPr>
          <w:lang w:val="en-US"/>
        </w:rPr>
        <w:t xml:space="preserve"> </w:t>
      </w:r>
      <w:r w:rsidR="00E219E6" w:rsidRPr="003573EF">
        <w:rPr>
          <w:lang w:val="en-US"/>
        </w:rPr>
        <w:fldChar w:fldCharType="begin"/>
      </w:r>
      <w:r w:rsidR="00E219E6" w:rsidRPr="003573EF">
        <w:rPr>
          <w:lang w:val="en-US"/>
        </w:rPr>
        <w:instrText xml:space="preserve"> ADDIN ZOTERO_ITEM CSL_CITATION {"citationID":"1m73ehbg48","properties":{"formattedCitation":"(Hijmans et al., 2015)","plainCitation":"(Hijmans et al., 2015)"},"citationItems":[{"id":922,"uris":["http://zotero.org/users/1723945/items/DWCT5RTC"],"uri":["http://zotero.org/users/1723945/items/DWCT5RTC"],"itemData":{"id":922,"type":"book","title":"geosphere: Spherical Trigonometry. R package version 1.4-3","note":"00029","author":[{"family":"Hijmans","given":"Robert J."},{"family":"Williams","given":"E."},{"family":"Vennes","given":"C."}],"issued":{"date-parts":[["2015"]]}}}],"schema":"https://github.com/citation-style-language/schema/raw/master/csl-citation.json"} </w:instrText>
      </w:r>
      <w:r w:rsidR="00E219E6" w:rsidRPr="003573EF">
        <w:rPr>
          <w:lang w:val="en-US"/>
        </w:rPr>
        <w:fldChar w:fldCharType="separate"/>
      </w:r>
      <w:r w:rsidR="00E219E6" w:rsidRPr="003573EF">
        <w:rPr>
          <w:rFonts w:ascii="Calibri" w:hAnsi="Calibri"/>
          <w:lang w:val="en-US"/>
        </w:rPr>
        <w:t>(Hijmans et al., 2015)</w:t>
      </w:r>
      <w:r w:rsidR="00E219E6" w:rsidRPr="003573EF">
        <w:rPr>
          <w:lang w:val="en-US"/>
        </w:rPr>
        <w:fldChar w:fldCharType="end"/>
      </w:r>
      <w:r w:rsidR="00D53C5D" w:rsidRPr="003573EF">
        <w:rPr>
          <w:lang w:val="en-US"/>
        </w:rPr>
        <w:t xml:space="preserve"> and tripEstimation for track analyses</w:t>
      </w:r>
      <w:r w:rsidR="00E219E6" w:rsidRPr="003573EF">
        <w:rPr>
          <w:lang w:val="en-US"/>
        </w:rPr>
        <w:t xml:space="preserve"> </w:t>
      </w:r>
      <w:r w:rsidR="00E219E6" w:rsidRPr="003573EF">
        <w:rPr>
          <w:lang w:val="en-US"/>
        </w:rPr>
        <w:fldChar w:fldCharType="begin"/>
      </w:r>
      <w:r w:rsidR="00E219E6" w:rsidRPr="003573EF">
        <w:rPr>
          <w:lang w:val="en-US"/>
        </w:rPr>
        <w:instrText xml:space="preserve"> ADDIN ZOTERO_ITEM CSL_CITATION {"citationID":"1gdcdbeck9","properties":{"formattedCitation":"(Sumner and Wotherspoon, 2010)","plainCitation":"(Sumner and Wotherspoon, 2010)"},"citationItems":[{"id":923,"uris":["http://zotero.org/users/1723945/items/SVITVXQH"],"uri":["http://zotero.org/users/1723945/items/SVITVXQH"],"itemData":{"id":923,"type":"article-journal","title":"tripEstimation: Metropolis sampler and supporting functions for estimating animal movement from archival tags and satellite fixes","container-title":"R package version 0.0-33. URL http://CRAN. R-project. org/package= tripEstimation [accessed 1 June 2011]","note":"00011","author":[{"family":"Sumner","given":"M."},{"family":"Wotherspoon","given":"S."}],"issued":{"date-parts":[["2010"]]}}}],"schema":"https://github.com/citation-style-language/schema/raw/master/csl-citation.json"} </w:instrText>
      </w:r>
      <w:r w:rsidR="00E219E6" w:rsidRPr="003573EF">
        <w:rPr>
          <w:lang w:val="en-US"/>
        </w:rPr>
        <w:fldChar w:fldCharType="separate"/>
      </w:r>
      <w:r w:rsidR="00E219E6" w:rsidRPr="003573EF">
        <w:rPr>
          <w:rFonts w:ascii="Calibri" w:hAnsi="Calibri"/>
          <w:lang w:val="en-US"/>
        </w:rPr>
        <w:t>(Sumner and Wotherspoon, 2010)</w:t>
      </w:r>
      <w:r w:rsidR="00E219E6" w:rsidRPr="003573EF">
        <w:rPr>
          <w:lang w:val="en-US"/>
        </w:rPr>
        <w:fldChar w:fldCharType="end"/>
      </w:r>
      <w:r w:rsidR="00D53C5D" w:rsidRPr="003573EF">
        <w:rPr>
          <w:lang w:val="en-US"/>
        </w:rPr>
        <w:t xml:space="preserve">, and marmap </w:t>
      </w:r>
      <w:r w:rsidR="00E219E6" w:rsidRPr="003573EF">
        <w:rPr>
          <w:lang w:val="en-US"/>
        </w:rPr>
        <w:fldChar w:fldCharType="begin"/>
      </w:r>
      <w:r w:rsidR="00E219E6" w:rsidRPr="003573EF">
        <w:rPr>
          <w:lang w:val="en-US"/>
        </w:rPr>
        <w:instrText xml:space="preserve"> ADDIN ZOTERO_ITEM CSL_CITATION {"citationID":"727s7jhhs","properties":{"formattedCitation":"(Pante and Simon-Bouhet, 2013)","plainCitation":"(Pante and Simon-Bouhet, 2013)"},"citationItems":[{"id":921,"uris":["http://zotero.org/users/1723945/items/XR7BMW7I"],"uri":["http://zotero.org/users/1723945/items/XR7BMW7I"],"itemData":{"id":921,"type":"article-journal","title":"marmap: a package for importing, plotting and analyzing bathymetric and topographic data in R","container-title":"PLoS One","page":"e73051","volume":"8","issue":"9","note":"00060","author":[{"family":"Pante","given":"Eric"},{"family":"Simon-Bouhet","given":"Benoit"}],"issued":{"date-parts":[["2013"]]}}}],"schema":"https://github.com/citation-style-language/schema/raw/master/csl-citation.json"} </w:instrText>
      </w:r>
      <w:r w:rsidR="00E219E6" w:rsidRPr="003573EF">
        <w:rPr>
          <w:lang w:val="en-US"/>
        </w:rPr>
        <w:fldChar w:fldCharType="separate"/>
      </w:r>
      <w:r w:rsidR="00E219E6" w:rsidRPr="003573EF">
        <w:rPr>
          <w:rFonts w:ascii="Calibri" w:hAnsi="Calibri"/>
          <w:lang w:val="en-US"/>
        </w:rPr>
        <w:t>(Pante and Simon-Bouhet, 2013)</w:t>
      </w:r>
      <w:r w:rsidR="00E219E6" w:rsidRPr="003573EF">
        <w:rPr>
          <w:lang w:val="en-US"/>
        </w:rPr>
        <w:fldChar w:fldCharType="end"/>
      </w:r>
      <w:r w:rsidR="00D53C5D" w:rsidRPr="003573EF">
        <w:rPr>
          <w:lang w:val="en-US"/>
        </w:rPr>
        <w:t xml:space="preserve"> for mapping</w:t>
      </w:r>
      <w:r w:rsidRPr="003573EF">
        <w:rPr>
          <w:lang w:val="en-US"/>
        </w:rPr>
        <w:t xml:space="preserve">. </w:t>
      </w:r>
    </w:p>
    <w:p w14:paraId="1E1BFFA1" w14:textId="77777777" w:rsidR="00AC326B" w:rsidRPr="003573EF" w:rsidRDefault="00AC326B" w:rsidP="00AC326B">
      <w:pPr>
        <w:pStyle w:val="Heading1"/>
        <w:rPr>
          <w:lang w:val="en-US"/>
        </w:rPr>
      </w:pPr>
      <w:r w:rsidRPr="003573EF">
        <w:rPr>
          <w:lang w:val="en-US"/>
        </w:rPr>
        <w:t>Results</w:t>
      </w:r>
    </w:p>
    <w:p w14:paraId="37D250ED" w14:textId="6FD3BFA7" w:rsidR="00A32990" w:rsidRPr="003573EF" w:rsidRDefault="00AC326B" w:rsidP="00263DBA">
      <w:pPr>
        <w:jc w:val="both"/>
        <w:rPr>
          <w:lang w:val="en-US"/>
        </w:rPr>
      </w:pPr>
      <w:r w:rsidRPr="003573EF">
        <w:rPr>
          <w:lang w:val="en-US"/>
        </w:rPr>
        <w:t>During incubation and chick rearing</w:t>
      </w:r>
      <w:r w:rsidR="00792CF6">
        <w:rPr>
          <w:lang w:val="en-US"/>
        </w:rPr>
        <w:t>,</w:t>
      </w:r>
      <w:r w:rsidRPr="003573EF">
        <w:rPr>
          <w:lang w:val="en-US"/>
        </w:rPr>
        <w:t xml:space="preserve"> BBA foraged mainly over the Kerguelen shelf, and </w:t>
      </w:r>
      <w:r w:rsidR="006E25BC">
        <w:rPr>
          <w:lang w:val="en-US"/>
        </w:rPr>
        <w:t xml:space="preserve">boat </w:t>
      </w:r>
      <w:r w:rsidRPr="003573EF">
        <w:rPr>
          <w:lang w:val="en-US"/>
        </w:rPr>
        <w:t>attendance occurred mainly on the shelf edge (Fig.1a</w:t>
      </w:r>
      <w:r w:rsidR="00A648E7" w:rsidRPr="003573EF">
        <w:rPr>
          <w:lang w:val="en-US"/>
        </w:rPr>
        <w:t>,b</w:t>
      </w:r>
      <w:r w:rsidRPr="003573EF">
        <w:rPr>
          <w:lang w:val="en-US"/>
        </w:rPr>
        <w:t xml:space="preserve">). WA foraged mainly over oceanic waters but </w:t>
      </w:r>
      <w:r w:rsidR="00792CF6">
        <w:rPr>
          <w:lang w:val="en-US"/>
        </w:rPr>
        <w:t xml:space="preserve">boat attendance occurred </w:t>
      </w:r>
      <w:r w:rsidR="00711587" w:rsidRPr="003573EF">
        <w:rPr>
          <w:lang w:val="en-US"/>
        </w:rPr>
        <w:t xml:space="preserve">over the shelf edge of the Crozet islands </w:t>
      </w:r>
      <w:r w:rsidRPr="003573EF">
        <w:rPr>
          <w:lang w:val="en-US"/>
        </w:rPr>
        <w:t>(Fig.</w:t>
      </w:r>
      <w:r w:rsidR="00A648E7" w:rsidRPr="003573EF">
        <w:rPr>
          <w:lang w:val="en-US"/>
        </w:rPr>
        <w:t>1a,</w:t>
      </w:r>
      <w:r w:rsidRPr="003573EF">
        <w:rPr>
          <w:lang w:val="en-US"/>
        </w:rPr>
        <w:t>c).</w:t>
      </w:r>
      <w:r w:rsidR="00792CF6">
        <w:rPr>
          <w:lang w:val="en-US"/>
        </w:rPr>
        <w:t xml:space="preserve"> </w:t>
      </w:r>
      <w:r w:rsidRPr="003573EF">
        <w:rPr>
          <w:lang w:val="en-US"/>
        </w:rPr>
        <w:t xml:space="preserve">The attraction </w:t>
      </w:r>
      <w:r w:rsidRPr="003573EF">
        <w:rPr>
          <w:lang w:val="en-US"/>
        </w:rPr>
        <w:lastRenderedPageBreak/>
        <w:t>distance to boats for BBA was 28.6km (95% C.I. 26.0-31.2km; Fig.2</w:t>
      </w:r>
      <w:r w:rsidR="00A648E7" w:rsidRPr="003573EF">
        <w:rPr>
          <w:lang w:val="en-US"/>
        </w:rPr>
        <w:t>a</w:t>
      </w:r>
      <w:r w:rsidRPr="003573EF">
        <w:rPr>
          <w:lang w:val="en-US"/>
        </w:rPr>
        <w:t xml:space="preserve">), i.e. similar to that of WA </w:t>
      </w:r>
      <w:r w:rsidRPr="003573EF">
        <w:rPr>
          <w:lang w:val="en-US"/>
        </w:rPr>
        <w:fldChar w:fldCharType="begin"/>
      </w:r>
      <w:r w:rsidR="00A648E7" w:rsidRPr="003573EF">
        <w:rPr>
          <w:lang w:val="en-US"/>
        </w:rPr>
        <w:instrText xml:space="preserve"> ADDIN ZOTERO_ITEM CSL_CITATION {"citationID":"jAlB6RZI","properties":{"formattedCitation":"{\\rtf (29.2km, 95% CI: 25.5 \\uc0\\u8211{} 32.9km, Fig.2b\\uc0\\u8239{}; Collet et al., 2015)}","plainCitation":"(29.2km, 95% CI: 25.5 – 32.9km, Fig.2b ; 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prefix":"29.2km, 95% CI: 25.5 – 32.9km, Fig.2b ; "}],"schema":"https://github.com/citation-style-language/schema/raw/master/csl-citation.json"} </w:instrText>
      </w:r>
      <w:r w:rsidRPr="003573EF">
        <w:rPr>
          <w:lang w:val="en-US"/>
        </w:rPr>
        <w:fldChar w:fldCharType="separate"/>
      </w:r>
      <w:r w:rsidR="00A648E7" w:rsidRPr="003573EF">
        <w:rPr>
          <w:rFonts w:ascii="Calibri" w:hAnsi="Calibri" w:cs="Times New Roman"/>
          <w:szCs w:val="24"/>
          <w:lang w:val="en-US"/>
        </w:rPr>
        <w:t>(29.2km, 95% CI: 25.5 – 32.9km, Fig.2b ; Collet et al., 2015)</w:t>
      </w:r>
      <w:r w:rsidRPr="003573EF">
        <w:rPr>
          <w:lang w:val="en-US"/>
        </w:rPr>
        <w:fldChar w:fldCharType="end"/>
      </w:r>
      <w:r w:rsidRPr="003573EF">
        <w:rPr>
          <w:lang w:val="en-US"/>
        </w:rPr>
        <w:t>.</w:t>
      </w:r>
      <w:r w:rsidR="00792CF6">
        <w:rPr>
          <w:lang w:val="en-US"/>
        </w:rPr>
        <w:t xml:space="preserve"> </w:t>
      </w:r>
      <w:r w:rsidR="00A648E7" w:rsidRPr="003573EF">
        <w:rPr>
          <w:lang w:val="en-US"/>
        </w:rPr>
        <w:t xml:space="preserve">Trips were shorter in duration </w:t>
      </w:r>
      <w:r w:rsidR="003865DF">
        <w:rPr>
          <w:lang w:val="en-US"/>
        </w:rPr>
        <w:t>for</w:t>
      </w:r>
      <w:r w:rsidR="003865DF" w:rsidRPr="003573EF">
        <w:rPr>
          <w:lang w:val="en-US"/>
        </w:rPr>
        <w:t xml:space="preserve"> </w:t>
      </w:r>
      <w:r w:rsidR="008741A6" w:rsidRPr="003573EF">
        <w:rPr>
          <w:lang w:val="en-US"/>
        </w:rPr>
        <w:t xml:space="preserve">chick-rearing </w:t>
      </w:r>
      <w:r w:rsidR="00A648E7" w:rsidRPr="003573EF">
        <w:rPr>
          <w:lang w:val="en-US"/>
        </w:rPr>
        <w:t xml:space="preserve">BBA than </w:t>
      </w:r>
      <w:r w:rsidR="003865DF">
        <w:rPr>
          <w:lang w:val="en-US"/>
        </w:rPr>
        <w:t>for</w:t>
      </w:r>
      <w:r w:rsidR="003865DF" w:rsidRPr="003573EF">
        <w:rPr>
          <w:lang w:val="en-US"/>
        </w:rPr>
        <w:t xml:space="preserve"> </w:t>
      </w:r>
      <w:r w:rsidR="008741A6" w:rsidRPr="003573EF">
        <w:rPr>
          <w:lang w:val="en-US"/>
        </w:rPr>
        <w:t xml:space="preserve">incubating BBA (t=5.655, df=118, p&lt;0.001; Fig.3a). </w:t>
      </w:r>
      <w:r w:rsidR="00A648E7" w:rsidRPr="003573EF">
        <w:rPr>
          <w:lang w:val="en-US"/>
        </w:rPr>
        <w:t>WA</w:t>
      </w:r>
      <w:r w:rsidR="008741A6" w:rsidRPr="003573EF">
        <w:rPr>
          <w:lang w:val="en-US"/>
        </w:rPr>
        <w:t xml:space="preserve"> trips were longer in duration than both chick-rearing BBA trips</w:t>
      </w:r>
      <w:r w:rsidR="00A648E7" w:rsidRPr="003573EF">
        <w:rPr>
          <w:lang w:val="en-US"/>
        </w:rPr>
        <w:t xml:space="preserve"> (t=14.198, df=130, p&lt;0.001; Fig.3a)</w:t>
      </w:r>
      <w:r w:rsidR="008741A6" w:rsidRPr="003573EF">
        <w:rPr>
          <w:lang w:val="en-US"/>
        </w:rPr>
        <w:t xml:space="preserve"> and incubating BBA trips (t=3.996, df=75, p&lt;0.001)</w:t>
      </w:r>
      <w:r w:rsidR="00792CF6">
        <w:rPr>
          <w:lang w:val="en-US"/>
        </w:rPr>
        <w:t>, which have both been previously reported</w:t>
      </w:r>
      <w:r w:rsidR="008A669A">
        <w:rPr>
          <w:lang w:val="en-US"/>
        </w:rPr>
        <w:t xml:space="preserve"> </w:t>
      </w:r>
      <w:r w:rsidR="008A669A">
        <w:rPr>
          <w:lang w:val="en-US"/>
        </w:rPr>
        <w:fldChar w:fldCharType="begin"/>
      </w:r>
      <w:r w:rsidR="008A669A">
        <w:rPr>
          <w:lang w:val="en-US"/>
        </w:rPr>
        <w:instrText xml:space="preserve"> ADDIN ZOTERO_ITEM CSL_CITATION {"citationID":"2bv9oh7v27","properties":{"formattedCitation":"(Collet et al., 2017; Patrick and Weimerskirch, 2014)","plainCitation":"(Collet et al., 2017; Patrick and Weimerskirch, 2014)"},"citationItems":[{"id":939,"uris":["http://zotero.org/users/1723945/items/2CPDAIH6"],"uri":["http://zotero.org/users/1723945/items/2CPDAIH6"],"itemData":{"id":939,"type":"article-journal","title":"Behavioral responses to encounter of fishing boats in wandering albatrosses","container-title":"Ecology and Evolution","note":"00000","author":[{"family":"Collet","given":"Julien"},{"family":"Patrick","given":"Samantha C."},{"family":"Weimerskirch","given":"Henri"}],"issued":{"date-parts":[["2017"]]}}},{"id":8,"uris":["http://zotero.org/users/1723945/items/2GJISE54"],"uri":["http://zotero.org/users/1723945/items/2GJISE54"],"itemData":{"id":8,"type":"article-journal","title":"Personality, foraging and fitness consequences in a long lived seabird","container-title":"PloS one","page":"e87269","volume":"9","issue":"2","note":"00011","author":[{"family":"Patrick","given":"Samantha C."},{"family":"Weimerskirch","given":"Henri"}],"issued":{"date-parts":[["2014"]]}}}],"schema":"https://github.com/citation-style-language/schema/raw/master/csl-citation.json"} </w:instrText>
      </w:r>
      <w:r w:rsidR="008A669A">
        <w:rPr>
          <w:lang w:val="en-US"/>
        </w:rPr>
        <w:fldChar w:fldCharType="separate"/>
      </w:r>
      <w:r w:rsidR="008A669A" w:rsidRPr="00263DBA">
        <w:rPr>
          <w:rFonts w:ascii="Calibri" w:hAnsi="Calibri"/>
          <w:lang w:val="en-US"/>
        </w:rPr>
        <w:t>(Collet et al., 2017; Patrick and Weimerskirch, 2014)</w:t>
      </w:r>
      <w:r w:rsidR="008A669A">
        <w:rPr>
          <w:lang w:val="en-US"/>
        </w:rPr>
        <w:fldChar w:fldCharType="end"/>
      </w:r>
      <w:r w:rsidR="008741A6" w:rsidRPr="003573EF">
        <w:rPr>
          <w:lang w:val="en-US"/>
        </w:rPr>
        <w:t>.</w:t>
      </w:r>
      <w:r w:rsidR="00546B37" w:rsidRPr="003573EF">
        <w:rPr>
          <w:lang w:val="en-US"/>
        </w:rPr>
        <w:t xml:space="preserve"> </w:t>
      </w:r>
    </w:p>
    <w:p w14:paraId="167A502A" w14:textId="5C1904E0" w:rsidR="00792CF6" w:rsidRPr="003573EF" w:rsidRDefault="00A648E7" w:rsidP="00C71793">
      <w:pPr>
        <w:ind w:firstLine="708"/>
        <w:jc w:val="both"/>
        <w:rPr>
          <w:lang w:val="en-US"/>
        </w:rPr>
      </w:pPr>
      <w:r w:rsidRPr="003573EF">
        <w:rPr>
          <w:lang w:val="en-US"/>
        </w:rPr>
        <w:t>In BBA, 42 trips lasted less than 24h</w:t>
      </w:r>
      <w:r w:rsidR="00546B37" w:rsidRPr="003573EF">
        <w:rPr>
          <w:lang w:val="en-US"/>
        </w:rPr>
        <w:t xml:space="preserve"> (41 from chick-rearing birds, 1 from an incubating bird)</w:t>
      </w:r>
      <w:r w:rsidRPr="003573EF">
        <w:rPr>
          <w:lang w:val="en-US"/>
        </w:rPr>
        <w:t xml:space="preserve">, </w:t>
      </w:r>
      <w:r w:rsidR="003865DF">
        <w:rPr>
          <w:lang w:val="en-US"/>
        </w:rPr>
        <w:t>and</w:t>
      </w:r>
      <w:r w:rsidRPr="003573EF">
        <w:rPr>
          <w:lang w:val="en-US"/>
        </w:rPr>
        <w:t xml:space="preserve"> </w:t>
      </w:r>
      <w:r w:rsidR="003865DF">
        <w:rPr>
          <w:lang w:val="en-US"/>
        </w:rPr>
        <w:t xml:space="preserve">during these short trips </w:t>
      </w:r>
      <w:r w:rsidRPr="003573EF">
        <w:rPr>
          <w:lang w:val="en-US"/>
        </w:rPr>
        <w:t>boats were encountered in only two occasions. However 53.1%</w:t>
      </w:r>
      <w:r w:rsidR="00BF62E7" w:rsidRPr="003573EF">
        <w:rPr>
          <w:lang w:val="en-US"/>
        </w:rPr>
        <w:t xml:space="preserve"> </w:t>
      </w:r>
      <w:r w:rsidRPr="003573EF">
        <w:rPr>
          <w:lang w:val="en-US"/>
        </w:rPr>
        <w:t>of BBA tracks that lasted more than 24h</w:t>
      </w:r>
      <w:r w:rsidR="00BF62E7" w:rsidRPr="003573EF">
        <w:rPr>
          <w:lang w:val="en-US"/>
        </w:rPr>
        <w:t xml:space="preserve"> (78 out of 147 tracks, involving 64.3% of all tracked </w:t>
      </w:r>
      <w:r w:rsidR="00816A88" w:rsidRPr="003573EF">
        <w:rPr>
          <w:lang w:val="en-US"/>
        </w:rPr>
        <w:t xml:space="preserve">BBA </w:t>
      </w:r>
      <w:r w:rsidR="00BF62E7" w:rsidRPr="003573EF">
        <w:rPr>
          <w:lang w:val="en-US"/>
        </w:rPr>
        <w:t>individuals)</w:t>
      </w:r>
      <w:r w:rsidRPr="003573EF">
        <w:rPr>
          <w:lang w:val="en-US"/>
        </w:rPr>
        <w:t xml:space="preserve"> contained at least one boat encounter</w:t>
      </w:r>
      <w:r w:rsidR="00DF6625" w:rsidRPr="003573EF">
        <w:rPr>
          <w:lang w:val="en-US"/>
        </w:rPr>
        <w:t xml:space="preserve">. </w:t>
      </w:r>
      <w:r w:rsidR="00A40F22" w:rsidRPr="003573EF">
        <w:rPr>
          <w:lang w:val="en-US"/>
        </w:rPr>
        <w:t xml:space="preserve">The probability </w:t>
      </w:r>
      <w:r w:rsidR="00792CF6">
        <w:rPr>
          <w:lang w:val="en-US"/>
        </w:rPr>
        <w:t xml:space="preserve">of </w:t>
      </w:r>
      <w:r w:rsidR="00A40F22" w:rsidRPr="003573EF">
        <w:rPr>
          <w:lang w:val="en-US"/>
        </w:rPr>
        <w:t>encounter</w:t>
      </w:r>
      <w:r w:rsidR="00792CF6">
        <w:rPr>
          <w:lang w:val="en-US"/>
        </w:rPr>
        <w:t>ing</w:t>
      </w:r>
      <w:r w:rsidR="00A40F22" w:rsidRPr="003573EF">
        <w:rPr>
          <w:lang w:val="en-US"/>
        </w:rPr>
        <w:t xml:space="preserve"> at least one boat during a BBA trip &gt;24h increased with trip duration (z= 2.396, p=0.02) and tended to be higher for incubating BBA than chick-rearing BBA (z= 1.878, p=0.06, Fig.3b). </w:t>
      </w:r>
      <w:r w:rsidR="00BF62E7" w:rsidRPr="003573EF">
        <w:rPr>
          <w:lang w:val="en-US"/>
        </w:rPr>
        <w:t xml:space="preserve">In contrast, up to 86.1% of </w:t>
      </w:r>
      <w:r w:rsidR="00816A88" w:rsidRPr="003573EF">
        <w:rPr>
          <w:lang w:val="en-US"/>
        </w:rPr>
        <w:t xml:space="preserve">all </w:t>
      </w:r>
      <w:r w:rsidR="00BF62E7" w:rsidRPr="003573EF">
        <w:rPr>
          <w:lang w:val="en-US"/>
        </w:rPr>
        <w:t>WA tracks</w:t>
      </w:r>
      <w:r w:rsidR="008C6944" w:rsidRPr="003573EF">
        <w:rPr>
          <w:lang w:val="en-US"/>
        </w:rPr>
        <w:t xml:space="preserve"> (62 out of 72)</w:t>
      </w:r>
      <w:r w:rsidR="00BF62E7" w:rsidRPr="003573EF">
        <w:rPr>
          <w:lang w:val="en-US"/>
        </w:rPr>
        <w:t xml:space="preserve"> contained at least one boat encounter</w:t>
      </w:r>
      <w:r w:rsidR="00A40F22" w:rsidRPr="003573EF">
        <w:rPr>
          <w:lang w:val="en-US"/>
        </w:rPr>
        <w:t xml:space="preserve">, </w:t>
      </w:r>
      <w:r w:rsidR="003865DF">
        <w:rPr>
          <w:lang w:val="en-US"/>
        </w:rPr>
        <w:t xml:space="preserve"> which is more than for</w:t>
      </w:r>
      <w:r w:rsidR="00A40F22" w:rsidRPr="003573EF">
        <w:rPr>
          <w:lang w:val="en-US"/>
        </w:rPr>
        <w:t xml:space="preserve"> chick-rearing BBA</w:t>
      </w:r>
      <w:r w:rsidR="00816A88" w:rsidRPr="003573EF">
        <w:rPr>
          <w:lang w:val="en-US"/>
        </w:rPr>
        <w:t xml:space="preserve"> (</w:t>
      </w:r>
      <w:r w:rsidR="00A40F22" w:rsidRPr="003573EF">
        <w:rPr>
          <w:lang w:val="en-US"/>
        </w:rPr>
        <w:t>z=2.586, p&lt;0.01</w:t>
      </w:r>
      <w:r w:rsidR="008D6FD2" w:rsidRPr="003573EF">
        <w:rPr>
          <w:lang w:val="en-US"/>
        </w:rPr>
        <w:t>, Fig.3b</w:t>
      </w:r>
      <w:r w:rsidR="00816A88" w:rsidRPr="003573EF">
        <w:rPr>
          <w:lang w:val="en-US"/>
        </w:rPr>
        <w:t>)</w:t>
      </w:r>
      <w:r w:rsidR="00A40F22" w:rsidRPr="003573EF">
        <w:rPr>
          <w:lang w:val="en-US"/>
        </w:rPr>
        <w:t xml:space="preserve"> but statistically similar to </w:t>
      </w:r>
      <w:r w:rsidR="003865DF">
        <w:rPr>
          <w:lang w:val="en-US"/>
        </w:rPr>
        <w:t xml:space="preserve">the proportion </w:t>
      </w:r>
      <w:r w:rsidR="00792CF6">
        <w:rPr>
          <w:lang w:val="en-US"/>
        </w:rPr>
        <w:t xml:space="preserve">for </w:t>
      </w:r>
      <w:r w:rsidR="00A40F22" w:rsidRPr="003573EF">
        <w:rPr>
          <w:lang w:val="en-US"/>
        </w:rPr>
        <w:t>incubating BBA (z= -0.133, p=0.89)</w:t>
      </w:r>
      <w:r w:rsidR="00BF62E7" w:rsidRPr="003573EF">
        <w:rPr>
          <w:lang w:val="en-US"/>
        </w:rPr>
        <w:t xml:space="preserve">. </w:t>
      </w:r>
      <w:r w:rsidR="00206BB5" w:rsidRPr="003573EF">
        <w:rPr>
          <w:lang w:val="en-US"/>
        </w:rPr>
        <w:t xml:space="preserve">Overall </w:t>
      </w:r>
      <w:r w:rsidR="00792CF6" w:rsidRPr="003573EF">
        <w:rPr>
          <w:lang w:val="en-US"/>
        </w:rPr>
        <w:t>th</w:t>
      </w:r>
      <w:r w:rsidR="00792CF6">
        <w:rPr>
          <w:lang w:val="en-US"/>
        </w:rPr>
        <w:t xml:space="preserve">e </w:t>
      </w:r>
      <w:r w:rsidR="00206BB5" w:rsidRPr="003573EF">
        <w:rPr>
          <w:lang w:val="en-US"/>
        </w:rPr>
        <w:t xml:space="preserve">probability to encounter at least one boat </w:t>
      </w:r>
      <w:r w:rsidR="008F4FC9" w:rsidRPr="003573EF">
        <w:rPr>
          <w:lang w:val="en-US"/>
        </w:rPr>
        <w:t>tended to increase</w:t>
      </w:r>
      <w:r w:rsidR="00206BB5" w:rsidRPr="003573EF">
        <w:rPr>
          <w:lang w:val="en-US"/>
        </w:rPr>
        <w:t xml:space="preserve"> with the average number of boats present in the area (0.33 +/- 0.18, z=1.854, p=0.06).</w:t>
      </w:r>
      <w:r w:rsidR="005B525C" w:rsidRPr="003573EF">
        <w:rPr>
          <w:lang w:val="en-US"/>
        </w:rPr>
        <w:t xml:space="preserve"> </w:t>
      </w:r>
    </w:p>
    <w:p w14:paraId="03EF3305" w14:textId="365FB415" w:rsidR="00AC326B" w:rsidRPr="003573EF" w:rsidRDefault="008464BA" w:rsidP="00F75B02">
      <w:pPr>
        <w:ind w:firstLine="708"/>
        <w:jc w:val="both"/>
        <w:rPr>
          <w:lang w:val="en-US"/>
        </w:rPr>
      </w:pPr>
      <w:r w:rsidRPr="003573EF">
        <w:rPr>
          <w:lang w:val="en-US"/>
        </w:rPr>
        <w:t xml:space="preserve">The number of encounters within one trip, when &gt;0, was not related to trip duration (z=-1.066, p=0.29) </w:t>
      </w:r>
      <w:r w:rsidR="00792CF6">
        <w:rPr>
          <w:lang w:val="en-US"/>
        </w:rPr>
        <w:t>n</w:t>
      </w:r>
      <w:r w:rsidRPr="003573EF">
        <w:rPr>
          <w:lang w:val="en-US"/>
        </w:rPr>
        <w:t>or the average number of boats in the area (z=0.623</w:t>
      </w:r>
      <w:r w:rsidR="00837C76" w:rsidRPr="003573EF">
        <w:rPr>
          <w:lang w:val="en-US"/>
        </w:rPr>
        <w:t>, p=0.53).</w:t>
      </w:r>
      <w:r w:rsidRPr="003573EF">
        <w:rPr>
          <w:lang w:val="en-US"/>
        </w:rPr>
        <w:t xml:space="preserve"> BBA mostly </w:t>
      </w:r>
      <w:r w:rsidR="00792CF6">
        <w:rPr>
          <w:lang w:val="en-US"/>
        </w:rPr>
        <w:t>had</w:t>
      </w:r>
      <w:r w:rsidR="00792CF6" w:rsidRPr="003573EF">
        <w:rPr>
          <w:lang w:val="en-US"/>
        </w:rPr>
        <w:t xml:space="preserve"> </w:t>
      </w:r>
      <w:r w:rsidRPr="003573EF">
        <w:rPr>
          <w:lang w:val="en-US"/>
        </w:rPr>
        <w:t>only one encounter per trip (average when &gt;0: 1.42 +/- 0.79</w:t>
      </w:r>
      <w:r w:rsidR="00A32990" w:rsidRPr="003573EF">
        <w:rPr>
          <w:lang w:val="en-US"/>
        </w:rPr>
        <w:t>;</w:t>
      </w:r>
      <w:r w:rsidR="00837C76" w:rsidRPr="003573EF">
        <w:rPr>
          <w:lang w:val="en-US"/>
        </w:rPr>
        <w:t xml:space="preserve"> Fig.3b</w:t>
      </w:r>
      <w:r w:rsidRPr="003573EF">
        <w:rPr>
          <w:lang w:val="en-US"/>
        </w:rPr>
        <w:t>) with no difference between reproductive stages (z=0.625, p=0.53</w:t>
      </w:r>
      <w:r w:rsidR="00792CF6" w:rsidRPr="003573EF">
        <w:rPr>
          <w:lang w:val="en-US"/>
        </w:rPr>
        <w:t>)</w:t>
      </w:r>
      <w:r w:rsidR="00792CF6">
        <w:rPr>
          <w:lang w:val="en-US"/>
        </w:rPr>
        <w:t xml:space="preserve">.  WA </w:t>
      </w:r>
      <w:r w:rsidRPr="003573EF">
        <w:rPr>
          <w:lang w:val="en-US"/>
        </w:rPr>
        <w:t xml:space="preserve">generally had several encounters per trip (average when &gt;0: </w:t>
      </w:r>
      <w:r w:rsidR="00837C76" w:rsidRPr="003573EF">
        <w:rPr>
          <w:lang w:val="en-US"/>
        </w:rPr>
        <w:t>3.47 +/- 2.03</w:t>
      </w:r>
      <w:r w:rsidRPr="003573EF">
        <w:rPr>
          <w:lang w:val="en-US"/>
        </w:rPr>
        <w:t xml:space="preserve">; </w:t>
      </w:r>
      <w:r w:rsidR="00837C76" w:rsidRPr="003573EF">
        <w:rPr>
          <w:lang w:val="en-US"/>
        </w:rPr>
        <w:t>z=5.299, p&lt;0.001</w:t>
      </w:r>
      <w:r w:rsidR="00A32990" w:rsidRPr="003573EF">
        <w:rPr>
          <w:lang w:val="en-US"/>
        </w:rPr>
        <w:t>; Fig.3b</w:t>
      </w:r>
      <w:r w:rsidR="00837C76" w:rsidRPr="003573EF">
        <w:rPr>
          <w:lang w:val="en-US"/>
        </w:rPr>
        <w:t>).</w:t>
      </w:r>
      <w:r w:rsidR="00792CF6">
        <w:rPr>
          <w:lang w:val="en-US"/>
        </w:rPr>
        <w:t xml:space="preserve"> I</w:t>
      </w:r>
      <w:r w:rsidR="00546838">
        <w:rPr>
          <w:lang w:val="en-US"/>
        </w:rPr>
        <w:t xml:space="preserve">n BBA, </w:t>
      </w:r>
      <w:r w:rsidR="00AC326B" w:rsidRPr="003573EF">
        <w:rPr>
          <w:lang w:val="en-US"/>
        </w:rPr>
        <w:t xml:space="preserve">79.1% of </w:t>
      </w:r>
      <w:r w:rsidR="00546838">
        <w:rPr>
          <w:lang w:val="en-US"/>
        </w:rPr>
        <w:t xml:space="preserve">boat </w:t>
      </w:r>
      <w:r w:rsidR="00AC326B" w:rsidRPr="003573EF">
        <w:rPr>
          <w:lang w:val="en-US"/>
        </w:rPr>
        <w:t>encounter</w:t>
      </w:r>
      <w:r w:rsidR="003865DF">
        <w:rPr>
          <w:lang w:val="en-US"/>
        </w:rPr>
        <w:t>s</w:t>
      </w:r>
      <w:r w:rsidR="00AC326B" w:rsidRPr="003573EF">
        <w:rPr>
          <w:lang w:val="en-US"/>
        </w:rPr>
        <w:t xml:space="preserve"> </w:t>
      </w:r>
      <w:r w:rsidR="00546838">
        <w:rPr>
          <w:lang w:val="en-US"/>
        </w:rPr>
        <w:t>resulted in boat attendance</w:t>
      </w:r>
      <w:r w:rsidR="00AC326B" w:rsidRPr="003573EF">
        <w:rPr>
          <w:lang w:val="en-US"/>
        </w:rPr>
        <w:t xml:space="preserve">, a much higher proportion than for WA (57.8%, z=-2.560, p=0.01, Fig.4a). There was no difference in this proportion between chick-rearing and incubating BBA (z=0.548, p=0.58). The number of boats within </w:t>
      </w:r>
      <w:r w:rsidR="00792CF6">
        <w:rPr>
          <w:lang w:val="en-US"/>
        </w:rPr>
        <w:t xml:space="preserve">the </w:t>
      </w:r>
      <w:r w:rsidR="00AC326B" w:rsidRPr="003573EF">
        <w:rPr>
          <w:lang w:val="en-US"/>
        </w:rPr>
        <w:t xml:space="preserve">detection range during the encounter had a positive effect on the probability </w:t>
      </w:r>
      <w:r w:rsidR="00792CF6">
        <w:rPr>
          <w:lang w:val="en-US"/>
        </w:rPr>
        <w:t xml:space="preserve">of </w:t>
      </w:r>
      <w:r w:rsidR="00AC326B" w:rsidRPr="003573EF">
        <w:rPr>
          <w:lang w:val="en-US"/>
        </w:rPr>
        <w:t>attend</w:t>
      </w:r>
      <w:r w:rsidR="00792CF6">
        <w:rPr>
          <w:lang w:val="en-US"/>
        </w:rPr>
        <w:t>ing</w:t>
      </w:r>
      <w:r w:rsidR="00AC326B" w:rsidRPr="003573EF">
        <w:rPr>
          <w:lang w:val="en-US"/>
        </w:rPr>
        <w:t xml:space="preserve"> one of the boats (2.16 +/- 1.03, z=2.095, p=0.04).</w:t>
      </w:r>
    </w:p>
    <w:p w14:paraId="2AF5DBBF" w14:textId="368548CB" w:rsidR="00AC326B" w:rsidRPr="003573EF" w:rsidRDefault="00AC326B" w:rsidP="00F75B02">
      <w:pPr>
        <w:ind w:firstLine="708"/>
        <w:jc w:val="both"/>
        <w:rPr>
          <w:lang w:val="en-US"/>
        </w:rPr>
      </w:pPr>
      <w:r w:rsidRPr="003573EF">
        <w:rPr>
          <w:lang w:val="en-US"/>
        </w:rPr>
        <w:t xml:space="preserve">The duration of encounters </w:t>
      </w:r>
      <w:r w:rsidR="00792CF6">
        <w:rPr>
          <w:lang w:val="en-US"/>
        </w:rPr>
        <w:t>which resulted in</w:t>
      </w:r>
      <w:r w:rsidRPr="003573EF">
        <w:rPr>
          <w:lang w:val="en-US"/>
        </w:rPr>
        <w:t xml:space="preserve"> attendance</w:t>
      </w:r>
      <w:r w:rsidR="00546838">
        <w:rPr>
          <w:lang w:val="en-US"/>
        </w:rPr>
        <w:t xml:space="preserve"> </w:t>
      </w:r>
      <w:r w:rsidR="00792CF6">
        <w:rPr>
          <w:lang w:val="en-US"/>
        </w:rPr>
        <w:t>behavior</w:t>
      </w:r>
      <w:r w:rsidRPr="003573EF">
        <w:rPr>
          <w:lang w:val="en-US"/>
        </w:rPr>
        <w:t xml:space="preserve"> was variable (median 10.8h, range 2.0-86.5h), with no difference between species (z=-0.786, p=0.43) </w:t>
      </w:r>
      <w:r w:rsidR="00792CF6">
        <w:rPr>
          <w:lang w:val="en-US"/>
        </w:rPr>
        <w:t>n</w:t>
      </w:r>
      <w:r w:rsidRPr="003573EF">
        <w:rPr>
          <w:lang w:val="en-US"/>
        </w:rPr>
        <w:t>or breeding stage in BBA (z=-0.120, p=0.91). Encounter events lasted longer when more boats were within detection range (0.66 +/- 0.07, z=9.467, p&lt;0.001</w:t>
      </w:r>
      <w:r w:rsidR="00792CF6">
        <w:rPr>
          <w:lang w:val="en-US"/>
        </w:rPr>
        <w:t>) and</w:t>
      </w:r>
      <w:r w:rsidRPr="003573EF">
        <w:rPr>
          <w:lang w:val="en-US"/>
        </w:rPr>
        <w:t xml:space="preserve"> for WA (1.06 +/- 0.29, z=3.704, p&lt;0.001)</w:t>
      </w:r>
      <w:r w:rsidR="00792CF6">
        <w:rPr>
          <w:lang w:val="en-US"/>
        </w:rPr>
        <w:t xml:space="preserve">, </w:t>
      </w:r>
      <w:r w:rsidRPr="003573EF">
        <w:rPr>
          <w:lang w:val="en-US"/>
        </w:rPr>
        <w:t>but not for BBA</w:t>
      </w:r>
      <w:r w:rsidR="00792CF6">
        <w:rPr>
          <w:lang w:val="en-US"/>
        </w:rPr>
        <w:t>,</w:t>
      </w:r>
      <w:r w:rsidRPr="003573EF">
        <w:rPr>
          <w:lang w:val="en-US"/>
        </w:rPr>
        <w:t xml:space="preserve"> (z=0.175, p=0.86) </w:t>
      </w:r>
      <w:r w:rsidR="00792CF6">
        <w:rPr>
          <w:lang w:val="en-US"/>
        </w:rPr>
        <w:t>e</w:t>
      </w:r>
      <w:r w:rsidR="00792CF6" w:rsidRPr="003573EF">
        <w:rPr>
          <w:lang w:val="en-US"/>
        </w:rPr>
        <w:t xml:space="preserve">ncounter events </w:t>
      </w:r>
      <w:r w:rsidR="00792CF6">
        <w:rPr>
          <w:lang w:val="en-US"/>
        </w:rPr>
        <w:t xml:space="preserve">were longer </w:t>
      </w:r>
      <w:r w:rsidRPr="003573EF">
        <w:rPr>
          <w:lang w:val="en-US"/>
        </w:rPr>
        <w:t xml:space="preserve">when boats were </w:t>
      </w:r>
      <w:r w:rsidR="00792CF6">
        <w:rPr>
          <w:lang w:val="en-US"/>
        </w:rPr>
        <w:t xml:space="preserve">actively </w:t>
      </w:r>
      <w:r w:rsidRPr="003573EF">
        <w:rPr>
          <w:lang w:val="en-US"/>
        </w:rPr>
        <w:t>fishing.</w:t>
      </w:r>
      <w:r w:rsidR="00792CF6">
        <w:rPr>
          <w:lang w:val="en-US"/>
        </w:rPr>
        <w:t xml:space="preserve"> T</w:t>
      </w:r>
      <w:r w:rsidR="00546838">
        <w:rPr>
          <w:lang w:val="en-US"/>
        </w:rPr>
        <w:t xml:space="preserve">he proportion of the total encounter duration </w:t>
      </w:r>
      <w:r w:rsidR="00792CF6">
        <w:rPr>
          <w:lang w:val="en-US"/>
        </w:rPr>
        <w:t xml:space="preserve">which was </w:t>
      </w:r>
      <w:r w:rsidR="00546838">
        <w:rPr>
          <w:lang w:val="en-US"/>
        </w:rPr>
        <w:t>actually spent attending boats (sitting within 3km) was higher</w:t>
      </w:r>
      <w:r w:rsidRPr="003573EF">
        <w:rPr>
          <w:lang w:val="en-US"/>
        </w:rPr>
        <w:t xml:space="preserve"> when boats were </w:t>
      </w:r>
      <w:r w:rsidR="00792CF6" w:rsidRPr="003573EF">
        <w:rPr>
          <w:lang w:val="en-US"/>
        </w:rPr>
        <w:t>a</w:t>
      </w:r>
      <w:r w:rsidR="00792CF6">
        <w:rPr>
          <w:lang w:val="en-US"/>
        </w:rPr>
        <w:t>ctively fishing</w:t>
      </w:r>
      <w:r w:rsidRPr="003573EF">
        <w:rPr>
          <w:lang w:val="en-US"/>
        </w:rPr>
        <w:t xml:space="preserve"> (0.78 +/- 0.20, z=3.970, p&lt;0.001) for both BBA and WA (z=0.713, p=0.48)</w:t>
      </w:r>
      <w:r w:rsidR="00A32990" w:rsidRPr="003573EF">
        <w:rPr>
          <w:lang w:val="en-US"/>
        </w:rPr>
        <w:t>. WA spent a lower proportion of the encounter duration attending boats than chick-rearing BBA (</w:t>
      </w:r>
      <w:r w:rsidR="00187992" w:rsidRPr="003573EF">
        <w:rPr>
          <w:lang w:val="en-US"/>
        </w:rPr>
        <w:t>z=-5.794, p&lt;0.001; Fig.4c</w:t>
      </w:r>
      <w:r w:rsidR="00A32990" w:rsidRPr="003573EF">
        <w:rPr>
          <w:lang w:val="en-US"/>
        </w:rPr>
        <w:t>), but we did not detect difference</w:t>
      </w:r>
      <w:r w:rsidR="00546838">
        <w:rPr>
          <w:lang w:val="en-US"/>
        </w:rPr>
        <w:t>s</w:t>
      </w:r>
      <w:r w:rsidR="00A32990" w:rsidRPr="003573EF">
        <w:rPr>
          <w:lang w:val="en-US"/>
        </w:rPr>
        <w:t xml:space="preserve"> between incubating WA and incubating BBA</w:t>
      </w:r>
      <w:r w:rsidR="00187992" w:rsidRPr="003573EF">
        <w:rPr>
          <w:lang w:val="en-US"/>
        </w:rPr>
        <w:t xml:space="preserve"> (z=0.388, p=0.31)</w:t>
      </w:r>
      <w:r w:rsidR="00E7492E">
        <w:rPr>
          <w:lang w:val="en-US"/>
        </w:rPr>
        <w:t>.</w:t>
      </w:r>
      <w:r w:rsidR="00187992" w:rsidRPr="003573EF">
        <w:rPr>
          <w:lang w:val="en-US"/>
        </w:rPr>
        <w:t xml:space="preserve"> </w:t>
      </w:r>
      <w:r w:rsidR="00E7492E">
        <w:rPr>
          <w:lang w:val="en-US"/>
        </w:rPr>
        <w:t>I</w:t>
      </w:r>
      <w:r w:rsidRPr="003573EF">
        <w:rPr>
          <w:lang w:val="en-US"/>
        </w:rPr>
        <w:t xml:space="preserve">ncubating BBA proportionally </w:t>
      </w:r>
      <w:r w:rsidR="00187992" w:rsidRPr="003573EF">
        <w:rPr>
          <w:lang w:val="en-US"/>
        </w:rPr>
        <w:t xml:space="preserve">spent </w:t>
      </w:r>
      <w:r w:rsidR="00792CF6">
        <w:rPr>
          <w:lang w:val="en-US"/>
        </w:rPr>
        <w:t>less</w:t>
      </w:r>
      <w:r w:rsidRPr="003573EF">
        <w:rPr>
          <w:lang w:val="en-US"/>
        </w:rPr>
        <w:t xml:space="preserve"> time attending boats compared to chick-rearing BBA (z=-</w:t>
      </w:r>
      <w:r w:rsidR="00187992" w:rsidRPr="003573EF">
        <w:rPr>
          <w:lang w:val="en-US"/>
        </w:rPr>
        <w:t>2.145</w:t>
      </w:r>
      <w:r w:rsidRPr="003573EF">
        <w:rPr>
          <w:lang w:val="en-US"/>
        </w:rPr>
        <w:t>, p=0.</w:t>
      </w:r>
      <w:r w:rsidR="00187992" w:rsidRPr="003573EF">
        <w:rPr>
          <w:lang w:val="en-US"/>
        </w:rPr>
        <w:t>03</w:t>
      </w:r>
      <w:r w:rsidRPr="003573EF">
        <w:rPr>
          <w:lang w:val="en-US"/>
        </w:rPr>
        <w:t xml:space="preserve">, Fig.4c). The number of boats within detection range had no effects on this proportion (z=-0.050, p=0.96). </w:t>
      </w:r>
    </w:p>
    <w:p w14:paraId="420E3F2D" w14:textId="3287FD75" w:rsidR="00AC326B" w:rsidRPr="003573EF" w:rsidRDefault="00AC326B" w:rsidP="00F75B02">
      <w:pPr>
        <w:ind w:firstLine="708"/>
        <w:jc w:val="both"/>
        <w:rPr>
          <w:lang w:val="en-US"/>
        </w:rPr>
      </w:pPr>
      <w:r w:rsidRPr="003573EF">
        <w:rPr>
          <w:lang w:val="en-US"/>
        </w:rPr>
        <w:lastRenderedPageBreak/>
        <w:t xml:space="preserve">When attending boats, chick-rearing BBA </w:t>
      </w:r>
      <w:r w:rsidR="00792CF6">
        <w:rPr>
          <w:lang w:val="en-US"/>
        </w:rPr>
        <w:t>were found closer to</w:t>
      </w:r>
      <w:r w:rsidRPr="003573EF">
        <w:rPr>
          <w:lang w:val="en-US"/>
        </w:rPr>
        <w:t xml:space="preserve"> boat</w:t>
      </w:r>
      <w:r w:rsidR="00546838">
        <w:rPr>
          <w:lang w:val="en-US"/>
        </w:rPr>
        <w:t>s</w:t>
      </w:r>
      <w:r w:rsidRPr="003573EF">
        <w:rPr>
          <w:lang w:val="en-US"/>
        </w:rPr>
        <w:t xml:space="preserve"> than WA (t=4.859, df=79, p&lt;0.001; Fig.4d) but not closer than incubating BBA (t=1.336, df=79, p=0.19). The average distance from boats when attending was not affected by the number of boats within attraction range (t=-0.629, df=43, p=0.53) </w:t>
      </w:r>
      <w:r w:rsidR="00792CF6">
        <w:rPr>
          <w:lang w:val="en-US"/>
        </w:rPr>
        <w:t>n</w:t>
      </w:r>
      <w:r w:rsidRPr="003573EF">
        <w:rPr>
          <w:lang w:val="en-US"/>
        </w:rPr>
        <w:t xml:space="preserve">or </w:t>
      </w:r>
      <w:r w:rsidR="00C457D6">
        <w:rPr>
          <w:lang w:val="en-US"/>
        </w:rPr>
        <w:t xml:space="preserve">by </w:t>
      </w:r>
      <w:r w:rsidRPr="003573EF">
        <w:rPr>
          <w:lang w:val="en-US"/>
        </w:rPr>
        <w:t xml:space="preserve">their fishing activity (t=-1.650, df=43, p=0.11), in </w:t>
      </w:r>
      <w:r w:rsidR="00CC4464">
        <w:rPr>
          <w:lang w:val="en-US"/>
        </w:rPr>
        <w:t xml:space="preserve">both </w:t>
      </w:r>
      <w:r w:rsidRPr="003573EF">
        <w:rPr>
          <w:lang w:val="en-US"/>
        </w:rPr>
        <w:t>species (t=-0.525, df=42, p=0.60).</w:t>
      </w:r>
      <w:r w:rsidR="00792CF6">
        <w:rPr>
          <w:lang w:val="en-US"/>
        </w:rPr>
        <w:t xml:space="preserve"> </w:t>
      </w:r>
      <w:r w:rsidRPr="003573EF">
        <w:rPr>
          <w:lang w:val="en-US"/>
        </w:rPr>
        <w:t xml:space="preserve">Encounters that did not contain attendance were generally short (2.1 +/- 1.2h, median 1h15min, Fig.5a) and </w:t>
      </w:r>
      <w:r w:rsidR="00CC4464">
        <w:rPr>
          <w:lang w:val="en-US"/>
        </w:rPr>
        <w:t>did</w:t>
      </w:r>
      <w:r w:rsidR="00C457D6">
        <w:rPr>
          <w:lang w:val="en-US"/>
        </w:rPr>
        <w:t xml:space="preserve"> not differ</w:t>
      </w:r>
      <w:r w:rsidRPr="003573EF">
        <w:rPr>
          <w:lang w:val="en-US"/>
        </w:rPr>
        <w:t xml:space="preserve"> in duration between species </w:t>
      </w:r>
      <w:r w:rsidR="00CC4464">
        <w:rPr>
          <w:lang w:val="en-US"/>
        </w:rPr>
        <w:t xml:space="preserve">nor </w:t>
      </w:r>
      <w:r w:rsidRPr="003573EF">
        <w:rPr>
          <w:lang w:val="en-US"/>
        </w:rPr>
        <w:t>reproductive stages (chick-rearing BBA vs WA: z=1.150, p=0.25; vs incubating BBA: z=-0.139, p=0.89). The</w:t>
      </w:r>
      <w:r w:rsidR="00CC4464">
        <w:rPr>
          <w:lang w:val="en-US"/>
        </w:rPr>
        <w:t xml:space="preserve"> </w:t>
      </w:r>
      <w:r w:rsidRPr="003573EF">
        <w:rPr>
          <w:lang w:val="en-US"/>
        </w:rPr>
        <w:t>duration did not depend on the number of boats within detection range (z=1.446, p=0.15) nor on their fishing activity (z=0.125, p=0.90).</w:t>
      </w:r>
    </w:p>
    <w:p w14:paraId="379A79B0" w14:textId="723335F1" w:rsidR="00AC326B" w:rsidRPr="003573EF" w:rsidRDefault="00AC326B" w:rsidP="00DA5754">
      <w:pPr>
        <w:ind w:firstLine="708"/>
        <w:jc w:val="both"/>
        <w:rPr>
          <w:lang w:val="en-US"/>
        </w:rPr>
      </w:pPr>
      <w:r w:rsidRPr="003573EF">
        <w:rPr>
          <w:lang w:val="en-US"/>
        </w:rPr>
        <w:t xml:space="preserve">Attendance behavior occurred mainly over shelf-slope waters (mean -1140 +/- 31m, Fig.1 and 5b,e-f) where fisheries </w:t>
      </w:r>
      <w:r w:rsidR="00DA5754">
        <w:rPr>
          <w:lang w:val="en-US"/>
        </w:rPr>
        <w:t>o</w:t>
      </w:r>
      <w:r w:rsidRPr="003573EF">
        <w:rPr>
          <w:lang w:val="en-US"/>
        </w:rPr>
        <w:t xml:space="preserve">perate around Crozet </w:t>
      </w:r>
      <w:r w:rsidR="00C457D6">
        <w:rPr>
          <w:lang w:val="en-US"/>
        </w:rPr>
        <w:t>and</w:t>
      </w:r>
      <w:r w:rsidR="00C457D6" w:rsidRPr="003573EF">
        <w:rPr>
          <w:lang w:val="en-US"/>
        </w:rPr>
        <w:t xml:space="preserve"> </w:t>
      </w:r>
      <w:r w:rsidRPr="003573EF">
        <w:rPr>
          <w:lang w:val="en-US"/>
        </w:rPr>
        <w:t xml:space="preserve">Kerguelen. When no boats </w:t>
      </w:r>
      <w:r w:rsidR="00C457D6">
        <w:rPr>
          <w:lang w:val="en-US"/>
        </w:rPr>
        <w:t>we</w:t>
      </w:r>
      <w:r w:rsidRPr="003573EF">
        <w:rPr>
          <w:lang w:val="en-US"/>
        </w:rPr>
        <w:t xml:space="preserve">re present within </w:t>
      </w:r>
      <w:r w:rsidR="00C457D6">
        <w:rPr>
          <w:lang w:val="en-US"/>
        </w:rPr>
        <w:t>detection range</w:t>
      </w:r>
      <w:r w:rsidR="00DA5754">
        <w:rPr>
          <w:lang w:val="en-US"/>
        </w:rPr>
        <w:t>s,</w:t>
      </w:r>
      <w:r w:rsidR="00C457D6" w:rsidRPr="003573EF">
        <w:rPr>
          <w:lang w:val="en-US"/>
        </w:rPr>
        <w:t xml:space="preserve"> </w:t>
      </w:r>
      <w:r w:rsidRPr="003573EF">
        <w:rPr>
          <w:lang w:val="en-US"/>
        </w:rPr>
        <w:t xml:space="preserve">WA regularly </w:t>
      </w:r>
      <w:r w:rsidR="00C457D6">
        <w:rPr>
          <w:lang w:val="en-US"/>
        </w:rPr>
        <w:t>sat</w:t>
      </w:r>
      <w:r w:rsidR="00C457D6" w:rsidRPr="003573EF">
        <w:rPr>
          <w:lang w:val="en-US"/>
        </w:rPr>
        <w:t xml:space="preserve"> </w:t>
      </w:r>
      <w:r w:rsidRPr="003573EF">
        <w:rPr>
          <w:lang w:val="en-US"/>
        </w:rPr>
        <w:t xml:space="preserve">on the surface (a pre-requisite for feeding) over shelf-slope waters (Fig.5b,d), whereas BBA </w:t>
      </w:r>
      <w:r w:rsidR="00DA5754">
        <w:rPr>
          <w:lang w:val="en-US"/>
        </w:rPr>
        <w:t>less frequen</w:t>
      </w:r>
      <w:r w:rsidR="00877445">
        <w:rPr>
          <w:lang w:val="en-US"/>
        </w:rPr>
        <w:t>tl</w:t>
      </w:r>
      <w:r w:rsidR="00DA5754">
        <w:rPr>
          <w:lang w:val="en-US"/>
        </w:rPr>
        <w:t>y</w:t>
      </w:r>
      <w:r w:rsidRPr="003573EF">
        <w:rPr>
          <w:lang w:val="en-US"/>
        </w:rPr>
        <w:t xml:space="preserve"> </w:t>
      </w:r>
      <w:r w:rsidR="00C457D6">
        <w:rPr>
          <w:lang w:val="en-US"/>
        </w:rPr>
        <w:t>sat</w:t>
      </w:r>
      <w:r w:rsidR="00C457D6" w:rsidRPr="003573EF">
        <w:rPr>
          <w:lang w:val="en-US"/>
        </w:rPr>
        <w:t xml:space="preserve"> </w:t>
      </w:r>
      <w:r w:rsidRPr="003573EF">
        <w:rPr>
          <w:lang w:val="en-US"/>
        </w:rPr>
        <w:t>over these waters (Fig 5b-c; t=3.605, df=244, p&lt;0.001)</w:t>
      </w:r>
      <w:r w:rsidR="00D755CE" w:rsidRPr="003573EF">
        <w:rPr>
          <w:lang w:val="en-US"/>
        </w:rPr>
        <w:t>.</w:t>
      </w:r>
    </w:p>
    <w:p w14:paraId="3C3B34B2" w14:textId="77777777" w:rsidR="00AC326B" w:rsidRPr="003573EF" w:rsidRDefault="00AC326B" w:rsidP="00CA606B">
      <w:pPr>
        <w:pStyle w:val="Heading1"/>
        <w:spacing w:line="240" w:lineRule="auto"/>
        <w:rPr>
          <w:noProof/>
          <w:lang w:val="en-US" w:eastAsia="fr-FR"/>
        </w:rPr>
      </w:pPr>
      <w:r w:rsidRPr="003573EF">
        <w:rPr>
          <w:noProof/>
          <w:lang w:val="en-US" w:eastAsia="fr-FR"/>
        </w:rPr>
        <w:t>Discussion</w:t>
      </w:r>
    </w:p>
    <w:p w14:paraId="46616FBF" w14:textId="62F1C985" w:rsidR="00AC326B" w:rsidRPr="003573EF" w:rsidRDefault="00AC326B" w:rsidP="00F75B02">
      <w:pPr>
        <w:jc w:val="both"/>
        <w:rPr>
          <w:lang w:val="en-US"/>
        </w:rPr>
      </w:pPr>
      <w:r w:rsidRPr="003573EF">
        <w:rPr>
          <w:noProof/>
          <w:lang w:val="en-US" w:eastAsia="fr-FR"/>
        </w:rPr>
        <w:t>We show</w:t>
      </w:r>
      <w:r w:rsidR="00C457D6">
        <w:rPr>
          <w:noProof/>
          <w:lang w:val="en-US" w:eastAsia="fr-FR"/>
        </w:rPr>
        <w:t>ed</w:t>
      </w:r>
      <w:r w:rsidRPr="003573EF">
        <w:rPr>
          <w:noProof/>
          <w:lang w:val="en-US" w:eastAsia="fr-FR"/>
        </w:rPr>
        <w:t xml:space="preserve"> clear differences in the behavioral response to boats between chick-rearing BBA in Kerguelen and incubating WA in Crozet</w:t>
      </w:r>
      <w:r w:rsidR="00DA5754">
        <w:rPr>
          <w:noProof/>
          <w:lang w:val="en-US" w:eastAsia="fr-FR"/>
        </w:rPr>
        <w:t>, which</w:t>
      </w:r>
      <w:r w:rsidRPr="003573EF">
        <w:rPr>
          <w:noProof/>
          <w:lang w:val="en-US" w:eastAsia="fr-FR"/>
        </w:rPr>
        <w:t xml:space="preserve"> interact with the same toothfish longline fleet. Overall, attraction distances </w:t>
      </w:r>
      <w:r w:rsidR="00C457D6">
        <w:rPr>
          <w:noProof/>
          <w:lang w:val="en-US" w:eastAsia="fr-FR"/>
        </w:rPr>
        <w:t>we</w:t>
      </w:r>
      <w:r w:rsidR="00C457D6" w:rsidRPr="003573EF">
        <w:rPr>
          <w:noProof/>
          <w:lang w:val="en-US" w:eastAsia="fr-FR"/>
        </w:rPr>
        <w:t xml:space="preserve">re </w:t>
      </w:r>
      <w:r w:rsidRPr="003573EF">
        <w:rPr>
          <w:noProof/>
          <w:lang w:val="en-US" w:eastAsia="fr-FR"/>
        </w:rPr>
        <w:t>similar between the two species. However, BBA encounter</w:t>
      </w:r>
      <w:r w:rsidR="00027A62" w:rsidRPr="003573EF">
        <w:rPr>
          <w:noProof/>
          <w:lang w:val="en-US" w:eastAsia="fr-FR"/>
        </w:rPr>
        <w:t>ed</w:t>
      </w:r>
      <w:r w:rsidRPr="003573EF">
        <w:rPr>
          <w:noProof/>
          <w:lang w:val="en-US" w:eastAsia="fr-FR"/>
        </w:rPr>
        <w:t xml:space="preserve"> boats </w:t>
      </w:r>
      <w:r w:rsidR="00DA5754">
        <w:rPr>
          <w:noProof/>
          <w:lang w:val="en-US" w:eastAsia="fr-FR"/>
        </w:rPr>
        <w:t>less frequently</w:t>
      </w:r>
      <w:r w:rsidRPr="003573EF">
        <w:rPr>
          <w:noProof/>
          <w:lang w:val="en-US" w:eastAsia="fr-FR"/>
        </w:rPr>
        <w:t xml:space="preserve"> than WA, but once</w:t>
      </w:r>
      <w:r w:rsidR="00DA5754">
        <w:rPr>
          <w:noProof/>
          <w:lang w:val="en-US" w:eastAsia="fr-FR"/>
        </w:rPr>
        <w:t xml:space="preserve"> boats were</w:t>
      </w:r>
      <w:r w:rsidRPr="003573EF">
        <w:rPr>
          <w:noProof/>
          <w:lang w:val="en-US" w:eastAsia="fr-FR"/>
        </w:rPr>
        <w:t xml:space="preserve"> encountered</w:t>
      </w:r>
      <w:r w:rsidR="00DA5754">
        <w:rPr>
          <w:noProof/>
          <w:lang w:val="en-US" w:eastAsia="fr-FR"/>
        </w:rPr>
        <w:t>, BBA showed</w:t>
      </w:r>
      <w:r w:rsidRPr="003573EF">
        <w:rPr>
          <w:noProof/>
          <w:lang w:val="en-US" w:eastAsia="fr-FR"/>
        </w:rPr>
        <w:t xml:space="preserve"> strong</w:t>
      </w:r>
      <w:r w:rsidR="00DA5754">
        <w:rPr>
          <w:noProof/>
          <w:lang w:val="en-US" w:eastAsia="fr-FR"/>
        </w:rPr>
        <w:t>er</w:t>
      </w:r>
      <w:r w:rsidRPr="003573EF">
        <w:rPr>
          <w:noProof/>
          <w:lang w:val="en-US" w:eastAsia="fr-FR"/>
        </w:rPr>
        <w:t xml:space="preserve"> attract</w:t>
      </w:r>
      <w:r w:rsidR="00DA5754">
        <w:rPr>
          <w:noProof/>
          <w:lang w:val="en-US" w:eastAsia="fr-FR"/>
        </w:rPr>
        <w:t>ions</w:t>
      </w:r>
      <w:r w:rsidRPr="003573EF">
        <w:rPr>
          <w:noProof/>
          <w:lang w:val="en-US" w:eastAsia="fr-FR"/>
        </w:rPr>
        <w:t xml:space="preserve"> and more active interacti</w:t>
      </w:r>
      <w:r w:rsidR="00DA5754">
        <w:rPr>
          <w:noProof/>
          <w:lang w:val="en-US" w:eastAsia="fr-FR"/>
        </w:rPr>
        <w:t>ons</w:t>
      </w:r>
      <w:r w:rsidRPr="003573EF">
        <w:rPr>
          <w:noProof/>
          <w:lang w:val="en-US" w:eastAsia="fr-FR"/>
        </w:rPr>
        <w:t xml:space="preserve"> with boats, compared to WA. In addition, we found evidence that WA naturally forage</w:t>
      </w:r>
      <w:r w:rsidR="00C457D6">
        <w:rPr>
          <w:noProof/>
          <w:lang w:val="en-US" w:eastAsia="fr-FR"/>
        </w:rPr>
        <w:t>d</w:t>
      </w:r>
      <w:r w:rsidRPr="003573EF">
        <w:rPr>
          <w:noProof/>
          <w:lang w:val="en-US" w:eastAsia="fr-FR"/>
        </w:rPr>
        <w:t xml:space="preserve"> over shelf-slope waters where fisheries mainly operate, whereas BBA target</w:t>
      </w:r>
      <w:r w:rsidR="00C457D6">
        <w:rPr>
          <w:noProof/>
          <w:lang w:val="en-US" w:eastAsia="fr-FR"/>
        </w:rPr>
        <w:t>ted</w:t>
      </w:r>
      <w:r w:rsidRPr="003573EF">
        <w:rPr>
          <w:noProof/>
          <w:lang w:val="en-US" w:eastAsia="fr-FR"/>
        </w:rPr>
        <w:t xml:space="preserve"> these areas mainly to attend boats.</w:t>
      </w:r>
      <w:r w:rsidRPr="003573EF">
        <w:rPr>
          <w:lang w:val="en-US"/>
        </w:rPr>
        <w:t xml:space="preserve"> </w:t>
      </w:r>
    </w:p>
    <w:p w14:paraId="48FE6960" w14:textId="7374EE40" w:rsidR="0016543D" w:rsidRDefault="00AC326B" w:rsidP="00263DBA">
      <w:pPr>
        <w:widowControl w:val="0"/>
        <w:autoSpaceDE w:val="0"/>
        <w:autoSpaceDN w:val="0"/>
        <w:adjustRightInd w:val="0"/>
        <w:spacing w:before="240" w:after="0"/>
        <w:ind w:firstLine="708"/>
        <w:jc w:val="both"/>
        <w:rPr>
          <w:lang w:val="en-US"/>
        </w:rPr>
      </w:pPr>
      <w:r w:rsidRPr="003573EF">
        <w:rPr>
          <w:lang w:val="en-US"/>
        </w:rPr>
        <w:t xml:space="preserve">It is generally considered that larger, more dominant species and generalist species are more likely to attend PAFS </w:t>
      </w:r>
      <w:r w:rsidRPr="003573EF">
        <w:rPr>
          <w:lang w:val="en-US"/>
        </w:rPr>
        <w:fldChar w:fldCharType="begin"/>
      </w:r>
      <w:r w:rsidRPr="003573EF">
        <w:rPr>
          <w:lang w:val="en-US"/>
        </w:rPr>
        <w:instrText xml:space="preserve"> ADDIN ZOTERO_ITEM CSL_CITATION {"citationID":"w8ZOyXZe","properties":{"formattedCitation":"(Bicknell et al., 2013, but see Oro et al., 2013)","plainCitation":"(Bicknell et al., 2013, but see Oro et al., 2013)"},"citationItems":[{"id":286,"uris":["http://zotero.org/users/1723945/items/X43CXAAP"],"uri":["http://zotero.org/users/1723945/items/X43CXAAP"],"itemData":{"id":286,"type":"article-journal","title":"Potential consequences of discard reform for seabird communities","container-title":"Journal of Applied Ecology","page":"649-658","volume":"50","issue":"3","abstract":"*\nUpcoming reform of the European Union (EU) Common Fisheries Policy will be the biggest change in European fisheries management for a generation. A central plank of this reform is a proposed ban on discards, to aid the creation of economically and environmentally sustainable fisheries. This, together with a global trend for declining discards, may have unforeseen knock-on consequences for the large number of scavenging seabirds that consume this plentiful subsidy.\n\n\n\n*\nDiscards have shaped many aspects of seabird foraging, distribution and population dynamics. Here, we review these effects and consider the potential for both negative and positive impacts of discard reforms for seabirds, with particular focus on the EU, and propose recommendations for ongoing research and conservation.\n\n\n\n*\nEU seabird scavengers are dominated by a relatively small number of large generalist taxa. Many of these occur at globally significant numbers within the EU, but may be able to buffer a decline in discards by switching to feed on alternative foods.\n\n\n\n*\nA discard ban may have negative consequences by creating a food shortage for scavenging birds. Some species may offset this by feeding more on other birds, with potentially negative population-level impacts, or by moving into novel environments.\n\n\n\n*\nBenefits of a discard ban may be a reduction in seabird bycatch in fishing gears, as well as a reduction in populations of large generalist species that currently dominate some seabird communities.\n\n\n\n*\nSynthesis and applications. Reform of the Common Fisheries Policy and global discard declines are essential components towards creating sustainable fisheries, but may have both detrimental and beneficial effects on seabird communities. The nature of these impacts is still poorly understood, highlighting the need for detailed long-term seabird monitoring, as well as building resilience into populations through policy measures that incorporate remedial action on major seabird conservation priorities. Research should focus on understanding how seabird foraging, in terms of functional responses and searching behaviour, is influenced by both changing discards and natural fish prey availability, and how they impact upon fitness. It is also essential to link individual-level responses with population-, community- and ecosystem-level change. Understanding these links is fundamental to ongoing seabird management and conservation, and an ecosystem-based approach to fisheries management.","DOI":"10.1111/1365-2664.12072","ISSN":"1365-2664","journalAbbreviation":"J Appl Ecol","author":[{"family":"Bicknell","given":"Anthony W. J."},{"family":"Oro","given":"Daniel"},{"family":"Camphuysen","given":"Kees (C.J.)"},{"family":"Votier","given":"Stephen C."}],"issued":{"date-parts":[["2013",6,1]]}}},{"id":257,"uris":["http://zotero.org/users/1723945/items/UGUQC2P9"],"uri":["http://zotero.org/users/1723945/items/UGUQC2P9"],"itemData":{"id":257,"type":"article-journal","title":"Ecological and evolutionary implications of food subsidies from humans","container-title":"Ecology Letters","page":"1501-1514","volume":"16","issue":"12","abstract":"Human activities are the main current driver of global change. From hunter-gatherers through to Neolithic societies–and particularly in contemporary industrialised countries–humans have (voluntarily or involuntarily) provided other animals with food, often with a high spatio-temporal predictability. Nowadays, as much as 30–40% of all food produced in Earth is wasted. We argue here that predictable anthropogenic food subsidies (PAFS) provided historically by humans to animals has shaped many communities and ecosystems as we see them nowadays. PAFS improve individual fitness triggering population increases of opportunistic species, which may affect communities, food webs and ecosystems by altering processes such as competition, predator–prey interactions and nutrient transfer between biotopes and ecosystems. We also show that PAFS decrease temporal population variability, increase resilience of opportunistic species and reduce community diversity. Recent environmental policies, such as the regulation of dumps or the ban of fishing discards, constitute natural experiments that should improve our understanding of the role of food supply in a range of ecological and evolutionary processes at the ecosystem level. Comparison of subsidised and non-subsidised ecosystems can help predict changes in diversity and the related ecosystem services that have suffered the impact of other global change agents.","DOI":"10.1111/ele.12187","ISSN":"1461-0248","journalAbbreviation":"Ecol Lett","author":[{"family":"Oro","given":"Daniel"},{"family":"Genovart","given":"Meritxell"},{"family":"Tavecchia","given":"Giacomo"},{"family":"Fowler","given":"Mike S."},{"family":"Martínez-Abraín","given":"Alejandro"}],"issued":{"date-parts":[["2013",12,1]]}},"prefix":", but see"}],"schema":"https://github.com/citation-style-language/schema/raw/master/csl-citation.json"} </w:instrText>
      </w:r>
      <w:r w:rsidRPr="003573EF">
        <w:rPr>
          <w:lang w:val="en-US"/>
        </w:rPr>
        <w:fldChar w:fldCharType="separate"/>
      </w:r>
      <w:r w:rsidRPr="003573EF">
        <w:rPr>
          <w:rFonts w:ascii="Calibri" w:hAnsi="Calibri"/>
          <w:lang w:val="en-US"/>
        </w:rPr>
        <w:t>(Bicknell et al., 2013, but see Oro et al., 2013)</w:t>
      </w:r>
      <w:r w:rsidRPr="003573EF">
        <w:rPr>
          <w:lang w:val="en-US"/>
        </w:rPr>
        <w:fldChar w:fldCharType="end"/>
      </w:r>
      <w:r w:rsidRPr="003573EF">
        <w:rPr>
          <w:lang w:val="en-US"/>
        </w:rPr>
        <w:t>. In our</w:t>
      </w:r>
      <w:r w:rsidR="00D071A0">
        <w:rPr>
          <w:lang w:val="en-US"/>
        </w:rPr>
        <w:t xml:space="preserve"> system</w:t>
      </w:r>
      <w:r w:rsidRPr="003573EF">
        <w:rPr>
          <w:lang w:val="en-US"/>
        </w:rPr>
        <w:t xml:space="preserve">, WA clearly dominate all agonistic interactions over BBA and any other species present at boats </w:t>
      </w:r>
      <w:r w:rsidRPr="003573EF">
        <w:rPr>
          <w:lang w:val="en-US"/>
        </w:rPr>
        <w:fldChar w:fldCharType="begin"/>
      </w:r>
      <w:r w:rsidRPr="003573EF">
        <w:rPr>
          <w:lang w:val="en-US"/>
        </w:rPr>
        <w:instrText xml:space="preserve"> ADDIN ZOTERO_ITEM CSL_CITATION {"citationID":"20ce5oep51","properties":{"formattedCitation":"(Weimerskirch et al., 1986)","plainCitation":"(Weimerskirch et al., 1986)"},"citationItems":[{"id":576,"uris":["http://zotero.org/users/1723945/items/3RDFF8SD"],"uri":["http://zotero.org/users/1723945/items/3RDFF8SD"],"itemData":{"id":576,"type":"article-journal","title":"Comparative ecology of the six albatross species breeding on the Crozet Islands","container-title":"Ibis","page":"195-213","volume":"128","issue":"2","abstract":"Six species of albatrosses breed sympatrically at the Crozet Islands. The population size, masses and measurements of adults, nesting habitats and coloniality, laying, hatching and fledging dates, duration of incubation and brooding shifts are compared. The growth of chicks, diets and feeding methods of the six species are reviewed. Their distribution in the south Indian Ocean is described in relation to the feeding frequency of chicks. Various aspects of ecological isolation among the species are analysed. Overlaps exist in the timing of breeding in the small albatrosses and to a lesser extent in their diet. Differences in the foraging zones at sea appear to be the most important factor in reducing interspecific competition. It is shown that the effective division of resources results from a relative scarcity of resources around the Crozet Islands. Finally the close interrelationship between foraging strategy, breeding biology, diet, chick growth and breeding frequency in the small albatrosses is demonstrated.","DOI":"10.1111/j.1474-919X.1986.tb02669.x","ISSN":"1474-919X","note":"00106","journalAbbreviation":"Ibis","author":[{"family":"Weimerskirch","given":"Henri"},{"family":"Jouventin","given":"Pierre"},{"family":"Stahl","given":"Jean-Claude"}],"issued":{"date-parts":[["1986"]]}}}],"schema":"https://github.com/citation-style-language/schema/raw/master/csl-citation.json"} </w:instrText>
      </w:r>
      <w:r w:rsidRPr="003573EF">
        <w:rPr>
          <w:lang w:val="en-US"/>
        </w:rPr>
        <w:fldChar w:fldCharType="separate"/>
      </w:r>
      <w:r w:rsidRPr="003573EF">
        <w:rPr>
          <w:rFonts w:ascii="Calibri" w:hAnsi="Calibri"/>
          <w:lang w:val="en-US"/>
        </w:rPr>
        <w:t>(Weimerskirch et al., 1986)</w:t>
      </w:r>
      <w:r w:rsidRPr="003573EF">
        <w:rPr>
          <w:lang w:val="en-US"/>
        </w:rPr>
        <w:fldChar w:fldCharType="end"/>
      </w:r>
      <w:r w:rsidRPr="003573EF">
        <w:rPr>
          <w:lang w:val="en-US"/>
        </w:rPr>
        <w:t xml:space="preserve">. Moreover, WA can forage over a wide variety of marine habitats </w:t>
      </w:r>
      <w:r w:rsidRPr="003573EF">
        <w:rPr>
          <w:lang w:val="en-US"/>
        </w:rPr>
        <w:fldChar w:fldCharType="begin"/>
      </w:r>
      <w:r w:rsidRPr="003573EF">
        <w:rPr>
          <w:lang w:val="en-US"/>
        </w:rPr>
        <w:instrText xml:space="preserve"> ADDIN ZOTERO_ITEM CSL_CITATION {"citationID":"1qi9668c04","properties":{"formattedCitation":"(Weimerskirch et al., 2014)","plainCitation":"(Weimerskirch et al., 2014)"},"citationItems":[{"id":579,"uris":["http://zotero.org/users/1723945/items/PPB98WW2"],"uri":["http://zotero.org/users/1723945/items/PPB98WW2"],"itemData":{"id":579,"type":"article-journal","title":"Lifetime foraging patterns of the wandering albatross: life on the move!","container-title":"Journal of Experimental Marine Biology and Ecology","page":"68-78","volume":"450","note":"00020","author":[{"family":"Weimerskirch","given":"Henri"},{"family":"Cherel","given":"Yves"},{"family":"Delord","given":"Karine"},{"family":"Jaeger","given":"Audrey"},{"family":"Patrick","given":"Samantha C."},{"family":"Riotte-Lambert","given":"Louise"}],"issued":{"date-parts":[["2014"]]}}}],"schema":"https://github.com/citation-style-language/schema/raw/master/csl-citation.json"} </w:instrText>
      </w:r>
      <w:r w:rsidRPr="003573EF">
        <w:rPr>
          <w:lang w:val="en-US"/>
        </w:rPr>
        <w:fldChar w:fldCharType="separate"/>
      </w:r>
      <w:r w:rsidRPr="003573EF">
        <w:rPr>
          <w:rFonts w:ascii="Calibri" w:hAnsi="Calibri"/>
          <w:lang w:val="en-US"/>
        </w:rPr>
        <w:t>(Weimerskirch et al., 2014)</w:t>
      </w:r>
      <w:r w:rsidRPr="003573EF">
        <w:rPr>
          <w:lang w:val="en-US"/>
        </w:rPr>
        <w:fldChar w:fldCharType="end"/>
      </w:r>
      <w:r w:rsidRPr="003573EF">
        <w:rPr>
          <w:lang w:val="en-US"/>
        </w:rPr>
        <w:t>, compared to BBA which seem</w:t>
      </w:r>
      <w:r w:rsidR="00D071A0">
        <w:rPr>
          <w:lang w:val="en-US"/>
        </w:rPr>
        <w:t xml:space="preserve"> to be</w:t>
      </w:r>
      <w:r w:rsidRPr="003573EF">
        <w:rPr>
          <w:lang w:val="en-US"/>
        </w:rPr>
        <w:t xml:space="preserve"> mainly restricted to neritic waters </w:t>
      </w:r>
      <w:r w:rsidRPr="003573EF">
        <w:rPr>
          <w:lang w:val="en-US"/>
        </w:rPr>
        <w:fldChar w:fldCharType="begin"/>
      </w:r>
      <w:r w:rsidRPr="003573EF">
        <w:rPr>
          <w:lang w:val="en-US"/>
        </w:rPr>
        <w:instrText xml:space="preserve"> ADDIN ZOTERO_ITEM CSL_CITATION {"citationID":"NGpx9S5C","properties":{"formattedCitation":"(Cherel and Weimerskirch, 1995; Copello et al., 2014; Wakefield et al., 2011; Weimerskirch et al., 1997)","plainCitation":"(Cherel and Weimerskirch, 1995; Copello et al., 2014; Wakefield et al., 2011; Weimerskirch et al., 1997)"},"citationItems":[{"id":825,"uris":["http://zotero.org/users/1723945/items/R7WZIXTG"],"uri":["http://zotero.org/users/1723945/items/R7WZIXTG"],"itemData":{"id":825,"type":"article-journal","title":"Seabirds as indicators of marine resources: black-browed albatrosses feeding on ommastrephid squids in Kerguelen waters","container-title":"Marine Ecology Progress Series","page":"295-300","volume":"129","note":"00071","author":[{"family":"Cherel","given":"Yves"},{"family":"Weimerskirch","given":"Henri"}],"issued":{"date-parts":[["1995"]]}}},{"id":837,"uris":["http://zotero.org/users/1723945/items/BHWZIF29"],"uri":["http://zotero.org/users/1723945/items/BHWZIF29"],"itemData":{"id":837,"type":"article-journal","title":"Spatial overlap of Black-browed albatrosses with longline and trawl fisheries in the Patagonian Shelf during the non-breeding season","container-title":"Journal of Sea Research","page":"44-51","volume":"89","note":"00004","author":[{"family":"Copello","given":"Sofía"},{"family":"Pon","given":"Juan Pablo Seco"},{"family":"Favero","given":"Marco"}],"issued":{"date-parts":[["2014"]]}}},{"id":828,"uris":["http://zotero.org/users/1723945/items/2N4ZUU4J"],"uri":["http://zotero.org/users/1723945/items/2N4ZUU4J"],"itemData":{"id":828,"type":"article-journal","title":"Habitat preference, accessibility, and competition limit the global distribution of breeding Black‐browed Albatrosses","container-title":"Ecological Monographs","page":"141-167","volume":"81","issue":"1","note":"00049","author":[{"family":"Wakefield","given":"Ewan D."},{"family":"Phillips","given":"Richard A."},{"family":"Trathan","given":"Philip N."},{"family":"Arata","given":"Javier"},{"family":"Gales","given":"Rosemary"},{"family":"Huin","given":"Nic"},{"family":"Robertson","given":"Graham"},{"family":"Waugh","given":"Susan M."},{"family":"Weimerskirch","given":"Henri"},{"family":"Matthiopoulos","given":"Jason"}],"issued":{"date-parts":[["2011"]]}}},{"id":827,"uris":["http://zotero.org/users/1723945/items/XZV7PFAP"],"uri":["http://zotero.org/users/1723945/items/XZV7PFAP"],"itemData":{"id":827,"type":"article-journal","title":"Foraging and provisioning strategies of black-browed albatrosses in relation to the requirements of the chick: natural variation and experimental study","container-title":"Behavioral Ecology","page":"635-643","volume":"8","issue":"6","abstract":"We studied regulation of the food supply to black-browed albatross chicks at Kerguelen by simultaneously recording the provisioning rates achieved by individual parents and satellite tracking foraging birds during two seasons, by studying changes in adult mass, and by experimentally manipulating the food requirement of chicks. In 1994 black-browed albatrosses had a higher breeding success and produced heavier chicks that grew faster than in 1995. They spent a similar time foraging but brought heavier meals to their chick in 1994. Satellite tracking indicated that in both seasons birds foraged in the same oceanographic area, 250 km from the colony. Travel times to and from this area remained unchanged, and similar times were spent foraging there. In our study area, black-browed albatrosses appear to rely on a food resource that is predictable in location, but whose availability varies from one year to the next. The principal difference between years of differing food availability was that birds brought larger meals when food was more abundant Costs of commuting to nearby feeding areas are probably low and allow the delivery of energy to the chick at a high rate. A study carried out in 1991 indicated that there was no relationship between the changes in adult mass from one trip to the next and the duration of foraging trips or feed mass, suggesting that adult body condition had little influence on the provisioning strategy of this species. An experiment whereby some chicks were deprived of food and others received supplementary food showed that parents of underfed chicks spent the same time foraging and brought slightly larger amounts of food to their chicks as control parents. We suggest that parents are searching for food to the maximum limits of their ability and thus cannot reduce further foraging time, but underfed chicks can swallow more food. Parents of overfed chicks delivered less food and increased the time between feeds. The reduction in provisioning frequency is interpreted as the capacity of parents to modify their foraging behavior according to the nutritional status of the chick, but the reduction of feed mass is probably the result of chicks being close to their maximum assimilatory capacity. Comparison between Procellariiform species indicates extensive differences in the degree to which parents can regulate the supply of food to their chicks. Neritic species like black-browed albatrosses appear to have a reduced ability to regulate, and especially to increase provisioning rates, whereas more pelagic species may have a greater regulation ability","DOI":"10.1093/beheco/8.6.635","note":"00111","journalAbbreviation":"Behavioral Ecology","author":[{"family":"Weimerskirch","given":"Henri"},{"family":"Mougey","given":"Thierry"},{"family":"Hindermeyer","given":"Xavier"}],"issued":{"date-parts":[["1997",11,1]]}}}],"schema":"https://github.com/citation-style-language/schema/raw/master/csl-citation.json"} </w:instrText>
      </w:r>
      <w:r w:rsidRPr="003573EF">
        <w:rPr>
          <w:lang w:val="en-US"/>
        </w:rPr>
        <w:fldChar w:fldCharType="separate"/>
      </w:r>
      <w:r w:rsidRPr="003573EF">
        <w:rPr>
          <w:rFonts w:ascii="Calibri" w:hAnsi="Calibri"/>
          <w:lang w:val="en-US"/>
        </w:rPr>
        <w:t>(Cherel and Weimerskirch, 1995; Copello et al., 2014; Wakefield et al., 2011; Weimerskirch et al., 1997)</w:t>
      </w:r>
      <w:r w:rsidRPr="003573EF">
        <w:rPr>
          <w:lang w:val="en-US"/>
        </w:rPr>
        <w:fldChar w:fldCharType="end"/>
      </w:r>
      <w:r w:rsidRPr="003573EF">
        <w:rPr>
          <w:lang w:val="en-US"/>
        </w:rPr>
        <w:t xml:space="preserve">. Hence our results suggest that the smaller and less generalist species </w:t>
      </w:r>
      <w:r w:rsidR="00D11CBA">
        <w:rPr>
          <w:lang w:val="en-US"/>
        </w:rPr>
        <w:t>wa</w:t>
      </w:r>
      <w:r w:rsidRPr="003573EF">
        <w:rPr>
          <w:lang w:val="en-US"/>
        </w:rPr>
        <w:t>s actuall</w:t>
      </w:r>
      <w:r w:rsidR="00D071A0">
        <w:rPr>
          <w:lang w:val="en-US"/>
        </w:rPr>
        <w:t>y</w:t>
      </w:r>
      <w:r w:rsidRPr="003573EF">
        <w:rPr>
          <w:lang w:val="en-US"/>
        </w:rPr>
        <w:t xml:space="preserve"> the more strongly attracted to boats. In Spain, it was shown</w:t>
      </w:r>
      <w:r w:rsidR="00743C60" w:rsidRPr="003573EF">
        <w:rPr>
          <w:lang w:val="en-US"/>
        </w:rPr>
        <w:t xml:space="preserve"> </w:t>
      </w:r>
      <w:r w:rsidRPr="003573EF">
        <w:rPr>
          <w:lang w:val="en-US"/>
        </w:rPr>
        <w:t>that shearwaters could extensively attend boats</w:t>
      </w:r>
      <w:r w:rsidR="00743C60" w:rsidRPr="003573EF">
        <w:rPr>
          <w:lang w:val="en-US"/>
        </w:rPr>
        <w:t>,</w:t>
      </w:r>
      <w:r w:rsidRPr="003573EF">
        <w:rPr>
          <w:lang w:val="en-US"/>
        </w:rPr>
        <w:t xml:space="preserve"> despite being outcompeted and dominated by gull species </w:t>
      </w:r>
      <w:r w:rsidRPr="003573EF">
        <w:rPr>
          <w:lang w:val="en-US"/>
        </w:rPr>
        <w:fldChar w:fldCharType="begin"/>
      </w:r>
      <w:r w:rsidRPr="003573EF">
        <w:rPr>
          <w:lang w:val="en-US"/>
        </w:rPr>
        <w:instrText xml:space="preserve"> ADDIN ZOTERO_ITEM CSL_CITATION {"citationID":"hcupi4je6","properties":{"formattedCitation":"(Arcos, 2002)","plainCitation":"(Arcos, 2002)"},"citationItems":[{"id":775,"uris":["http://zotero.org/users/1723945/items/GPM8BJXW"],"uri":["http://zotero.org/users/1723945/items/GPM8BJXW"],"itemData":{"id":775,"type":"thesis","title":"Foraging ecology of seabirds at sea: significance of commercial fisheries in the NW Mediterranean","publisher":"Universitat de Barcelona","URL":"http://diposit.ub.edu/dspace/bitstream/2445/35873/1/TOL38.pdf","note":"00053","author":[{"family":"Arcos","given":"J.M."}],"issued":{"date-parts":[["2002"]]}}}],"schema":"https://github.com/citation-style-language/schema/raw/master/csl-citation.json"} </w:instrText>
      </w:r>
      <w:r w:rsidRPr="003573EF">
        <w:rPr>
          <w:lang w:val="en-US"/>
        </w:rPr>
        <w:fldChar w:fldCharType="separate"/>
      </w:r>
      <w:r w:rsidRPr="003573EF">
        <w:rPr>
          <w:rFonts w:ascii="Calibri" w:hAnsi="Calibri"/>
          <w:lang w:val="en-US"/>
        </w:rPr>
        <w:t>(Arcos, 2002)</w:t>
      </w:r>
      <w:r w:rsidRPr="003573EF">
        <w:rPr>
          <w:lang w:val="en-US"/>
        </w:rPr>
        <w:fldChar w:fldCharType="end"/>
      </w:r>
      <w:r w:rsidR="00D071A0">
        <w:rPr>
          <w:lang w:val="en-US"/>
        </w:rPr>
        <w:t xml:space="preserve"> which are</w:t>
      </w:r>
      <w:r w:rsidR="00D063E9">
        <w:rPr>
          <w:lang w:val="en-US"/>
        </w:rPr>
        <w:t xml:space="preserve"> </w:t>
      </w:r>
      <w:r w:rsidRPr="003573EF">
        <w:rPr>
          <w:lang w:val="en-US"/>
        </w:rPr>
        <w:t xml:space="preserve">traditionally seen as </w:t>
      </w:r>
      <w:r w:rsidR="00D071A0">
        <w:rPr>
          <w:lang w:val="en-US"/>
        </w:rPr>
        <w:t xml:space="preserve">more </w:t>
      </w:r>
      <w:r w:rsidRPr="003573EF">
        <w:rPr>
          <w:lang w:val="en-US"/>
        </w:rPr>
        <w:t>generalists than procellari</w:t>
      </w:r>
      <w:r w:rsidR="00D071A0">
        <w:rPr>
          <w:lang w:val="en-US"/>
        </w:rPr>
        <w:t>i</w:t>
      </w:r>
      <w:r w:rsidRPr="003573EF">
        <w:rPr>
          <w:lang w:val="en-US"/>
        </w:rPr>
        <w:t xml:space="preserve">forms </w:t>
      </w:r>
      <w:r w:rsidRPr="003573EF">
        <w:rPr>
          <w:lang w:val="en-US"/>
        </w:rPr>
        <w:fldChar w:fldCharType="begin"/>
      </w:r>
      <w:r w:rsidRPr="003573EF">
        <w:rPr>
          <w:lang w:val="en-US"/>
        </w:rPr>
        <w:instrText xml:space="preserve"> ADDIN ZOTERO_ITEM CSL_CITATION {"citationID":"2386a1c2oh","properties":{"formattedCitation":"(see also Oro et al., 2013)","plainCitation":"(see also Oro et al., 2013)"},"citationItems":[{"id":257,"uris":["http://zotero.org/users/1723945/items/UGUQC2P9"],"uri":["http://zotero.org/users/1723945/items/UGUQC2P9"],"itemData":{"id":257,"type":"article-journal","title":"Ecological and evolutionary implications of food subsidies from humans","container-title":"Ecology Letters","page":"1501-1514","volume":"16","issue":"12","abstract":"Human activities are the main current driver of global change. From hunter-gatherers through to Neolithic societies–and particularly in contemporary industrialised countries–humans have (voluntarily or involuntarily) provided other animals with food, often with a high spatio-temporal predictability. Nowadays, as much as 30–40% of all food produced in Earth is wasted. We argue here that predictable anthropogenic food subsidies (PAFS) provided historically by humans to animals has shaped many communities and ecosystems as we see them nowadays. PAFS improve individual fitness triggering population increases of opportunistic species, which may affect communities, food webs and ecosystems by altering processes such as competition, predator–prey interactions and nutrient transfer between biotopes and ecosystems. We also show that PAFS decrease temporal population variability, increase resilience of opportunistic species and reduce community diversity. Recent environmental policies, such as the regulation of dumps or the ban of fishing discards, constitute natural experiments that should improve our understanding of the role of food supply in a range of ecological and evolutionary processes at the ecosystem level. Comparison of subsidised and non-subsidised ecosystems can help predict changes in diversity and the related ecosystem services that have suffered the impact of other global change agents.","DOI":"10.1111/ele.12187","ISSN":"1461-0248","journalAbbreviation":"Ecol Lett","author":[{"family":"Oro","given":"Daniel"},{"family":"Genovart","given":"Meritxell"},{"family":"Tavecchia","given":"Giacomo"},{"family":"Fowler","given":"Mike S."},{"family":"Martínez-Abraín","given":"Alejandro"}],"issued":{"date-parts":[["2013",12,1]]}},"prefix":"see also"}],"schema":"https://github.com/citation-style-language/schema/raw/master/csl-citation.json"} </w:instrText>
      </w:r>
      <w:r w:rsidRPr="003573EF">
        <w:rPr>
          <w:lang w:val="en-US"/>
        </w:rPr>
        <w:fldChar w:fldCharType="separate"/>
      </w:r>
      <w:r w:rsidRPr="003573EF">
        <w:rPr>
          <w:rFonts w:ascii="Calibri" w:hAnsi="Calibri"/>
          <w:lang w:val="en-US"/>
        </w:rPr>
        <w:t>(see also Oro et al., 2013)</w:t>
      </w:r>
      <w:r w:rsidRPr="003573EF">
        <w:rPr>
          <w:lang w:val="en-US"/>
        </w:rPr>
        <w:fldChar w:fldCharType="end"/>
      </w:r>
      <w:r w:rsidRPr="003573EF">
        <w:rPr>
          <w:lang w:val="en-US"/>
        </w:rPr>
        <w:t xml:space="preserve">. Our results also seem consistent with onboard observations of the behavior </w:t>
      </w:r>
      <w:r w:rsidR="00D071A0">
        <w:rPr>
          <w:lang w:val="en-US"/>
        </w:rPr>
        <w:t xml:space="preserve">of birds </w:t>
      </w:r>
      <w:r w:rsidRPr="003573EF">
        <w:rPr>
          <w:lang w:val="en-US"/>
        </w:rPr>
        <w:t>close to boats</w:t>
      </w:r>
      <w:r w:rsidR="000369D1">
        <w:rPr>
          <w:lang w:val="en-US"/>
        </w:rPr>
        <w:t>. Indeed</w:t>
      </w:r>
      <w:r w:rsidRPr="003573EF">
        <w:rPr>
          <w:lang w:val="en-US"/>
        </w:rPr>
        <w:t xml:space="preserve"> BBA tend to be more actively involved in multi-species feeding aggregations than WA </w:t>
      </w:r>
      <w:r w:rsidRPr="003573EF">
        <w:rPr>
          <w:lang w:val="en-US"/>
        </w:rPr>
        <w:fldChar w:fldCharType="begin"/>
      </w:r>
      <w:r w:rsidRPr="003573EF">
        <w:rPr>
          <w:lang w:val="en-US"/>
        </w:rPr>
        <w:instrText xml:space="preserve"> ADDIN ZOTERO_ITEM CSL_CITATION {"citationID":"idokvvqva","properties":{"formattedCitation":"(Ashford et al., 1995; Cherel et al., 1996)","plainCitation":"(Ashford et al., 1995; Cherel et al., 1996)"},"citationItems":[{"id":572,"uris":["http://zotero.org/users/1723945/items/V6Q2DREB"],"uri":["http://zotero.org/users/1723945/items/V6Q2DREB"],"itemData":{"id":572,"type":"article-journal","title":"Seabird interactions with longlining operations for Dissostichus eleginoides around South Georgia, April to May 1994","container-title":"CCAMLR Science","page":"111-121","volume":"2","note":"00071","author":[{"family":"Ashford","given":"J. R."},{"family":"Croxall","given":"J. P."},{"family":"Rubilar","given":"P. S."},{"family":"Moreno","given":"C. A."}],"issued":{"date-parts":[["1995"]]}}},{"id":409,"uris":["http://zotero.org/users/1723945/items/NI9SJZG5"],"uri":["http://zotero.org/users/1723945/items/NI9SJZG5"],"itemData":{"id":409,"type":"article-journal","title":"Interactions between longline vessels and seabirds in Kerguelen waters and a method to reduce seabird mortality","container-title":"Biological Conservation","page":"63-70","volume":"75","issue":"1","note":"00137","author":[{"family":"Cherel","given":"Yves"},{"family":"Weimerskirch","given":"Henri"},{"family":"Duhamel","given":"Guy"}],"issued":{"date-parts":[["1996"]]}}}],"schema":"https://github.com/citation-style-language/schema/raw/master/csl-citation.json"} </w:instrText>
      </w:r>
      <w:r w:rsidRPr="003573EF">
        <w:rPr>
          <w:lang w:val="en-US"/>
        </w:rPr>
        <w:fldChar w:fldCharType="separate"/>
      </w:r>
      <w:r w:rsidRPr="003573EF">
        <w:rPr>
          <w:rFonts w:ascii="Calibri" w:hAnsi="Calibri"/>
          <w:lang w:val="en-US"/>
        </w:rPr>
        <w:t>(Ashford et al., 1995; Cherel et al., 1996)</w:t>
      </w:r>
      <w:r w:rsidRPr="003573EF">
        <w:rPr>
          <w:lang w:val="en-US"/>
        </w:rPr>
        <w:fldChar w:fldCharType="end"/>
      </w:r>
      <w:r w:rsidRPr="003573EF">
        <w:rPr>
          <w:lang w:val="en-US"/>
        </w:rPr>
        <w:t>.</w:t>
      </w:r>
    </w:p>
    <w:p w14:paraId="40510CD8" w14:textId="2CD27F34" w:rsidR="00C7469C" w:rsidRPr="00263DBA" w:rsidRDefault="00AC326B" w:rsidP="00263DBA">
      <w:pPr>
        <w:widowControl w:val="0"/>
        <w:autoSpaceDE w:val="0"/>
        <w:autoSpaceDN w:val="0"/>
        <w:adjustRightInd w:val="0"/>
        <w:spacing w:before="240" w:after="0"/>
        <w:ind w:firstLine="708"/>
        <w:jc w:val="both"/>
        <w:rPr>
          <w:rFonts w:cstheme="minorHAnsi"/>
          <w:lang w:val="en-US"/>
        </w:rPr>
      </w:pPr>
      <w:r w:rsidRPr="003573EF">
        <w:rPr>
          <w:lang w:val="en-US"/>
        </w:rPr>
        <w:t xml:space="preserve">Seabirds provisioning young chicks are more constrained energetically than incubating </w:t>
      </w:r>
      <w:r w:rsidRPr="003573EF">
        <w:rPr>
          <w:lang w:val="en-US"/>
        </w:rPr>
        <w:lastRenderedPageBreak/>
        <w:t xml:space="preserve">individuals </w:t>
      </w:r>
      <w:r w:rsidRPr="003573EF">
        <w:rPr>
          <w:lang w:val="en-US"/>
        </w:rPr>
        <w:fldChar w:fldCharType="begin"/>
      </w:r>
      <w:r w:rsidRPr="003573EF">
        <w:rPr>
          <w:lang w:val="en-US"/>
        </w:rPr>
        <w:instrText xml:space="preserve"> ADDIN ZOTERO_ITEM CSL_CITATION {"citationID":"10m3lnlld2","properties":{"formattedCitation":"(Ricklefs, 1983; Weimerskirch and Lys, 2000)","plainCitation":"(Ricklefs, 1983; Weimerskirch and Lys, 2000)"},"citationItems":[{"id":842,"uris":["http://zotero.org/users/1723945/items/UXKBVNRK"],"uri":["http://zotero.org/users/1723945/items/UXKBVNRK"],"itemData":{"id":842,"type":"article-journal","title":"Some considerations on the reproductive energetics of pelagic seabirds","container-title":"Studies in Avian Biology","page":"84-94","volume":"8","note":"00189","author":[{"family":"Ricklefs","given":"ROBERT E."}],"issued":{"date-parts":[["1983"]]}}},{"id":450,"uris":["http://zotero.org/users/1723945/items/SUB73F3A"],"uri":["http://zotero.org/users/1723945/items/SUB73F3A"],"itemData":{"id":450,"type":"article-journal","title":"Seasonal changes in the provisioning behaviour and mass of male and female wandering albatrosses in relation to the growth of their chick","container-title":"Polar Biology","page":"733-744","volume":"23","issue":"11","note":"00071","author":[{"family":"Weimerskirch","given":"Henri"},{"family":"Lys","given":"P."}],"issued":{"date-parts":[["2000"]]}}}],"schema":"https://github.com/citation-style-language/schema/raw/master/csl-citation.json"} </w:instrText>
      </w:r>
      <w:r w:rsidRPr="003573EF">
        <w:rPr>
          <w:lang w:val="en-US"/>
        </w:rPr>
        <w:fldChar w:fldCharType="separate"/>
      </w:r>
      <w:r w:rsidRPr="003573EF">
        <w:rPr>
          <w:rFonts w:ascii="Calibri" w:hAnsi="Calibri"/>
          <w:lang w:val="en-US"/>
        </w:rPr>
        <w:t>(Ricklefs, 1983; Weimerskirch and Lys, 2000)</w:t>
      </w:r>
      <w:r w:rsidRPr="003573EF">
        <w:rPr>
          <w:lang w:val="en-US"/>
        </w:rPr>
        <w:fldChar w:fldCharType="end"/>
      </w:r>
      <w:r w:rsidRPr="003573EF">
        <w:rPr>
          <w:lang w:val="en-US"/>
        </w:rPr>
        <w:t>. It is striking to note that here the most constrained birds, i.e. BBA brooding chicks</w:t>
      </w:r>
      <w:r w:rsidR="00D071A0">
        <w:rPr>
          <w:lang w:val="en-US"/>
        </w:rPr>
        <w:t>,</w:t>
      </w:r>
      <w:r w:rsidRPr="003573EF">
        <w:rPr>
          <w:lang w:val="en-US"/>
        </w:rPr>
        <w:t xml:space="preserve"> were more strongly attracted to boats. In Spain, </w:t>
      </w:r>
      <w:r w:rsidR="00D071A0">
        <w:rPr>
          <w:lang w:val="en-US"/>
        </w:rPr>
        <w:t>during</w:t>
      </w:r>
      <w:r w:rsidRPr="003573EF">
        <w:rPr>
          <w:lang w:val="en-US"/>
        </w:rPr>
        <w:t xml:space="preserve"> breeding white storks increased efforts to join and forage on dumps, compared to the non-breeding season </w:t>
      </w:r>
      <w:r w:rsidRPr="003573EF">
        <w:rPr>
          <w:lang w:val="en-US"/>
        </w:rPr>
        <w:fldChar w:fldCharType="begin"/>
      </w:r>
      <w:r w:rsidRPr="003573EF">
        <w:rPr>
          <w:lang w:val="en-US"/>
        </w:rPr>
        <w:instrText xml:space="preserve"> ADDIN ZOTERO_ITEM CSL_CITATION {"citationID":"1ljp045v4f","properties":{"formattedCitation":"(Gilbert et al., 2016)","plainCitation":"(Gilbert et al., 2016)"},"citationItems":[{"id":800,"uris":["http://zotero.org/users/1723945/items/QMBCVKP3"],"uri":["http://zotero.org/users/1723945/items/QMBCVKP3"],"itemData":{"id":800,"type":"article-journal","title":"Are white storks addicted to junk food? Impacts of landfill use on the movement and behaviour of resident white storks (Ciconia ciconia) from a partially migratory population","container-title":"Movement ecology","page":"1","volume":"4","issue":"1","note":"00001","author":[{"family":"Gilbert","given":"Nathalie I."},{"family":"Correia","given":"Ricardo A."},{"family":"Silva","given":"João Paulo"},{"family":"Pacheco","given":"Carlos"},{"family":"Catry","given":"Inês"},{"family":"Atkinson","given":"Philip W."},{"family":"Gill","given":"Jenny A."},{"family":"Franco","given":"Aldina MA"}],"issued":{"date-parts":[["2016"]]}}}],"schema":"https://github.com/citation-style-language/schema/raw/master/csl-citation.json"} </w:instrText>
      </w:r>
      <w:r w:rsidRPr="003573EF">
        <w:rPr>
          <w:lang w:val="en-US"/>
        </w:rPr>
        <w:fldChar w:fldCharType="separate"/>
      </w:r>
      <w:r w:rsidRPr="003573EF">
        <w:rPr>
          <w:rFonts w:ascii="Calibri" w:hAnsi="Calibri"/>
          <w:lang w:val="en-US"/>
        </w:rPr>
        <w:t>(Gilbert et al., 2016)</w:t>
      </w:r>
      <w:r w:rsidRPr="003573EF">
        <w:rPr>
          <w:lang w:val="en-US"/>
        </w:rPr>
        <w:fldChar w:fldCharType="end"/>
      </w:r>
      <w:r w:rsidRPr="003573EF">
        <w:rPr>
          <w:lang w:val="en-US"/>
        </w:rPr>
        <w:t xml:space="preserve">. </w:t>
      </w:r>
      <w:r w:rsidR="0004466D" w:rsidRPr="003573EF">
        <w:rPr>
          <w:lang w:val="en-US"/>
        </w:rPr>
        <w:t xml:space="preserve">Cape </w:t>
      </w:r>
      <w:r w:rsidRPr="003573EF">
        <w:rPr>
          <w:lang w:val="en-US"/>
        </w:rPr>
        <w:t xml:space="preserve">gannets and griffon vultures were shown to switch on PAFS mainly when natural prey were scarcer </w:t>
      </w:r>
      <w:r w:rsidRPr="003573EF">
        <w:rPr>
          <w:lang w:val="en-US"/>
        </w:rPr>
        <w:fldChar w:fldCharType="begin"/>
      </w:r>
      <w:r w:rsidRPr="003573EF">
        <w:rPr>
          <w:lang w:val="en-US"/>
        </w:rPr>
        <w:instrText xml:space="preserve"> ADDIN ZOTERO_ITEM CSL_CITATION {"citationID":"KJNuBF0C","properties":{"formattedCitation":"(Monsarrat et al., 2013; Tew Kai et al., 2013)","plainCitation":"(Monsarrat et al., 2013; Tew Kai et al., 2013)"},"citationItems":[{"id":801,"uris":["http://zotero.org/users/1723945/items/VUNACNIC"],"uri":["http://zotero.org/users/1723945/items/VUNACNIC"],"itemData":{"id":801,"type":"article-journal","title":"How Predictability of Feeding Patches Affects Home Range and Foraging Habitat Selection in Avian Social Scavengers?","container-title":"PLoS ONE","page":"e53077","volume":"8","issue":"1","abstract":"Feeding stations are commonly used to sustain conservation programs of scavengers but their impact on behaviour is still debated. They increase the temporal and spatial predictability of food resources while scavengers have supposedly evolved to search for unpredictable resources. In the Grands Causses (France), a reintroduced population of Griffon vultures Gyps fulvus can find carcasses at three types of sites: 1. “light feeding stations”, where farmers can drop carcasses at their farm (spatially predictable), 2. “heavy feeding stations”, where carcasses from nearby farms are concentrated (spatially and temporally predictable) and 3. open grasslands, where resources are randomly distributed (unpredictable). The impact of feeding stations on vulture’s foraging behaviour was investigated using 28 GPS-tracked vultures. The average home range size was maximal in spring (1272±752 km2) and minimal in winter (473±237 km2) and was highly variable among individuals. Analyses of home range characteristics and feeding habitat selection via compositional analysis showed that feeding stations were always preferred compared to the rest of the habitat where vultures can find unpredictable resources. Feeding stations were particularly used when resources were scarce (summer) or when flight conditions were poor (winter), limiting long-ranging movements. However, when flight conditions were optimal, home ranges also encompassed large areas of grassland where vultures could find unpredictable resources, suggesting that vultures did not lose their natural ability to forage on unpredictable resources, even when feeding stations were available. However during seasons when food abundance and flight conditions were not limited, vultures seemed to favour light over heavy feeding stations, probably because of the reduced intraspecific competition and a pattern closer to the natural dispersion of resources in the landscape. Light feeding stations are interesting tools for managing food resources, but don’t prevent vultures to feed at other places with possibly high risk of intoxication (poison).","DOI":"10.1371/journal.pone.0053077","note":"00047","journalAbbreviation":"PLoS ONE","author":[{"family":"Monsarrat","given":"Sophie"},{"family":"Benhamou","given":"Simon"},{"family":"Sarrazin","given":"François"},{"family":"Bessa-Gomes","given":"Carmen"},{"family":"Bouten","given":"Willem"},{"family":"Duriez","given":"Olivier"}],"issued":{"date-parts":[["2013",1,3]]}}},{"id":43,"uris":["http://zotero.org/users/1723945/items/6T6PX4CN"],"uri":["http://zotero.org/users/1723945/items/6T6PX4CN"],"itemData":{"id":43,"type":"article-journal","title":"Are Cape gannets dependent upon fishery waste? A multi-scale analysis using seabird GPS-tracking, hydro-acoustic surveys of pelagic fish and vessel monitoring systems","container-title":"Journal of Applied Ecology","page":"659-670","volume":"50","issue":"3","abstract":"* Climate change and fishing impact marine ecosystems, potentially modifying the availability of small pelagic fish to marine top predators. Some seabirds that primarily rely upon these resources have switched to feeding on fishery waste. It has therefore been argued that seabirds might become dependent upon this artificial resource.\n\n\n* To test this hypothesis, we studied the foraging behaviour of Cape gannets Morus capensis breeding off the coast of South Africa using high-resolution Global Positioning System-tracking in relation to the availability of pelagic fish assessed by acoustic at-sea surveys, and fishing effort by the two main south African fisheries (purse seiners that compete with seabirds for pelagic fish, and demersal trawlers that process fish at sea and discharge fish waste) tracked with vessel monitoring systems. Conjoint seabird, fish and fisheries information were analysed at mesoscale (c. 100 km) and sub-mesoscale (c. 10 km) in years of high (2002), medium (2009) and low (2005) pelagic fish biomass within gannets' foraging range.\n\n\n* We found substantial inter-annual variability in spatial use by breeding gannets, which was driven primarily by pelagic fish availability. At the mesoscale, birds and purse seiners exploited similar marine areas, but no fine-scale dependence of birds on purse seiners was detected. Crucially, fine-scale dependence of gannets upon trawlers producing fishery waste was only detected in 2005, when pelagic fish biomass was lowest, indicating a direct effect of trawlers on gannet foraging behaviour in the absence of natural prey.\n\n\n* Further overlap analyses of gannet and trawler foraging areas during 2002–2010 confirmed that breeding birds only seek trawlers when pelagic fish availability is low, strongly suggesting reversible seabird dependency upon fishery waste.\n\n\n* Synthesis and applications. Our study demonstrates that seabirds such as Cape gannets depend on fishery waste when their natural prey is scarce, but revert to feeding on natural resources whenever available, showing highly flexible foraging behaviour. These results have important implications in the context of the anticipated legislation banning at-sea disposal of fishery waste in different regions, including European seas, highlighting the necessity to concomitantly promote sustainable fishing allowing the restoration of pelagic fish stocks.","DOI":"10.1111/1365-2664.12086","ISSN":"1365-2664","note":"00009","journalAbbreviation":"J Appl Ecol","author":[{"family":"Tew Kai","given":"Emilie"},{"family":"Benhamou","given":"Simon"},{"family":"Lingen","given":"Carl D.","non-dropping-particle":"van der"},{"family":"Coetzee","given":"Janet C."},{"family":"Pichegru","given":"Lorien"},{"family":"Ryan","given":"Peter G."},{"family":"Grémillet","given":"David"}],"issued":{"date-parts":[["2013",6,1]]}}}],"schema":"https://github.com/citation-style-language/schema/raw/master/csl-citation.json"} </w:instrText>
      </w:r>
      <w:r w:rsidRPr="003573EF">
        <w:rPr>
          <w:lang w:val="en-US"/>
        </w:rPr>
        <w:fldChar w:fldCharType="separate"/>
      </w:r>
      <w:r w:rsidRPr="003573EF">
        <w:rPr>
          <w:rFonts w:ascii="Calibri" w:hAnsi="Calibri"/>
          <w:lang w:val="en-US"/>
        </w:rPr>
        <w:t>(Monsarrat et al., 2013; Tew Kai et al., 2013)</w:t>
      </w:r>
      <w:r w:rsidRPr="003573EF">
        <w:rPr>
          <w:lang w:val="en-US"/>
        </w:rPr>
        <w:fldChar w:fldCharType="end"/>
      </w:r>
      <w:r w:rsidRPr="003573EF">
        <w:rPr>
          <w:lang w:val="en-US"/>
        </w:rPr>
        <w:t>.</w:t>
      </w:r>
      <w:r w:rsidR="00DD1DFE">
        <w:rPr>
          <w:lang w:val="en-US"/>
        </w:rPr>
        <w:t xml:space="preserve"> Scopoli’s shearwaters in the Mediterranean Sea increased feeding on baited hooks from longlining boats when the density of trawling boats</w:t>
      </w:r>
      <w:r w:rsidRPr="003573EF">
        <w:rPr>
          <w:lang w:val="en-US"/>
        </w:rPr>
        <w:t xml:space="preserve"> </w:t>
      </w:r>
      <w:r w:rsidR="00DD1DFE">
        <w:rPr>
          <w:lang w:val="en-US"/>
        </w:rPr>
        <w:t xml:space="preserve">decreased </w:t>
      </w:r>
      <w:r w:rsidR="00DD1DFE">
        <w:rPr>
          <w:lang w:val="en-US"/>
        </w:rPr>
        <w:fldChar w:fldCharType="begin"/>
      </w:r>
      <w:r w:rsidR="00DD1DFE">
        <w:rPr>
          <w:lang w:val="en-US"/>
        </w:rPr>
        <w:instrText xml:space="preserve"> ADDIN ZOTERO_ITEM CSL_CITATION {"citationID":"psrijpmq9","properties":{"formattedCitation":"(Soriano-Redondo et al., 2016)","plainCitation":"(Soriano-Redondo et al., 2016)"},"citationItems":[{"id":964,"uris":["http://zotero.org/users/1723945/items/P5FUUGAQ"],"uri":["http://zotero.org/users/1723945/items/P5FUUGAQ"],"itemData":{"id":964,"type":"article-journal","title":"Relative abundance and distribution of fisheries influence risk of seabird bycatch","container-title":"Scientific Reports","volume":"6","note":"00001","author":[{"family":"Soriano-Redondo","given":"Andrea"},{"family":"Cortés","given":"Verónica"},{"family":"Reyes-González","given":"José Manuel"},{"family":"Guallar","given":"Santi"},{"family":"Bécares","given":"Juan"},{"family":"Rodríguez","given":"Beneharo"},{"family":"Arcos","given":"José Manuel"},{"family":"González-Solís","given":"Jacob"}],"issued":{"date-parts":[["2016"]]}}}],"schema":"https://github.com/citation-style-language/schema/raw/master/csl-citation.json"} </w:instrText>
      </w:r>
      <w:r w:rsidR="00DD1DFE">
        <w:rPr>
          <w:lang w:val="en-US"/>
        </w:rPr>
        <w:fldChar w:fldCharType="separate"/>
      </w:r>
      <w:r w:rsidR="00DD1DFE" w:rsidRPr="00263DBA">
        <w:rPr>
          <w:rFonts w:ascii="Calibri" w:hAnsi="Calibri"/>
          <w:lang w:val="en-US"/>
        </w:rPr>
        <w:t>(Soriano-Redondo et al., 2016)</w:t>
      </w:r>
      <w:r w:rsidR="00DD1DFE">
        <w:rPr>
          <w:lang w:val="en-US"/>
        </w:rPr>
        <w:fldChar w:fldCharType="end"/>
      </w:r>
      <w:r w:rsidR="00DD1DFE">
        <w:rPr>
          <w:lang w:val="en-US"/>
        </w:rPr>
        <w:t xml:space="preserve">. </w:t>
      </w:r>
      <w:r w:rsidR="00635F5D" w:rsidRPr="003573EF">
        <w:rPr>
          <w:lang w:val="en-US"/>
        </w:rPr>
        <w:t>At</w:t>
      </w:r>
      <w:r w:rsidRPr="003573EF">
        <w:rPr>
          <w:lang w:val="en-US"/>
        </w:rPr>
        <w:t xml:space="preserve"> Kerguelen, boats are generally encountered relatively far from the BBA colony, such that encounters were more likely for birds foraging further</w:t>
      </w:r>
      <w:r w:rsidR="00D11CBA">
        <w:rPr>
          <w:lang w:val="en-US"/>
        </w:rPr>
        <w:t xml:space="preserve">. During the chick-rearing season, these may </w:t>
      </w:r>
      <w:r w:rsidRPr="003573EF">
        <w:rPr>
          <w:lang w:val="en-US"/>
        </w:rPr>
        <w:t xml:space="preserve">be individuals pushed out in less profitable waters by more dominant individuals </w:t>
      </w:r>
      <w:r w:rsidRPr="003573EF">
        <w:rPr>
          <w:lang w:val="en-US"/>
        </w:rPr>
        <w:fldChar w:fldCharType="begin"/>
      </w:r>
      <w:r w:rsidRPr="003573EF">
        <w:rPr>
          <w:lang w:val="en-US"/>
        </w:rPr>
        <w:instrText xml:space="preserve"> ADDIN ZOTERO_ITEM CSL_CITATION {"citationID":"2b55d7b6tr","properties":{"formattedCitation":"(Patrick and Weimerskirch, 2014)","plainCitation":"(Patrick and Weimerskirch, 2014)"},"citationItems":[{"id":8,"uris":["http://zotero.org/users/1723945/items/2GJISE54"],"uri":["http://zotero.org/users/1723945/items/2GJISE54"],"itemData":{"id":8,"type":"article-journal","title":"Personality, foraging and fitness consequences in a long lived seabird","container-title":"PloS one","page":"e87269","volume":"9","issue":"2","note":"00011","author":[{"family":"Patrick","given":"Samantha C."},{"family":"Weimerskirch","given":"Henri"}],"issued":{"date-parts":[["2014"]]}}}],"schema":"https://github.com/citation-style-language/schema/raw/master/csl-citation.json"} </w:instrText>
      </w:r>
      <w:r w:rsidRPr="003573EF">
        <w:rPr>
          <w:lang w:val="en-US"/>
        </w:rPr>
        <w:fldChar w:fldCharType="separate"/>
      </w:r>
      <w:r w:rsidRPr="003573EF">
        <w:rPr>
          <w:rFonts w:ascii="Calibri" w:hAnsi="Calibri"/>
          <w:lang w:val="en-US"/>
        </w:rPr>
        <w:t>(Patrick and Weimerskirch, 2014)</w:t>
      </w:r>
      <w:r w:rsidRPr="003573EF">
        <w:rPr>
          <w:lang w:val="en-US"/>
        </w:rPr>
        <w:fldChar w:fldCharType="end"/>
      </w:r>
      <w:r w:rsidRPr="003573EF">
        <w:rPr>
          <w:lang w:val="en-US"/>
        </w:rPr>
        <w:t xml:space="preserve">. </w:t>
      </w:r>
      <w:r w:rsidR="00D162A4" w:rsidRPr="003573EF">
        <w:rPr>
          <w:lang w:val="en-US"/>
        </w:rPr>
        <w:t>Indeed</w:t>
      </w:r>
      <w:r w:rsidR="00C67A94" w:rsidRPr="003573EF">
        <w:rPr>
          <w:lang w:val="en-US"/>
        </w:rPr>
        <w:t xml:space="preserve">, shyer BBA in this population have been found to be more likely to range over shelf-slope areas </w:t>
      </w:r>
      <w:r w:rsidR="00C67A94" w:rsidRPr="003573EF">
        <w:rPr>
          <w:lang w:val="en-US"/>
        </w:rPr>
        <w:fldChar w:fldCharType="begin"/>
      </w:r>
      <w:r w:rsidR="00C67A94" w:rsidRPr="003573EF">
        <w:rPr>
          <w:lang w:val="en-US"/>
        </w:rPr>
        <w:instrText xml:space="preserve"> ADDIN ZOTERO_ITEM CSL_CITATION {"citationID":"1m2e7d2tep","properties":{"formattedCitation":"(Patrick and Weimerskirch, 2014)","plainCitation":"(Patrick and Weimerskirch, 2014)"},"citationItems":[{"id":8,"uris":["http://zotero.org/users/1723945/items/2GJISE54"],"uri":["http://zotero.org/users/1723945/items/2GJISE54"],"itemData":{"id":8,"type":"article-journal","title":"Personality, foraging and fitness consequences in a long lived seabird","container-title":"PloS one","page":"e87269","volume":"9","issue":"2","note":"00011","author":[{"family":"Patrick","given":"Samantha C."},{"family":"Weimerskirch","given":"Henri"}],"issued":{"date-parts":[["2014"]]}}}],"schema":"https://github.com/citation-style-language/schema/raw/master/csl-citation.json"} </w:instrText>
      </w:r>
      <w:r w:rsidR="00C67A94" w:rsidRPr="003573EF">
        <w:rPr>
          <w:lang w:val="en-US"/>
        </w:rPr>
        <w:fldChar w:fldCharType="separate"/>
      </w:r>
      <w:r w:rsidR="00C67A94" w:rsidRPr="003573EF">
        <w:rPr>
          <w:rFonts w:ascii="Calibri" w:hAnsi="Calibri"/>
          <w:lang w:val="en-US"/>
        </w:rPr>
        <w:t>(Patrick and Weimerskirch, 2014)</w:t>
      </w:r>
      <w:r w:rsidR="00C67A94" w:rsidRPr="003573EF">
        <w:rPr>
          <w:lang w:val="en-US"/>
        </w:rPr>
        <w:fldChar w:fldCharType="end"/>
      </w:r>
      <w:r w:rsidR="00C67A94" w:rsidRPr="003573EF">
        <w:rPr>
          <w:lang w:val="en-US"/>
        </w:rPr>
        <w:t xml:space="preserve">, although no difference in their overlap with boats was detected. </w:t>
      </w:r>
      <w:r w:rsidR="00D11CBA">
        <w:rPr>
          <w:lang w:val="en-US"/>
        </w:rPr>
        <w:t>We also showed</w:t>
      </w:r>
      <w:r w:rsidR="00C67A94" w:rsidRPr="003573EF">
        <w:rPr>
          <w:lang w:val="en-US"/>
        </w:rPr>
        <w:t xml:space="preserve"> that although BBA </w:t>
      </w:r>
      <w:r w:rsidR="00D071A0">
        <w:rPr>
          <w:lang w:val="en-US"/>
        </w:rPr>
        <w:t>less frequently</w:t>
      </w:r>
      <w:r w:rsidR="00C67A94" w:rsidRPr="003573EF">
        <w:rPr>
          <w:lang w:val="en-US"/>
        </w:rPr>
        <w:t xml:space="preserve"> </w:t>
      </w:r>
      <w:r w:rsidR="00D11CBA" w:rsidRPr="003573EF">
        <w:rPr>
          <w:lang w:val="en-US"/>
        </w:rPr>
        <w:t>s</w:t>
      </w:r>
      <w:r w:rsidR="00D11CBA">
        <w:rPr>
          <w:lang w:val="en-US"/>
        </w:rPr>
        <w:t>a</w:t>
      </w:r>
      <w:r w:rsidR="00D11CBA" w:rsidRPr="003573EF">
        <w:rPr>
          <w:lang w:val="en-US"/>
        </w:rPr>
        <w:t xml:space="preserve">t </w:t>
      </w:r>
      <w:r w:rsidR="00C67A94" w:rsidRPr="003573EF">
        <w:rPr>
          <w:lang w:val="en-US"/>
        </w:rPr>
        <w:t xml:space="preserve">on </w:t>
      </w:r>
      <w:r w:rsidR="00D071A0">
        <w:rPr>
          <w:lang w:val="en-US"/>
        </w:rPr>
        <w:t xml:space="preserve">the </w:t>
      </w:r>
      <w:r w:rsidR="00C67A94" w:rsidRPr="003573EF">
        <w:rPr>
          <w:lang w:val="en-US"/>
        </w:rPr>
        <w:t xml:space="preserve">water (a pre-requisite for feeding) on shelf-slope areas when no boats </w:t>
      </w:r>
      <w:r w:rsidR="00D11CBA">
        <w:rPr>
          <w:lang w:val="en-US"/>
        </w:rPr>
        <w:t>we</w:t>
      </w:r>
      <w:r w:rsidR="00C67A94" w:rsidRPr="003573EF">
        <w:rPr>
          <w:lang w:val="en-US"/>
        </w:rPr>
        <w:t>re present, they still spent a non-</w:t>
      </w:r>
      <w:r w:rsidR="00D071A0">
        <w:rPr>
          <w:lang w:val="en-US"/>
        </w:rPr>
        <w:t>trivial</w:t>
      </w:r>
      <w:r w:rsidR="00D071A0" w:rsidRPr="003573EF">
        <w:rPr>
          <w:lang w:val="en-US"/>
        </w:rPr>
        <w:t xml:space="preserve"> </w:t>
      </w:r>
      <w:r w:rsidR="00C67A94" w:rsidRPr="003573EF">
        <w:rPr>
          <w:lang w:val="en-US"/>
        </w:rPr>
        <w:t xml:space="preserve">part of their trip flying over these areas. </w:t>
      </w:r>
      <w:r w:rsidR="00D162A4" w:rsidRPr="003573EF">
        <w:rPr>
          <w:lang w:val="en-US"/>
        </w:rPr>
        <w:t>The relatively low boat density in the region implied that very few sampled BBA individuals encountered boats</w:t>
      </w:r>
      <w:r w:rsidR="00C67A94" w:rsidRPr="003573EF">
        <w:rPr>
          <w:lang w:val="en-US"/>
        </w:rPr>
        <w:t xml:space="preserve"> </w:t>
      </w:r>
      <w:r w:rsidR="00D162A4" w:rsidRPr="003573EF">
        <w:rPr>
          <w:lang w:val="en-US"/>
        </w:rPr>
        <w:t>across several of their consecutive trips</w:t>
      </w:r>
      <w:r w:rsidR="00794BC4" w:rsidRPr="003573EF">
        <w:rPr>
          <w:lang w:val="en-US"/>
        </w:rPr>
        <w:t>, limiting opportunities to test for individual repeatability</w:t>
      </w:r>
      <w:r w:rsidR="00D11CBA">
        <w:rPr>
          <w:lang w:val="en-US"/>
        </w:rPr>
        <w:t xml:space="preserve"> in this </w:t>
      </w:r>
      <w:r w:rsidR="0026575B">
        <w:rPr>
          <w:lang w:val="en-US"/>
        </w:rPr>
        <w:t>behavior</w:t>
      </w:r>
      <w:r w:rsidR="002C566E">
        <w:rPr>
          <w:lang w:val="en-US"/>
        </w:rPr>
        <w:t xml:space="preserve"> </w:t>
      </w:r>
      <w:r w:rsidR="002C566E">
        <w:rPr>
          <w:lang w:val="en-US"/>
        </w:rPr>
        <w:fldChar w:fldCharType="begin"/>
      </w:r>
      <w:r w:rsidR="002C566E">
        <w:rPr>
          <w:lang w:val="en-US"/>
        </w:rPr>
        <w:instrText xml:space="preserve"> ADDIN ZOTERO_ITEM CSL_CITATION {"citationID":"euil3hph1","properties":{"formattedCitation":"(Patrick et al., 2015)","plainCitation":"(Patrick et al., 2015)"},"citationItems":[{"id":432,"uris":["http://zotero.org/users/1723945/items/2HT44V98"],"uri":["http://zotero.org/users/1723945/items/2HT44V98"],"itemData":{"id":432,"type":"article-journal","title":"Individual seabirds show consistent foraging strategies in response to predictable fisheries discards","container-title":"Journal of Avian Biology","page":"431-440","volume":"46","issue":"5","abstract":"Current fishing extraction methods often generate huge quantities of dead or dying biomass that is returned to the sea in the form of discards. This practice produces a readily available clumped resource for many scavengers such as seabirds, but in the face of declining stocks and via policy change, the amount of discards produced is set to decline in the future. To understand how discards have influenced seabird foraging in the past and how birds may respond to future change requires studies examining consistent individual foraging choices. There is increasing evidence that populations may be made up of generalist or specialist foragers and this is key to the population's ability to adapt to change. Here we test for consistent individual foraging behaviour of northern gannets Morus bassanus in relation to fishing vessels and examine consequences of scavenging behaviour in terms of foraging effort and body condition. Using a combination of bird-borne bio-logging devices (GPS and Time Depth Recorders) with high resolution GPS data acquired through vessel monitoring systems on fishing boats, we examined the overlap between birds and fisheries. We found that during repeat foraging trips in the same breeding season, gannets regularly foraged at fishing boats but there were also clear among individual differences in the extent of fisheries overlap. Furthermore, we show for the first time that these differences represent consistent strategies – individual differences in scavenging were highly repeatable across multiple trips within a period of several weeks. However, despite this finding, we found no differences in foraging effort or body condition between scavengers and non-scavengers. Moreover, scavenging strategy did not appear to influence diving behaviour or vary by sex. Scavenging on discards appears to be a strategy employed consistently by a subsection of the population and future work should examine whether these specialisations persist throughout and between years and what causes these individual differences, exploring possible demographic and fitness consequences in light of global changes to fish stocks and fisheries management.","DOI":"10.1111/jav.00660","ISSN":"1600-048X","note":"00001","journalAbbreviation":"Journal of Avian Biology","author":[{"family":"Patrick","given":"Samantha C."},{"family":"Bearhop","given":"Stuart"},{"family":"Bodey","given":"Thomas W."},{"family":"Grecian","given":"W. James"},{"family":"Hamer","given":"Keith C."},{"family":"Lee","given":"Janette"},{"family":"Votier","given":"Stephen C."}],"issued":{"date-parts":[["2015"]]}}}],"schema":"https://github.com/citation-style-language/schema/raw/master/csl-citation.json"} </w:instrText>
      </w:r>
      <w:r w:rsidR="002C566E">
        <w:rPr>
          <w:lang w:val="en-US"/>
        </w:rPr>
        <w:fldChar w:fldCharType="separate"/>
      </w:r>
      <w:r w:rsidR="002C566E" w:rsidRPr="00263DBA">
        <w:rPr>
          <w:rFonts w:ascii="Calibri" w:hAnsi="Calibri"/>
          <w:lang w:val="en-US"/>
        </w:rPr>
        <w:t>(Patrick et al., 2015)</w:t>
      </w:r>
      <w:r w:rsidR="002C566E">
        <w:rPr>
          <w:lang w:val="en-US"/>
        </w:rPr>
        <w:fldChar w:fldCharType="end"/>
      </w:r>
      <w:r w:rsidR="002C566E">
        <w:rPr>
          <w:lang w:val="en-US"/>
        </w:rPr>
        <w:t xml:space="preserve">. </w:t>
      </w:r>
      <w:r w:rsidR="00743C60" w:rsidRPr="003573EF">
        <w:rPr>
          <w:lang w:val="en-US"/>
        </w:rPr>
        <w:t>F</w:t>
      </w:r>
      <w:r w:rsidR="00A36267" w:rsidRPr="003573EF">
        <w:rPr>
          <w:lang w:val="en-US"/>
        </w:rPr>
        <w:t>urther work is needed to evaluate whether</w:t>
      </w:r>
      <w:r w:rsidR="00D071A0">
        <w:rPr>
          <w:lang w:val="en-US"/>
        </w:rPr>
        <w:t xml:space="preserve"> the</w:t>
      </w:r>
      <w:r w:rsidR="00D063E9">
        <w:rPr>
          <w:lang w:val="en-US"/>
        </w:rPr>
        <w:t xml:space="preserve"> BBA</w:t>
      </w:r>
      <w:r w:rsidR="00D071A0">
        <w:rPr>
          <w:lang w:val="en-US"/>
        </w:rPr>
        <w:t xml:space="preserve"> which </w:t>
      </w:r>
      <w:r w:rsidR="00A36267" w:rsidRPr="003573EF">
        <w:rPr>
          <w:lang w:val="en-US"/>
        </w:rPr>
        <w:t xml:space="preserve">attend boats in Kerguelen </w:t>
      </w:r>
      <w:r w:rsidR="00743C60" w:rsidRPr="003573EF">
        <w:rPr>
          <w:lang w:val="en-US"/>
        </w:rPr>
        <w:t>could be</w:t>
      </w:r>
      <w:r w:rsidR="00D071A0">
        <w:rPr>
          <w:lang w:val="en-US"/>
        </w:rPr>
        <w:t xml:space="preserve"> the</w:t>
      </w:r>
      <w:r w:rsidR="00A36267" w:rsidRPr="003573EF">
        <w:rPr>
          <w:lang w:val="en-US"/>
        </w:rPr>
        <w:t xml:space="preserve"> less competitive individuals</w:t>
      </w:r>
      <w:r w:rsidR="00D071A0">
        <w:rPr>
          <w:lang w:val="en-US"/>
        </w:rPr>
        <w:t>,</w:t>
      </w:r>
      <w:r w:rsidR="00A36267" w:rsidRPr="003573EF">
        <w:rPr>
          <w:lang w:val="en-US"/>
        </w:rPr>
        <w:t xml:space="preserve"> forced to forage in lower quality waters.</w:t>
      </w:r>
      <w:r w:rsidR="00794BC4" w:rsidRPr="003573EF">
        <w:rPr>
          <w:lang w:val="en-US"/>
        </w:rPr>
        <w:t xml:space="preserve"> More generally</w:t>
      </w:r>
      <w:r w:rsidRPr="003573EF">
        <w:rPr>
          <w:lang w:val="en-US"/>
        </w:rPr>
        <w:t xml:space="preserve">, if PAFS especially attract animals </w:t>
      </w:r>
      <w:r w:rsidR="00635F5D" w:rsidRPr="003573EF">
        <w:rPr>
          <w:lang w:val="en-US"/>
        </w:rPr>
        <w:t xml:space="preserve">with higher energetic requirements </w:t>
      </w:r>
      <w:r w:rsidRPr="003573EF">
        <w:rPr>
          <w:lang w:val="en-US"/>
        </w:rPr>
        <w:t xml:space="preserve">at the expense </w:t>
      </w:r>
      <w:r w:rsidRPr="00D071A0">
        <w:rPr>
          <w:rFonts w:cstheme="minorHAnsi"/>
          <w:lang w:val="en-US"/>
        </w:rPr>
        <w:t xml:space="preserve">of more natural food, it may exacerbate issues related to the nutritional quality of these food resources </w:t>
      </w:r>
      <w:r w:rsidRPr="00D071A0">
        <w:rPr>
          <w:rFonts w:cstheme="minorHAnsi"/>
          <w:lang w:val="en-US"/>
        </w:rPr>
        <w:fldChar w:fldCharType="begin"/>
      </w:r>
      <w:r w:rsidR="00C7469C" w:rsidRPr="00D071A0">
        <w:rPr>
          <w:rFonts w:cstheme="minorHAnsi"/>
          <w:lang w:val="en-US"/>
        </w:rPr>
        <w:instrText xml:space="preserve"> ADDIN ZOTERO_ITEM CSL_CITATION {"citationID":"18b78nfjlf","properties":{"formattedCitation":"{\\rtf (Gr\\uc0\\u233{}millet et al., 2016, 2008)}","plainCitation":"(Grémillet et al., 2016, 2008)","dontUpdate":true},"citationItems":[{"id":594,"uris":["http://zotero.org/users/1723945/items/PX5IXKKA"],"uri":["http://zotero.org/users/1723945/items/PX5IXKKA"],"itemData":{"id":594,"type":"article-journal","title":"Starving seabirds: unprofitable foraging and its fitness consequences in Cape gannets competing with fisheries in the Benguela upwelling ecosystem","container-title":"Marine Biology","page":"1-11","volume":"163","issue":"2","abstract":"Fisheries are often accused of starving vulnerable seabirds, yet evidence for this claim is scarce. Foraging energetics may provide efficient, short-term indicators of the fitness status of seabirds competing with fisheries. We used this approach in Cape gannets (Morus capensis) from Malgas Island, South Africa, which feed primarily on small pelagic fish in the southern Benguela upwelling region, thereby competing with purse-seine fisheries. During their 2011–2014 breeding seasons, we determined body condition of breeding adult Cape gannets and measured their chick growth rates. In addition to these conventional fitness indices, we assessed the daily energy expenditure of breeding adults using a high-resolution time-energy budget derived from GPS-tracking and accelerometry data. For these same individuals, we also determined prey intake rates using stomach temperature recordings. We found that adult body condition and chick growth rates declined significantly during the study period. Crucially, most birds (73 %) studied with electronic recorders spent more energy than they gained through foraging, and 80–95 % of their feeding dives were unsuccessful. Our results therefore point to unprofitable foraging in Cape gannets, with a longer-term fitness cost in terms of adult body condition and reproductive performance that corresponds to a local population decline. Based on this evidence, we advocate a revision of regional fishing quotas for small pelagic fish and discuss the possibility of an experimental cessation of purse-seine fishing activities off the west coast of South Africa. These measures are needed for the ecological and socio-economical persistence of the broader southern Benguela upwelling ecosystem.","DOI":"10.1007/s00227-015-2798-2","ISSN":"1432-1793","note":"00000","journalAbbreviation":"Marine Biology","author":[{"family":"Grémillet","given":"David"},{"family":"Péron","given":"Clara"},{"family":"Kato","given":"Akiko"},{"family":"Amélineau","given":"Françoise"},{"family":"Ropert-Coudert","given":"Yan"},{"family":"Ryan","given":"Peter G."},{"family":"Pichegru","given":"Lorien"}],"issued":{"date-parts":[["2016"]]}}},{"id":242,"uris":["http://zotero.org/users/1723945/items/TJACFMP2"],"uri":["http://zotero.org/users/1723945/items/TJACFMP2"],"itemData":{"id":242,"type":"article-journal","title":"A junk-food hypothesis for gannets feeding on fishery waste","container-title":"Proceedings of the Royal Society B: Biological Sciences","page":"1149-1156","volume":"275","issue":"1639","abstract":"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DOI":"10.1098/rspb.2007.1763","journalAbbreviation":"Proceedings of the Royal Society B: Biological Sciences","author":[{"family":"Grémillet","given":"David"},{"family":"Pichegru","given":"Lorien"},{"family":"Kuntz","given":"Grégoire"},{"family":"Woakes","given":"Anthony G"},{"family":"Wilkinson","given":"Sarah"},{"family":"Crawford","given":"Robert J.M"},{"family":"Ryan","given":"Peter G"}],"issued":{"date-parts":[["2008",5,22]]}}}],"schema":"https://github.com/citation-style-language/schema/raw/master/csl-citation.json"} </w:instrText>
      </w:r>
      <w:r w:rsidRPr="00D071A0">
        <w:rPr>
          <w:rFonts w:cstheme="minorHAnsi"/>
          <w:lang w:val="en-US"/>
        </w:rPr>
        <w:fldChar w:fldCharType="separate"/>
      </w:r>
      <w:r w:rsidR="00C7469C" w:rsidRPr="00263DBA">
        <w:rPr>
          <w:rFonts w:cstheme="minorHAnsi"/>
          <w:lang w:val="en-US"/>
        </w:rPr>
        <w:t>(Grémillet et al., 2008, 2016)</w:t>
      </w:r>
      <w:r w:rsidR="00D071A0">
        <w:rPr>
          <w:rFonts w:cstheme="minorHAnsi"/>
          <w:lang w:val="en-US"/>
        </w:rPr>
        <w:t>.</w:t>
      </w:r>
    </w:p>
    <w:p w14:paraId="006695E3" w14:textId="103C546B" w:rsidR="00AC326B" w:rsidRPr="001F13A3" w:rsidRDefault="00AC326B" w:rsidP="00263DBA">
      <w:pPr>
        <w:widowControl w:val="0"/>
        <w:autoSpaceDE w:val="0"/>
        <w:autoSpaceDN w:val="0"/>
        <w:adjustRightInd w:val="0"/>
        <w:spacing w:before="240" w:after="0"/>
        <w:ind w:firstLine="708"/>
        <w:jc w:val="both"/>
        <w:rPr>
          <w:lang w:val="en-US"/>
        </w:rPr>
      </w:pPr>
      <w:r w:rsidRPr="00D071A0">
        <w:rPr>
          <w:rFonts w:cstheme="minorHAnsi"/>
          <w:lang w:val="en-US"/>
        </w:rPr>
        <w:fldChar w:fldCharType="end"/>
      </w:r>
      <w:r w:rsidR="002C566E">
        <w:rPr>
          <w:rFonts w:cstheme="minorHAnsi"/>
          <w:lang w:val="en-US"/>
        </w:rPr>
        <w:t xml:space="preserve">Alternatively, </w:t>
      </w:r>
      <w:r w:rsidR="002C566E" w:rsidRPr="003573EF">
        <w:rPr>
          <w:lang w:val="en-US"/>
        </w:rPr>
        <w:t xml:space="preserve">part of the behavioral differences </w:t>
      </w:r>
      <w:r w:rsidR="002C566E">
        <w:rPr>
          <w:lang w:val="en-US"/>
        </w:rPr>
        <w:t xml:space="preserve">between species </w:t>
      </w:r>
      <w:r w:rsidR="002C566E" w:rsidRPr="003573EF">
        <w:rPr>
          <w:lang w:val="en-US"/>
        </w:rPr>
        <w:t xml:space="preserve">reported here may be </w:t>
      </w:r>
      <w:r w:rsidR="002C566E">
        <w:rPr>
          <w:lang w:val="en-US"/>
        </w:rPr>
        <w:t>caused by</w:t>
      </w:r>
      <w:r w:rsidR="002C566E" w:rsidRPr="003573EF">
        <w:rPr>
          <w:lang w:val="en-US"/>
        </w:rPr>
        <w:t xml:space="preserve"> differential detection capacities beyond direct visual scope </w:t>
      </w:r>
      <w:r w:rsidR="002C566E" w:rsidRPr="003573EF">
        <w:rPr>
          <w:lang w:val="en-US"/>
        </w:rPr>
        <w:fldChar w:fldCharType="begin"/>
      </w:r>
      <w:r w:rsidR="002C566E" w:rsidRPr="003573EF">
        <w:rPr>
          <w:lang w:val="en-US"/>
        </w:rPr>
        <w:instrText xml:space="preserve"> ADDIN ZOTERO_ITEM CSL_CITATION {"citationID":"12m0epkbe7","properties":{"formattedCitation":"(Martin, 1998; Martin and Prince, 2001; Nevitt et al., 2004, 1995)","plainCitation":"(Martin, 1998; Martin and Prince, 2001; Nevitt et al., 2004, 1995)"},"citationItems":[{"id":869,"uris":["http://zotero.org/users/1723945/items/GURXMRZC"],"uri":["http://zotero.org/users/1723945/items/GURXMRZC"],"itemData":{"id":869,"type":"article-journal","title":"Eye structure and amphibious foraging in albatrosses","container-title":"Proceedings of the Royal Society of London B: Biological Sciences","page":"665-671","volume":"265","issue":"1397","note":"00041","author":[{"family":"Martin","given":"Graham R."}],"issued":{"date-parts":[["1998"]]}}},{"id":868,"uris":["http://zotero.org/users/1723945/items/H4VC4K2M"],"uri":["http://zotero.org/users/1723945/items/H4VC4K2M"],"itemData":{"id":868,"type":"article-journal","title":"Visual Fields and Foraging in Procellariiform Seabirds: Sensory Aspects of Dietary Segregation","container-title":"Brain, Behavior and Evolution","page":"33-38","volume":"57","issue":"1","abstract":"Retinal visual fields were determined using an ophthalmoscopic reflex technique in two seabird species of the family Procellariidae: white-chinned petrel &lt;i&gt;Procellaria aequinoctialis&lt;/i&gt; and antarctic prion &lt;i&gt;Pachyptila desolata.&lt;/i&gt; The binocular fields of both species show a similar shape but they differ in size and in the position of the bill within the field. In white-chinned petrels the binocular field extends vertically through approximately 140° and has a maximum width of approximately 40°. The bill is placed approximately central within the field. The binocular field of the prions is approximately half this width and vertical extent, and the bill is placed close to the ventral edge. These differences in binocular field topography can be correlated with the different foraging techniques that these birds employ when seeking a similar diet within the same environment. White-chinned petrels pursue individual items both at the surface and while diving to moderate depths. Antarctic prions feed primarily by filtering items from surface waters. These differences in visual field topography mirror those found in different terrestrial bird species that primarily employ visual or tactile cues in the pursuit of food items. White-chinned petrel eyes and visual fields show features of an amphibious optical design similar to those found in penguins and albatrosses.","ISSN":"0006-8977","note":"00026","journalAbbreviation":"Brain, Behavior and Evolution","author":[{"family":"Martin","given":"G.R."},{"family":"Prince","given":"P.A."}],"issued":{"date-parts":[["2001"]]}}},{"id":779,"uris":["http://zotero.org/users/1723945/items/UEG7G53V"],"uri":["http://zotero.org/users/1723945/items/UEG7G53V"],"itemData":{"id":779,"type":"article-journal","title":"Testing olfactory foraging strategies in an Antarctic seabird assemblage","container-title":"Journal of Experimental Biology","page":"3537-3544","volume":"207","issue":"20","note":"00063","author":[{"family":"Nevitt","given":"Gabrielle"},{"family":"Reid","given":"Keith"},{"family":"Trathan","given":"Phil"}],"issued":{"date-parts":[["2004"]]}}},{"id":777,"uris":["http://zotero.org/users/1723945/items/SXCX9HGC"],"uri":["http://zotero.org/users/1723945/items/SXCX9HGC"],"itemData":{"id":777,"type":"article-journal","title":"Dimethyl sulphide as a foraging cue for Antarctic procellariiform seabirds","container-title":"Nature","page":"680-682","volume":"376","issue":"6542","note":"00253","author":[{"family":"Nevitt","given":"Gabrielle A."},{"family":"Veit","given":"Richard R."},{"family":"Kareiva","given":"Peter"}],"issued":{"date-parts":[["1995"]]}}}],"schema":"https://github.com/citation-style-language/schema/raw/master/csl-citation.json"} </w:instrText>
      </w:r>
      <w:r w:rsidR="002C566E" w:rsidRPr="003573EF">
        <w:rPr>
          <w:lang w:val="en-US"/>
        </w:rPr>
        <w:fldChar w:fldCharType="separate"/>
      </w:r>
      <w:r w:rsidR="002C566E" w:rsidRPr="003573EF">
        <w:rPr>
          <w:rFonts w:ascii="Calibri" w:hAnsi="Calibri"/>
          <w:lang w:val="en-US"/>
        </w:rPr>
        <w:t>(Martin, 1998; Martin and Prince, 2001; Nevitt et al., 2004, 1995)</w:t>
      </w:r>
      <w:r w:rsidR="002C566E" w:rsidRPr="003573EF">
        <w:rPr>
          <w:lang w:val="en-US"/>
        </w:rPr>
        <w:fldChar w:fldCharType="end"/>
      </w:r>
      <w:r w:rsidR="002C566E" w:rsidRPr="003573EF">
        <w:rPr>
          <w:lang w:val="en-US"/>
        </w:rPr>
        <w:t>.</w:t>
      </w:r>
      <w:r w:rsidR="002C566E">
        <w:rPr>
          <w:rFonts w:cstheme="minorHAnsi"/>
          <w:lang w:val="en-US"/>
        </w:rPr>
        <w:t xml:space="preserve"> </w:t>
      </w:r>
      <w:r w:rsidR="002C566E" w:rsidRPr="003573EF">
        <w:rPr>
          <w:lang w:val="en-US"/>
        </w:rPr>
        <w:t>The maximum distance of direct attraction w</w:t>
      </w:r>
      <w:r w:rsidR="002C566E">
        <w:rPr>
          <w:lang w:val="en-US"/>
        </w:rPr>
        <w:t>as</w:t>
      </w:r>
      <w:r w:rsidR="002C566E" w:rsidRPr="003573EF">
        <w:rPr>
          <w:lang w:val="en-US"/>
        </w:rPr>
        <w:t xml:space="preserve"> similar between BBA and WA, and higher than other estimates from seabird species in the North Sea </w:t>
      </w:r>
      <w:r w:rsidR="002C566E" w:rsidRPr="003573EF">
        <w:rPr>
          <w:lang w:val="en-US"/>
        </w:rPr>
        <w:fldChar w:fldCharType="begin"/>
      </w:r>
      <w:r w:rsidR="002C566E" w:rsidRPr="003573EF">
        <w:rPr>
          <w:lang w:val="en-US"/>
        </w:rPr>
        <w:instrText xml:space="preserve"> ADDIN ZOTERO_ITEM CSL_CITATION {"citationID":"1f15idt73t","properties":{"formattedCitation":"(Skov and Durinck, 2001)","plainCitation":"(Skov and Durinck, 2001)"},"citationItems":[{"id":292,"uris":["http://zotero.org/users/1723945/items/XQNTNW48"],"uri":["http://zotero.org/users/1723945/items/XQNTNW48"],"itemData":{"id":292,"type":"article-journal","title":"Seabird attraction to fishing vessels is a local process","container-title":"Marine Ecology Progress Series","page":"289-298","volume":"214","abstract":"Seabird aggregation and scavenging around fishing vessels is widely assumed to be a major component of seabird ecology. However, few field data have shown the relative importance of human fishing activities in comparison with the distribution of marine habitats and the availability of natural food sources. Here we perform a spatial analysis of the relative influence of fishing activities, by modelling observed density gradients of working trawlers and attracted seabirds along PCA-derived large scale gradients in hydrographic variables and abundance of small herring Clupea harengus, from shallow estuarine waters to deep oceanic waters across the Baltic Sea-North Sea interface. All hydrographic and biological data, including numbers of attracted seabirds, were collected synoptically from a ship sampling systematically throughout the region. The analysis indicates that a relatively small degree of overlap exists between the spatial distribution of fishing vessels and that of potentially scavenging seabirds. Gradients in the abundance of seabirds attracted to the ship indicate responses to hydrographic features such as upwelling zones and fronts, and gradients in the supply of natural foods such as schools of immature herring, rather than responses to changes in the supply of discards from fishing vessels. Estimates of the scale of attraction of seabirds by the research ship further indicate that attraction in the Baltic Sea-North Sea gradient is a local (&lt;10 km) process. The small-scale nature of the attraction of seabirds to ships in the region is further tested by displaying observations of trawlers and attracted seabirds obtained from separate cruises in relation to observed salinity and pycnocline characteristics. We suggest that in similar heterogeneous environments at least, attraction of seabirds by trawlers is predominantly a result of local processes. Our results illustrate that the importance of human fisheries in seabird ecology cannot be assessed without detailed knowledge of seabirds¹ dependence on natural food sources and habitats.","DOI":"10.3354/meps214289","ISSN":"0171-8630","journalAbbreviation":"Mar Ecol Prog Ser","author":[{"family":"Skov","given":"Henrik"},{"family":"Durinck","given":"Jan"}],"issued":{"date-parts":[["2001",4,26]]}}}],"schema":"https://github.com/citation-style-language/schema/raw/master/csl-citation.json"} </w:instrText>
      </w:r>
      <w:r w:rsidR="002C566E" w:rsidRPr="003573EF">
        <w:rPr>
          <w:lang w:val="en-US"/>
        </w:rPr>
        <w:fldChar w:fldCharType="separate"/>
      </w:r>
      <w:r w:rsidR="002C566E" w:rsidRPr="003573EF">
        <w:rPr>
          <w:rFonts w:ascii="Calibri" w:hAnsi="Calibri"/>
          <w:lang w:val="en-US"/>
        </w:rPr>
        <w:t>(Skov and Durinck, 2001)</w:t>
      </w:r>
      <w:r w:rsidR="002C566E" w:rsidRPr="003573EF">
        <w:rPr>
          <w:lang w:val="en-US"/>
        </w:rPr>
        <w:fldChar w:fldCharType="end"/>
      </w:r>
      <w:r w:rsidR="002C566E" w:rsidRPr="003573EF">
        <w:rPr>
          <w:lang w:val="en-US"/>
        </w:rPr>
        <w:t xml:space="preserve">. This distance of 30km roughly corresponds to the distance beyond which boats would fall below the horizon line for a flying albatross </w:t>
      </w:r>
      <w:r w:rsidR="002C566E" w:rsidRPr="003573EF">
        <w:rPr>
          <w:lang w:val="en-US"/>
        </w:rPr>
        <w:fldChar w:fldCharType="begin"/>
      </w:r>
      <w:r w:rsidR="002C566E" w:rsidRPr="003573EF">
        <w:rPr>
          <w:lang w:val="en-US"/>
        </w:rPr>
        <w:instrText xml:space="preserve"> ADDIN ZOTERO_ITEM CSL_CITATION {"citationID":"285osnuk2q","properties":{"formattedCitation":"(Collet et al., 2015)","plainCitation":"(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schema":"https://github.com/citation-style-language/schema/raw/master/csl-citation.json"} </w:instrText>
      </w:r>
      <w:r w:rsidR="002C566E" w:rsidRPr="003573EF">
        <w:rPr>
          <w:lang w:val="en-US"/>
        </w:rPr>
        <w:fldChar w:fldCharType="separate"/>
      </w:r>
      <w:r w:rsidR="002C566E" w:rsidRPr="003573EF">
        <w:rPr>
          <w:rFonts w:ascii="Calibri" w:hAnsi="Calibri"/>
          <w:lang w:val="en-US"/>
        </w:rPr>
        <w:t>(Collet et al., 2015)</w:t>
      </w:r>
      <w:r w:rsidR="002C566E" w:rsidRPr="003573EF">
        <w:rPr>
          <w:lang w:val="en-US"/>
        </w:rPr>
        <w:fldChar w:fldCharType="end"/>
      </w:r>
      <w:r w:rsidR="002C566E" w:rsidRPr="003573EF">
        <w:rPr>
          <w:lang w:val="en-US"/>
        </w:rPr>
        <w:t xml:space="preserve">, although WA have been reported to reach higher flight heights than BBA when soaring </w:t>
      </w:r>
      <w:r w:rsidR="002C566E" w:rsidRPr="003573EF">
        <w:rPr>
          <w:lang w:val="en-US"/>
        </w:rPr>
        <w:fldChar w:fldCharType="begin"/>
      </w:r>
      <w:r w:rsidR="002C566E" w:rsidRPr="003573EF">
        <w:rPr>
          <w:lang w:val="en-US"/>
        </w:rPr>
        <w:instrText xml:space="preserve"> ADDIN ZOTERO_ITEM CSL_CITATION {"citationID":"46hdc0era","properties":{"formattedCitation":"(Pennycuick, 1982)","plainCitation":"(Pennycuick, 1982)"},"citationItems":[{"id":533,"uris":["http://zotero.org/users/1723945/items/EM4TZ8EJ"],"uri":["http://zotero.org/users/1723945/items/EM4TZ8EJ"],"itemData":{"id":533,"type":"article-journal","title":"The Flight of Petrels and Albatrosses (Procellariiformes), Observed in South Georgia and its Vicinity","container-title":"Philosophical Transactions of the Royal Society B: Biological Sciences","page":"75-106","volume":"300","issue":"1098","abstract":"Nine procellariiform species, covering a range of body mass exceeding 200 : 1, were studied during a visit to Bird Island, South Georgia, with the British Antarctic Survey, in the 1979-1980 field season. Speed measurements were made by ornithodolite of birds slope-soaring over land, birds flying over the sea but observed from land, and birds observed from a ship. In the second group, which showed the least anomalies, lift coefficients corresponding to mean airspeeds were about 1 for albatrosses, decreasing to about 0.3 for the smallest petrels. All species increased speed when flying against the wind. The small species proceeded by flap-gliding, while the large ones flapped infrequently, and only in light winds. The small species flew lower than the larger ones, but this may be related to the fact that most of the observations were of birds flying into wind. The albatrosses (Diomedea, Phoebetria) and giant petrels (Macronectes) were found to have a `shoulder lock', consisting of a tendon sheet associated with the pectoralis muscle, which restrained the wing from elevation above the horizontal. This arrangement was not seen in the smaller species, and was interpreted as an adaptation reducing the energy cost of gliding flight. The main soaring method in the large species appeared to be slope-soaring along waves. Windward `pullups' suggestive of the classical `dynamic soaring' technique were seen in large and medium-sized species. However, the calculated strength of the wind gradient would have been insufficient to maintain airspeed to the heights observed, and it was concluded that most of the energy for the pullups must come from kinetic energy, acquired by gliding along a wave in slope lift. Gliding downwind through the wind gradient should significantly increase the glide ratio, but this was not observed. Slope-soaring along moving waves in zero wind was recorded. The data were used to derive estimates of the average speeds that the different species should be able to maintain on foraging expeditions. Estimates of the rate of energy consumption were also made, taking into account the greater dependence on flapping in the smaller species, and on soaring in the larger ones. The distance travelled in consuming fuel equivalent to a given fraction of the body mass would seem to be very strongly dependent on mass. Comparison of the largest species (Diomedea exulans) with the smallest (Oceanites oceanicus) suggests that `range', defined in this way, varies as the 0.60 power of the mass, although the relation is more complex than a simple power function.","DOI":"10.1098/rstb.1982.0158","note":"00213","author":[{"family":"Pennycuick","given":"C. J."}],"issued":{"date-parts":[["1982",12,24]]}}}],"schema":"https://github.com/citation-style-language/schema/raw/master/csl-citation.json"} </w:instrText>
      </w:r>
      <w:r w:rsidR="002C566E" w:rsidRPr="003573EF">
        <w:rPr>
          <w:lang w:val="en-US"/>
        </w:rPr>
        <w:fldChar w:fldCharType="separate"/>
      </w:r>
      <w:r w:rsidR="002C566E" w:rsidRPr="003573EF">
        <w:rPr>
          <w:rFonts w:ascii="Calibri" w:hAnsi="Calibri"/>
          <w:lang w:val="en-US"/>
        </w:rPr>
        <w:t>(Pennycuick, 1982)</w:t>
      </w:r>
      <w:r w:rsidR="002C566E" w:rsidRPr="003573EF">
        <w:rPr>
          <w:lang w:val="en-US"/>
        </w:rPr>
        <w:fldChar w:fldCharType="end"/>
      </w:r>
      <w:r w:rsidR="002C566E" w:rsidRPr="003573EF">
        <w:rPr>
          <w:lang w:val="en-US"/>
        </w:rPr>
        <w:t xml:space="preserve">. </w:t>
      </w:r>
      <w:r w:rsidR="002C566E">
        <w:rPr>
          <w:lang w:val="en-US"/>
        </w:rPr>
        <w:t>While this</w:t>
      </w:r>
      <w:r w:rsidR="002C566E" w:rsidRPr="003573EF">
        <w:rPr>
          <w:lang w:val="en-US"/>
        </w:rPr>
        <w:t xml:space="preserve"> suggests that both species strongly rely on visual detection of boats</w:t>
      </w:r>
      <w:r w:rsidR="002C566E">
        <w:rPr>
          <w:lang w:val="en-US"/>
        </w:rPr>
        <w:t xml:space="preserve">, </w:t>
      </w:r>
      <w:r w:rsidR="002C566E" w:rsidRPr="003573EF">
        <w:rPr>
          <w:lang w:val="en-US"/>
        </w:rPr>
        <w:t xml:space="preserve">they could also be attracted by indirect cues such as local enhancement through seabird aggregations around boats. BBA have been shown to react to local enhancement </w:t>
      </w:r>
      <w:r w:rsidR="002C566E" w:rsidRPr="003573EF">
        <w:rPr>
          <w:lang w:val="en-US"/>
        </w:rPr>
        <w:fldChar w:fldCharType="begin"/>
      </w:r>
      <w:r w:rsidR="002C566E" w:rsidRPr="003573EF">
        <w:rPr>
          <w:lang w:val="en-US"/>
        </w:rPr>
        <w:instrText xml:space="preserve"> ADDIN ZOTERO_ITEM CSL_CITATION {"citationID":"19sful84ut","properties":{"formattedCitation":"{\\rtf (Gr\\uc0\\u252{}nbaum and Veit, 2003)}","plainCitation":"(Grünbaum and Veit, 2003)"},"citationItems":[{"id":666,"uris":["http://zotero.org/users/1723945/items/J2HUEWFF"],"uri":["http://zotero.org/users/1723945/items/J2HUEWFF"],"itemData":{"id":666,"type":"article-journal","title":"BLACK-BROWED ALBATROSSES FORAGING ON ANTARCTIC KRILL: DENSITY-DEPENDENCE THROUGH LOCAL ENHANCEMENT?","container-title":"Ecology","page":"3265-3275","volume":"84","issue":"12","abstract":"Many Antarctic seabirds depend on prey that are patchy, cryptic, ephemeral, and unpredictable in location. These predators typically employ two alternative behavioral strategies for locating resource patches: direct visual or olfactory detection, and indirect detection (local enhancement) by sighting other predators that are already exploiting a patch. We developed a model of direct detection and local enhancement in seabirds that predicts how foraging success varies with behavioral strategy, seabird densities, and prey swarm density and detectability. Application of the model to Black-browed Albatrosses foraging for Antarctic krill near South Georgia suggests that local enhancement is generally a highly effective foraging strategy, and that the fraction of time albatrosses spend in feeding flocks should show strong interactions between prey and conspecific densities. To test these predictions, we analyzed survey data collected near South Georgia in January–March 1986. Our analysis suggests a strong Allee-type density dependence in foraging success that was qualitatively and quantitatively consistent with model predictions. This density dependence suggests a potential for destabilizing patterns of resource utilization and reproductive success in Black-browed Albatrosses that may have important implications for conservation of albatrosses and other Antarctic species.","DOI":"10.1890/01-4098","ISSN":"1939-9170","note":"00059","author":[{"family":"Grünbaum","given":"Daniel"},{"family":"Veit","given":"Richard R."}],"issued":{"date-parts":[["2003",12,1]]}}}],"schema":"https://github.com/citation-style-language/schema/raw/master/csl-citation.json"} </w:instrText>
      </w:r>
      <w:r w:rsidR="002C566E" w:rsidRPr="003573EF">
        <w:rPr>
          <w:lang w:val="en-US"/>
        </w:rPr>
        <w:fldChar w:fldCharType="separate"/>
      </w:r>
      <w:r w:rsidR="002C566E" w:rsidRPr="003573EF">
        <w:rPr>
          <w:rFonts w:ascii="Calibri" w:hAnsi="Calibri" w:cs="Times New Roman"/>
          <w:szCs w:val="24"/>
          <w:lang w:val="en-US"/>
        </w:rPr>
        <w:t>(Grünbaum and Veit, 2003)</w:t>
      </w:r>
      <w:r w:rsidR="002C566E" w:rsidRPr="003573EF">
        <w:rPr>
          <w:lang w:val="en-US"/>
        </w:rPr>
        <w:fldChar w:fldCharType="end"/>
      </w:r>
      <w:r w:rsidR="002C566E" w:rsidRPr="003573EF">
        <w:rPr>
          <w:lang w:val="en-US"/>
        </w:rPr>
        <w:t>, but whether this may also be the case for WA is unknown. Our analyses also do not exclude the hypothesis of a potential olfacti</w:t>
      </w:r>
      <w:r w:rsidR="002C566E">
        <w:rPr>
          <w:lang w:val="en-US"/>
        </w:rPr>
        <w:t>on mechanism for</w:t>
      </w:r>
      <w:r w:rsidR="002C566E" w:rsidRPr="003573EF">
        <w:rPr>
          <w:lang w:val="en-US"/>
        </w:rPr>
        <w:t xml:space="preserve"> attraction from further distances </w:t>
      </w:r>
      <w:r w:rsidR="002C566E" w:rsidRPr="003573EF">
        <w:rPr>
          <w:lang w:val="en-US"/>
        </w:rPr>
        <w:fldChar w:fldCharType="begin"/>
      </w:r>
      <w:r w:rsidR="000406E4">
        <w:rPr>
          <w:lang w:val="en-US"/>
        </w:rPr>
        <w:instrText xml:space="preserve"> ADDIN ZOTERO_ITEM CSL_CITATION {"citationID":"23ubkcc9i8","properties":{"formattedCitation":"(Mardon et al., 2010; Nevitt et al., 2008, 1995)","plainCitation":"(Mardon et al., 2010; Nevitt et al., 2008, 1995)"},"citationItems":[{"id":28,"uris":["http://zotero.org/users/1723945/items/4RS6NPMS"],"uri":["http://zotero.org/users/1723945/items/4RS6NPMS"],"itemData":{"id":28,"type":"article-journal","title":"Insight of scent: experimental evidence of olfactory capabilities in the wandering albatross (Diomedea exulans)","container-title":"The Journal of Experimental Biology","page":"558-563","volume":"213","issue":"4","abstract":"Wandering albatrosses routinely forage over thousands of kilometres of open ocean, but the sensory mechanisms used in the food search itself have not been completely elucidated. Recent telemetry studies show that some spatial behaviours of the species are consistent with the ‘multimodal foraging strategy’ hypothesis which proposes that birds use a combination of olfactory and visual cues while foraging at sea. The ‘multimodal foraging strategy’ hypothesis, however, still suffers from a lack of experimental evidence, particularly regarding the olfactory capabilities of wandering albatrosses. As an initial step to test the hypothesis, we carried out behavioural experiments exploring the sensory capabilities of adult wandering albatrosses at a breeding colony. Three two-choice tests were designed to investigate the birds' response to olfactory and visual stimuli, individually or in combination. Perception of the different stimuli was assessed by comparing the amount of exploration directed towards an ‘experimental’ display or a ‘control’ display. Our results indicate that birds were able to perceive the three types of stimulus presented: olfactory, visual and combined. Moreover, olfactory and visual cues were found to have additional effects on the exploratory behaviours of males. This simple experimental demonstration of reasonable olfactory capabilities in the wandering albatross supports the ‘multimodal foraging strategy’ and is consistent with recent hypotheses of the evolutionary history of procellariiforms.","DOI":"10.1242/jeb.032979","note":"00008","journalAbbreviation":"The Journal of Experimental Biology","author":[{"family":"Mardon","given":"J."},{"family":"Nesterova","given":"A. P."},{"family":"Traugott","given":"J."},{"family":"Saunders","given":"S. M."},{"family":"Bonadonna","given":"F."}],"issued":{"date-parts":[["2010",2,15]]}}},{"id":30,"uris":["http://zotero.org/users/1723945/items/4X32ABRU"],"uri":["http://zotero.org/users/1723945/items/4X32ABRU"],"itemData":{"id":30,"type":"article-journal","title":"Evidence for olfactory search in wandering albatross, Diomedea exulans","container-title":"Proceedings of the National Academy of Sciences","page":"4576-4581","volume":"105","issue":"12","abstract":"Wandering albatrosses (Diomedea exulans) forage over thousands of square kilometers of open ocean for patchily distributed live prey and carrion. These birds have large olfactory bulbs and respond to fishy-scented odors in at-sea trials, suggesting that olfaction plays a role in natural foraging behavior. With the advent of new, fine-scale tracking technologies, we are beginning to explore how birds track prey in the pelagic environment, and we relate these observations to models of odor transport in natural situations. These models suggest that odors emanating from prey will tend to disperse laterally and downwind of the odor source and acquire an irregular and patchy concentration distribution due to turbulent transport. For a seabird foraging over the ocean, this scenario suggests that olfactory search would be facilitated by crosswind flight to optimize the probability of encountering a plume emanating from a prey item, followed by upwind, zigzag flight to localize the prey. By contrast, birds approaching prey by sight would be expected to fly directly to a prey item, irrespective of wind direction. Using high-precision global positioning system (GPS) loggers in conjunction with stomach temperature recorders to simultaneously monitor feeding events, we confirm these predictions in freely ranging wandering albatrosses. We found that initial olfactory detection was implicated in nearly half (46.8%) of all flown approaches preceding prey-capture events, accounting for 45.5% of total prey mass captured by in-flight foraging. These results offer insights into the sensory basis for area-restricted search at the large spatial scales of the open ocean.","DOI":"10.1073/pnas.0709047105","note":"00093","journalAbbreviation":"Proceedings of the National Academy of Sciences","author":[{"family":"Nevitt","given":"Gabrielle A."},{"family":"Losekoot","given":"Marcel"},{"family":"Weimerskirch","given":"Henri"}],"issued":{"date-parts":[["2008",3,25]]}}},{"id":777,"uris":["http://zotero.org/users/1723945/items/SXCX9HGC"],"uri":["http://zotero.org/users/1723945/items/SXCX9HGC"],"itemData":{"id":777,"type":"article-journal","title":"Dimethyl sulphide as a foraging cue for Antarctic procellariiform seabirds","container-title":"Nature","page":"680-682","volume":"376","issue":"6542","note":"00253","author":[{"family":"Nevitt","given":"Gabrielle A."},{"family":"Veit","given":"Richard R."},{"family":"Kareiva","given":"Peter"}],"issued":{"date-parts":[["1995"]]}}}],"schema":"https://github.com/citation-style-language/schema/raw/master/csl-citation.json"} </w:instrText>
      </w:r>
      <w:r w:rsidR="002C566E" w:rsidRPr="003573EF">
        <w:rPr>
          <w:lang w:val="en-US"/>
        </w:rPr>
        <w:fldChar w:fldCharType="separate"/>
      </w:r>
      <w:r w:rsidR="000406E4" w:rsidRPr="000406E4">
        <w:rPr>
          <w:rFonts w:ascii="Calibri" w:hAnsi="Calibri"/>
        </w:rPr>
        <w:t>(Mardon et al., 2010; Nevitt et al., 2008, 1995)</w:t>
      </w:r>
      <w:r w:rsidR="002C566E" w:rsidRPr="003573EF">
        <w:rPr>
          <w:lang w:val="en-US"/>
        </w:rPr>
        <w:fldChar w:fldCharType="end"/>
      </w:r>
      <w:r w:rsidR="002C566E" w:rsidRPr="003573EF">
        <w:rPr>
          <w:lang w:val="en-US"/>
        </w:rPr>
        <w:t>,</w:t>
      </w:r>
      <w:r w:rsidR="0016543D">
        <w:rPr>
          <w:lang w:val="en-US"/>
        </w:rPr>
        <w:t xml:space="preserve"> beyond visual scope.</w:t>
      </w:r>
      <w:r w:rsidR="002C566E" w:rsidRPr="003573EF">
        <w:rPr>
          <w:lang w:val="en-US"/>
        </w:rPr>
        <w:t xml:space="preserve"> </w:t>
      </w:r>
      <w:r w:rsidR="0016543D">
        <w:rPr>
          <w:lang w:val="en-US"/>
        </w:rPr>
        <w:t>Birds might</w:t>
      </w:r>
      <w:r w:rsidR="002C566E" w:rsidRPr="003573EF">
        <w:rPr>
          <w:lang w:val="en-US"/>
        </w:rPr>
        <w:t xml:space="preserve"> be able to detect a food source through its smell </w:t>
      </w:r>
      <w:r w:rsidR="0016543D">
        <w:rPr>
          <w:lang w:val="en-US"/>
        </w:rPr>
        <w:t>without being</w:t>
      </w:r>
      <w:r w:rsidR="002C566E" w:rsidRPr="003573EF">
        <w:rPr>
          <w:lang w:val="en-US"/>
        </w:rPr>
        <w:t xml:space="preserve"> able to accurately </w:t>
      </w:r>
      <w:r w:rsidR="0016543D">
        <w:rPr>
          <w:lang w:val="en-US"/>
        </w:rPr>
        <w:t>target</w:t>
      </w:r>
      <w:r w:rsidR="002C566E" w:rsidRPr="003573EF">
        <w:rPr>
          <w:lang w:val="en-US"/>
        </w:rPr>
        <w:t xml:space="preserve"> it (i.e. within 10° accuracy) before seeing it. Anecdotal </w:t>
      </w:r>
      <w:r w:rsidR="002C566E">
        <w:rPr>
          <w:lang w:val="en-US"/>
        </w:rPr>
        <w:t xml:space="preserve">dynamic </w:t>
      </w:r>
      <w:r w:rsidR="002C566E" w:rsidRPr="003573EF">
        <w:rPr>
          <w:lang w:val="en-US"/>
        </w:rPr>
        <w:t>visualization of concurrent WA-boat tracks suggests attractive responses could at times occur as far as 50km</w:t>
      </w:r>
      <w:r w:rsidR="002C566E">
        <w:rPr>
          <w:lang w:val="en-US"/>
        </w:rPr>
        <w:t>, clearly beyond horizon distance</w:t>
      </w:r>
      <w:r w:rsidR="002C566E" w:rsidRPr="003573EF">
        <w:rPr>
          <w:lang w:val="en-US"/>
        </w:rPr>
        <w:t xml:space="preserve">. </w:t>
      </w:r>
      <w:r w:rsidR="002C566E">
        <w:rPr>
          <w:lang w:val="en-US"/>
        </w:rPr>
        <w:t xml:space="preserve">The direct approach reported here may </w:t>
      </w:r>
      <w:r w:rsidR="00877445">
        <w:rPr>
          <w:lang w:val="en-US"/>
        </w:rPr>
        <w:t xml:space="preserve">thus </w:t>
      </w:r>
      <w:r w:rsidR="002C566E">
        <w:rPr>
          <w:lang w:val="en-US"/>
        </w:rPr>
        <w:t xml:space="preserve">at times only represent the final stage of attraction. </w:t>
      </w:r>
      <w:r w:rsidR="002C566E" w:rsidRPr="003573EF">
        <w:rPr>
          <w:lang w:val="en-US"/>
        </w:rPr>
        <w:t xml:space="preserve">Such inter-species differences in mechanisms </w:t>
      </w:r>
      <w:r w:rsidR="002C566E" w:rsidRPr="003573EF">
        <w:rPr>
          <w:lang w:val="en-US"/>
        </w:rPr>
        <w:lastRenderedPageBreak/>
        <w:t xml:space="preserve">of large scale detection of food patch are known for vultures, and thought to be the cause of community disruptions now that highly predictable “vulture restaurants” are available </w:t>
      </w:r>
      <w:r w:rsidR="002C566E" w:rsidRPr="003573EF">
        <w:rPr>
          <w:lang w:val="en-US"/>
        </w:rPr>
        <w:fldChar w:fldCharType="begin"/>
      </w:r>
      <w:r w:rsidR="002C566E" w:rsidRPr="003573EF">
        <w:rPr>
          <w:lang w:val="en-US"/>
        </w:rPr>
        <w:instrText xml:space="preserve"> ADDIN ZOTERO_ITEM CSL_CITATION {"citationID":"1kn1o2094s","properties":{"formattedCitation":"{\\rtf (Cort\\uc0\\u233{}s-Avizanda et al., 2012)}","plainCitation":"(Cortés-Avizanda et al., 2012)"},"citationItems":[{"id":805,"uris":["http://zotero.org/users/1723945/items/R8NVIKIH"],"uri":["http://zotero.org/users/1723945/items/R8NVIKIH"],"itemData":{"id":805,"type":"article-journal","title":"Resource unpredictability promotes species diversity and coexistence in an avian scavenger guild: a field experiment","container-title":"Ecology","page":"2570-2579","volume":"93","issue":"12","note":"00046","author":[{"family":"Cortés-Avizanda","given":"Ainara"},{"family":"Jovani","given":"Roger"},{"family":"Carrete","given":"Martina"},{"family":"Donázar","given":"José A."}],"issued":{"date-parts":[["2012"]]}}}],"schema":"https://github.com/citation-style-language/schema/raw/master/csl-citation.json"} </w:instrText>
      </w:r>
      <w:r w:rsidR="002C566E" w:rsidRPr="003573EF">
        <w:rPr>
          <w:lang w:val="en-US"/>
        </w:rPr>
        <w:fldChar w:fldCharType="separate"/>
      </w:r>
      <w:r w:rsidR="002C566E" w:rsidRPr="003573EF">
        <w:rPr>
          <w:rFonts w:ascii="Calibri" w:hAnsi="Calibri" w:cs="Times New Roman"/>
          <w:szCs w:val="24"/>
          <w:lang w:val="en-US"/>
        </w:rPr>
        <w:t>(Cortés-Avizanda et al., 2012)</w:t>
      </w:r>
      <w:r w:rsidR="002C566E" w:rsidRPr="003573EF">
        <w:rPr>
          <w:lang w:val="en-US"/>
        </w:rPr>
        <w:fldChar w:fldCharType="end"/>
      </w:r>
      <w:r w:rsidR="002C566E" w:rsidRPr="003573EF">
        <w:rPr>
          <w:lang w:val="en-US"/>
        </w:rPr>
        <w:t xml:space="preserve">. </w:t>
      </w:r>
      <w:r w:rsidR="00DB2360">
        <w:rPr>
          <w:lang w:val="en-US"/>
        </w:rPr>
        <w:t>On the other hand, we also reported differences between breeding stages in BBA. Although sample sizes were small, it suggests that detection capacities are not solely responsible for all observed differences.</w:t>
      </w:r>
    </w:p>
    <w:p w14:paraId="7A90C9A7" w14:textId="4528AF47" w:rsidR="00D755CE" w:rsidRPr="003573EF" w:rsidRDefault="00AC326B" w:rsidP="00F75B02">
      <w:pPr>
        <w:spacing w:before="240"/>
        <w:jc w:val="both"/>
        <w:rPr>
          <w:lang w:val="en-US"/>
        </w:rPr>
      </w:pPr>
      <w:r w:rsidRPr="00C7469C">
        <w:rPr>
          <w:lang w:val="en-US"/>
        </w:rPr>
        <w:tab/>
        <w:t xml:space="preserve">Another important </w:t>
      </w:r>
      <w:r w:rsidR="00F139B8">
        <w:rPr>
          <w:lang w:val="en-US"/>
        </w:rPr>
        <w:t>question</w:t>
      </w:r>
      <w:r w:rsidR="00F139B8" w:rsidRPr="00C7469C">
        <w:rPr>
          <w:lang w:val="en-US"/>
        </w:rPr>
        <w:t xml:space="preserve"> </w:t>
      </w:r>
      <w:r w:rsidRPr="00C7469C">
        <w:rPr>
          <w:lang w:val="en-US"/>
        </w:rPr>
        <w:t xml:space="preserve">arising from our results is </w:t>
      </w:r>
      <w:r w:rsidR="00F139B8">
        <w:rPr>
          <w:lang w:val="en-US"/>
        </w:rPr>
        <w:t>the</w:t>
      </w:r>
      <w:r w:rsidRPr="00C7469C">
        <w:rPr>
          <w:lang w:val="en-US"/>
        </w:rPr>
        <w:t xml:space="preserve"> extent</w:t>
      </w:r>
      <w:r w:rsidR="00F139B8">
        <w:rPr>
          <w:lang w:val="en-US"/>
        </w:rPr>
        <w:t xml:space="preserve"> to which </w:t>
      </w:r>
      <w:r w:rsidRPr="00C7469C">
        <w:rPr>
          <w:lang w:val="en-US"/>
        </w:rPr>
        <w:t xml:space="preserve">habitat </w:t>
      </w:r>
      <w:r w:rsidRPr="003573EF">
        <w:rPr>
          <w:lang w:val="en-US"/>
        </w:rPr>
        <w:t xml:space="preserve">selection analyses can be quantitatively biased by not accounting for the presence of PAFS. BBA are considered in the literature as shelf and shelf-slope foragers </w:t>
      </w:r>
      <w:r w:rsidRPr="003573EF">
        <w:rPr>
          <w:lang w:val="en-US"/>
        </w:rPr>
        <w:fldChar w:fldCharType="begin"/>
      </w:r>
      <w:r w:rsidRPr="003573EF">
        <w:rPr>
          <w:lang w:val="en-US"/>
        </w:rPr>
        <w:instrText xml:space="preserve"> ADDIN ZOTERO_ITEM CSL_CITATION {"citationID":"1pdjco2om","properties":{"formattedCitation":"(Cherel et al., 2000; Copello et al., 2014; Wakefield et al., 2011; Weimerskirch et al., 1997)","plainCitation":"(Cherel et al., 2000; Copello et al., 2014; Wakefield et al., 2011; Weimerskirch et al., 1997)"},"citationItems":[{"id":833,"uris":["http://zotero.org/users/1723945/items/ZH8CZMPV"],"uri":["http://zotero.org/users/1723945/items/ZH8CZMPV"],"itemData":{"id":833,"type":"article-journal","title":"Food and feeding ecology of the neritic-slope forager black-browed albatross and its relationships with commercial fisheries in Kerguelen waters","container-title":"Marine Ecology Progress Series","page":"183-199","volume":"207","note":"00069","author":[{"family":"Cherel","given":"Yves"},{"family":"Weimerskirch","given":"Henri"},{"family":"Trouvé","given":"Colette"}],"issued":{"date-parts":[["2000"]]}}},{"id":837,"uris":["http://zotero.org/users/1723945/items/BHWZIF29"],"uri":["http://zotero.org/users/1723945/items/BHWZIF29"],"itemData":{"id":837,"type":"article-journal","title":"Spatial overlap of Black-browed albatrosses with longline and trawl fisheries in the Patagonian Shelf during the non-breeding season","container-title":"Journal of Sea Research","page":"44-51","volume":"89","note":"00004","author":[{"family":"Copello","given":"Sofía"},{"family":"Pon","given":"Juan Pablo Seco"},{"family":"Favero","given":"Marco"}],"issued":{"date-parts":[["2014"]]}}},{"id":828,"uris":["http://zotero.org/users/1723945/items/2N4ZUU4J"],"uri":["http://zotero.org/users/1723945/items/2N4ZUU4J"],"itemData":{"id":828,"type":"article-journal","title":"Habitat preference, accessibility, and competition limit the global distribution of breeding Black‐browed Albatrosses","container-title":"Ecological Monographs","page":"141-167","volume":"81","issue":"1","note":"00049","author":[{"family":"Wakefield","given":"Ewan D."},{"family":"Phillips","given":"Richard A."},{"family":"Trathan","given":"Philip N."},{"family":"Arata","given":"Javier"},{"family":"Gales","given":"Rosemary"},{"family":"Huin","given":"Nic"},{"family":"Robertson","given":"Graham"},{"family":"Waugh","given":"Susan M."},{"family":"Weimerskirch","given":"Henri"},{"family":"Matthiopoulos","given":"Jason"}],"issued":{"date-parts":[["2011"]]}}},{"id":827,"uris":["http://zotero.org/users/1723945/items/XZV7PFAP"],"uri":["http://zotero.org/users/1723945/items/XZV7PFAP"],"itemData":{"id":827,"type":"article-journal","title":"Foraging and provisioning strategies of black-browed albatrosses in relation to the requirements of the chick: natural variation and experimental study","container-title":"Behavioral Ecology","page":"635-643","volume":"8","issue":"6","abstract":"We studied regulation of the food supply to black-browed albatross chicks at Kerguelen by simultaneously recording the provisioning rates achieved by individual parents and satellite tracking foraging birds during two seasons, by studying changes in adult mass, and by experimentally manipulating the food requirement of chicks. In 1994 black-browed albatrosses had a higher breeding success and produced heavier chicks that grew faster than in 1995. They spent a similar time foraging but brought heavier meals to their chick in 1994. Satellite tracking indicated that in both seasons birds foraged in the same oceanographic area, 250 km from the colony. Travel times to and from this area remained unchanged, and similar times were spent foraging there. In our study area, black-browed albatrosses appear to rely on a food resource that is predictable in location, but whose availability varies from one year to the next. The principal difference between years of differing food availability was that birds brought larger meals when food was more abundant Costs of commuting to nearby feeding areas are probably low and allow the delivery of energy to the chick at a high rate. A study carried out in 1991 indicated that there was no relationship between the changes in adult mass from one trip to the next and the duration of foraging trips or feed mass, suggesting that adult body condition had little influence on the provisioning strategy of this species. An experiment whereby some chicks were deprived of food and others received supplementary food showed that parents of underfed chicks spent the same time foraging and brought slightly larger amounts of food to their chicks as control parents. We suggest that parents are searching for food to the maximum limits of their ability and thus cannot reduce further foraging time, but underfed chicks can swallow more food. Parents of overfed chicks delivered less food and increased the time between feeds. The reduction in provisioning frequency is interpreted as the capacity of parents to modify their foraging behavior according to the nutritional status of the chick, but the reduction of feed mass is probably the result of chicks being close to their maximum assimilatory capacity. Comparison between Procellariiform species indicates extensive differences in the degree to which parents can regulate the supply of food to their chicks. Neritic species like black-browed albatrosses appear to have a reduced ability to regulate, and especially to increase provisioning rates, whereas more pelagic species may have a greater regulation ability","DOI":"10.1093/beheco/8.6.635","note":"00111","journalAbbreviation":"Behavioral Ecology","author":[{"family":"Weimerskirch","given":"Henri"},{"family":"Mougey","given":"Thierry"},{"family":"Hindermeyer","given":"Xavier"}],"issued":{"date-parts":[["1997",11,1]]}}}],"schema":"https://github.com/citation-style-language/schema/raw/master/csl-citation.json"} </w:instrText>
      </w:r>
      <w:r w:rsidRPr="003573EF">
        <w:rPr>
          <w:lang w:val="en-US"/>
        </w:rPr>
        <w:fldChar w:fldCharType="separate"/>
      </w:r>
      <w:r w:rsidRPr="003573EF">
        <w:rPr>
          <w:rFonts w:ascii="Calibri" w:hAnsi="Calibri"/>
          <w:lang w:val="en-US"/>
        </w:rPr>
        <w:t>(Cherel et al., 2000; Copello et al., 2014; Wakefield et al., 2011; Weimerskirch et al., 1997)</w:t>
      </w:r>
      <w:r w:rsidRPr="003573EF">
        <w:rPr>
          <w:lang w:val="en-US"/>
        </w:rPr>
        <w:fldChar w:fldCharType="end"/>
      </w:r>
      <w:r w:rsidRPr="003573EF">
        <w:rPr>
          <w:lang w:val="en-US"/>
        </w:rPr>
        <w:t>. Diet analyses of chick-rearing BBA in our study population indicate</w:t>
      </w:r>
      <w:r w:rsidR="00D11CBA">
        <w:rPr>
          <w:lang w:val="en-US"/>
        </w:rPr>
        <w:t>d</w:t>
      </w:r>
      <w:r w:rsidRPr="003573EF">
        <w:rPr>
          <w:lang w:val="en-US"/>
        </w:rPr>
        <w:t xml:space="preserve"> a significant but relatively low prevalence of fish and invertebrate prey known to occur on slope but not shelf waters </w:t>
      </w:r>
      <w:r w:rsidRPr="003573EF">
        <w:rPr>
          <w:lang w:val="en-US"/>
        </w:rPr>
        <w:fldChar w:fldCharType="begin"/>
      </w:r>
      <w:r w:rsidRPr="003573EF">
        <w:rPr>
          <w:lang w:val="en-US"/>
        </w:rPr>
        <w:instrText xml:space="preserve"> ADDIN ZOTERO_ITEM CSL_CITATION {"citationID":"e5aonke83","properties":{"formattedCitation":"(Cherel et al., 2000)","plainCitation":"(Cherel et al., 2000)"},"citationItems":[{"id":833,"uris":["http://zotero.org/users/1723945/items/ZH8CZMPV"],"uri":["http://zotero.org/users/1723945/items/ZH8CZMPV"],"itemData":{"id":833,"type":"article-journal","title":"Food and feeding ecology of the neritic-slope forager black-browed albatross and its relationships with commercial fisheries in Kerguelen waters","container-title":"Marine Ecology Progress Series","page":"183-199","volume":"207","note":"00069","author":[{"family":"Cherel","given":"Yves"},{"family":"Weimerskirch","given":"Henri"},{"family":"Trouvé","given":"Colette"}],"issued":{"date-parts":[["2000"]]}}}],"schema":"https://github.com/citation-style-language/schema/raw/master/csl-citation.json"} </w:instrText>
      </w:r>
      <w:r w:rsidRPr="003573EF">
        <w:rPr>
          <w:lang w:val="en-US"/>
        </w:rPr>
        <w:fldChar w:fldCharType="separate"/>
      </w:r>
      <w:r w:rsidRPr="003573EF">
        <w:rPr>
          <w:rFonts w:ascii="Calibri" w:hAnsi="Calibri"/>
          <w:lang w:val="en-US"/>
        </w:rPr>
        <w:t>(Cherel et al., 2000)</w:t>
      </w:r>
      <w:r w:rsidRPr="003573EF">
        <w:rPr>
          <w:lang w:val="en-US"/>
        </w:rPr>
        <w:fldChar w:fldCharType="end"/>
      </w:r>
      <w:r w:rsidRPr="003573EF">
        <w:rPr>
          <w:lang w:val="en-US"/>
        </w:rPr>
        <w:t xml:space="preserve">. However an important part of </w:t>
      </w:r>
      <w:r w:rsidR="00DB2360">
        <w:rPr>
          <w:lang w:val="en-US"/>
        </w:rPr>
        <w:t>these slope-water prey are</w:t>
      </w:r>
      <w:r w:rsidR="00DB2360" w:rsidRPr="003573EF">
        <w:rPr>
          <w:lang w:val="en-US"/>
        </w:rPr>
        <w:t xml:space="preserve"> </w:t>
      </w:r>
      <w:r w:rsidRPr="003573EF">
        <w:rPr>
          <w:lang w:val="en-US"/>
        </w:rPr>
        <w:t xml:space="preserve">also found in the gut content of </w:t>
      </w:r>
      <w:r w:rsidRPr="003573EF">
        <w:rPr>
          <w:i/>
          <w:lang w:val="en-US"/>
        </w:rPr>
        <w:t xml:space="preserve">Dissostichus eleginoides </w:t>
      </w:r>
      <w:r w:rsidRPr="003573EF">
        <w:rPr>
          <w:i/>
          <w:lang w:val="en-US"/>
        </w:rPr>
        <w:fldChar w:fldCharType="begin"/>
      </w:r>
      <w:r w:rsidRPr="003573EF">
        <w:rPr>
          <w:i/>
          <w:lang w:val="en-US"/>
        </w:rPr>
        <w:instrText xml:space="preserve"> ADDIN ZOTERO_ITEM CSL_CITATION {"citationID":"2g11tl3shv","properties":{"formattedCitation":"(Cherel et al., 2004)","plainCitation":"(Cherel et al., 2004)"},"citationItems":[{"id":832,"uris":["http://zotero.org/users/1723945/items/SCQ24XHX"],"uri":["http://zotero.org/users/1723945/items/SCQ24XHX"],"itemData":{"id":832,"type":"article-journal","title":"Cephalopod fauna of subantarctic islands: new information from predators","container-title":"Marine Ecology Progress Series","page":"143-156","volume":"266","note":"00053","author":[{"family":"Cherel","given":"Yves"},{"family":"Duhamel","given":"Guy"},{"family":"Gasco","given":"Nicolas"}],"issued":{"date-parts":[["2004"]]}}}],"schema":"https://github.com/citation-style-language/schema/raw/master/csl-citation.json"} </w:instrText>
      </w:r>
      <w:r w:rsidRPr="003573EF">
        <w:rPr>
          <w:i/>
          <w:lang w:val="en-US"/>
        </w:rPr>
        <w:fldChar w:fldCharType="separate"/>
      </w:r>
      <w:r w:rsidRPr="003573EF">
        <w:rPr>
          <w:rFonts w:ascii="Calibri" w:hAnsi="Calibri"/>
          <w:lang w:val="en-US"/>
        </w:rPr>
        <w:t>(Cherel et al., 2004)</w:t>
      </w:r>
      <w:r w:rsidRPr="003573EF">
        <w:rPr>
          <w:i/>
          <w:lang w:val="en-US"/>
        </w:rPr>
        <w:fldChar w:fldCharType="end"/>
      </w:r>
      <w:r w:rsidRPr="003573EF">
        <w:rPr>
          <w:lang w:val="en-US"/>
        </w:rPr>
        <w:t xml:space="preserve">, the main target </w:t>
      </w:r>
      <w:r w:rsidR="00F139B8">
        <w:rPr>
          <w:lang w:val="en-US"/>
        </w:rPr>
        <w:t xml:space="preserve">species </w:t>
      </w:r>
      <w:r w:rsidRPr="003573EF">
        <w:rPr>
          <w:lang w:val="en-US"/>
        </w:rPr>
        <w:t>of the fishing boats in the area</w:t>
      </w:r>
      <w:r w:rsidR="00DB2360">
        <w:rPr>
          <w:lang w:val="en-US"/>
        </w:rPr>
        <w:t>.</w:t>
      </w:r>
      <w:r w:rsidRPr="003573EF">
        <w:rPr>
          <w:lang w:val="en-US"/>
        </w:rPr>
        <w:t xml:space="preserve"> </w:t>
      </w:r>
      <w:r w:rsidR="00DB2360">
        <w:rPr>
          <w:lang w:val="en-US"/>
        </w:rPr>
        <w:t>Slope</w:t>
      </w:r>
      <w:r w:rsidRPr="003573EF">
        <w:rPr>
          <w:lang w:val="en-US"/>
        </w:rPr>
        <w:t>-water prey found in BBA gut content</w:t>
      </w:r>
      <w:r w:rsidR="00D11CBA">
        <w:rPr>
          <w:lang w:val="en-US"/>
        </w:rPr>
        <w:t>s</w:t>
      </w:r>
      <w:r w:rsidRPr="003573EF">
        <w:rPr>
          <w:lang w:val="en-US"/>
        </w:rPr>
        <w:t xml:space="preserve"> may</w:t>
      </w:r>
      <w:r w:rsidR="00F139B8">
        <w:rPr>
          <w:lang w:val="en-US"/>
        </w:rPr>
        <w:t>,</w:t>
      </w:r>
      <w:r w:rsidRPr="003573EF">
        <w:rPr>
          <w:lang w:val="en-US"/>
        </w:rPr>
        <w:t xml:space="preserve"> at least partly</w:t>
      </w:r>
      <w:r w:rsidR="00F139B8">
        <w:rPr>
          <w:lang w:val="en-US"/>
        </w:rPr>
        <w:t>,</w:t>
      </w:r>
      <w:r w:rsidRPr="003573EF">
        <w:rPr>
          <w:lang w:val="en-US"/>
        </w:rPr>
        <w:t xml:space="preserve"> reflect secondary ingestion</w:t>
      </w:r>
      <w:r w:rsidR="00F139B8">
        <w:rPr>
          <w:lang w:val="en-US"/>
        </w:rPr>
        <w:t xml:space="preserve"> </w:t>
      </w:r>
      <w:r w:rsidRPr="003573EF">
        <w:rPr>
          <w:lang w:val="en-US"/>
        </w:rPr>
        <w:fldChar w:fldCharType="begin"/>
      </w:r>
      <w:r w:rsidRPr="003573EF">
        <w:rPr>
          <w:lang w:val="en-US"/>
        </w:rPr>
        <w:instrText xml:space="preserve"> ADDIN ZOTERO_ITEM CSL_CITATION {"citationID":"Y0ZE8Tcj","properties":{"formattedCitation":"(Cherel and Klages, 1998, but see Xavier et al., 2012)","plainCitation":"(Cherel and Klages, 1998, but see Xavier et al., 2012)"},"citationItems":[{"id":835,"uris":["http://zotero.org/users/1723945/items/5PZ73GT3"],"uri":["http://zotero.org/users/1723945/items/5PZ73GT3"],"itemData":{"id":835,"type":"chapter","title":"A review of the food of albatrosses","container-title":"Albatross biology and conservation.","publisher":"Surrey Beatty &amp; Sons","publisher-place":"Chipping Norton","page":"113-136","event-place":"Chipping Norton","note":"00116","author":[{"family":"Cherel","given":"Yves"},{"family":"Klages","given":"Norbert"}],"issued":{"date-parts":[["1998"]]}}},{"id":836,"uris":["http://zotero.org/users/1723945/items/6Z6G23TB"],"uri":["http://zotero.org/users/1723945/items/6Z6G23TB"],"itemData":{"id":836,"type":"article-journal","title":"How do cephalopods become available to seabirds: can fish gut contents from tuna fishing vessels be a major food source of deep-dwelling cephalopods?","container-title":"ICES Journal of Marine Science: Journal du Conseil","abstract":"Xavier, J. C., Cherel, Y., Roberts, J., and Piatkowski, U. How do cephalopods become available to seabirds: can fish gut contents from tuna fishing vessels be a major food source of deep-dwelling cephalopods? – ICES Journal of Marine Science, doi:10.1093/icesjms/fss167.\nCephalopods are important prey for numerous seabird species. However, the physical mechanisms by which cephalopods (particularly species considered as deep-dwelling) become available to seabirds are poorly understood, and it has recently been suggested that the discarded stomachs of gutted fish captured by tuna longliners can be a major source of deep-dwelling species. Here, we identify some deep-dwelling cephalopods that appear in the diet of seabirds, review the current knowledge of their vertical distribution, and compare the stomach contents of commercially captured tuna with those of seabirds foraging in the same area. The limited available information leads us to conclude that tuna longliners are unlikely to be a major source of deep-dwelling cephalopods for seabirds. However, much more information is required on the ecology of seabird prey, particularly commercially unexploited cephalopod species, which may be obtained from scientific cruises devoted to cephalopod biological research. In addition multispecies/foodweb modelling studies may be required to explore potential interactions between seabirds, their predators and prey, and commercial fishing operations.","URL":"http://icesjms.oxfordjournals.org/content/early/2012/10/24/icesjms.fss167.abstract","DOI":"10.1093/icesjms/fss167","note":"00008","journalAbbreviation":"ICES Journal of Marine Science: Journal du Conseil","author":[{"family":"Xavier","given":"José C."},{"family":"Cherel","given":"Yves"},{"family":"Roberts","given":"Jim"},{"family":"Piatkowski","given":"Uwe"}],"issued":{"date-parts":[["2012",10,24]]}},"prefix":", but see"}],"schema":"https://github.com/citation-style-language/schema/raw/master/csl-citation.json"} </w:instrText>
      </w:r>
      <w:r w:rsidRPr="003573EF">
        <w:rPr>
          <w:lang w:val="en-US"/>
        </w:rPr>
        <w:fldChar w:fldCharType="separate"/>
      </w:r>
      <w:r w:rsidRPr="003573EF">
        <w:rPr>
          <w:rFonts w:ascii="Calibri" w:hAnsi="Calibri"/>
          <w:lang w:val="en-US"/>
        </w:rPr>
        <w:t>(Cherel and Klages, 1998, but see Xavier et al., 2012)</w:t>
      </w:r>
      <w:r w:rsidRPr="003573EF">
        <w:rPr>
          <w:lang w:val="en-US"/>
        </w:rPr>
        <w:fldChar w:fldCharType="end"/>
      </w:r>
      <w:r w:rsidRPr="003573EF">
        <w:rPr>
          <w:lang w:val="en-US"/>
        </w:rPr>
        <w:t xml:space="preserve">. Indeed our results suggest that most of the time spent sitting at the sea surface of shelf-slope waters by BBA </w:t>
      </w:r>
      <w:r w:rsidR="00EC2D92" w:rsidRPr="003573EF">
        <w:rPr>
          <w:lang w:val="en-US"/>
        </w:rPr>
        <w:t>occur</w:t>
      </w:r>
      <w:r w:rsidR="00EC2D92">
        <w:rPr>
          <w:lang w:val="en-US"/>
        </w:rPr>
        <w:t>red</w:t>
      </w:r>
      <w:r w:rsidR="00D11CBA" w:rsidRPr="003573EF">
        <w:rPr>
          <w:lang w:val="en-US"/>
        </w:rPr>
        <w:t xml:space="preserve"> </w:t>
      </w:r>
      <w:r w:rsidRPr="003573EF">
        <w:rPr>
          <w:lang w:val="en-US"/>
        </w:rPr>
        <w:t xml:space="preserve">around boats, and </w:t>
      </w:r>
      <w:r w:rsidR="00D11CBA">
        <w:rPr>
          <w:lang w:val="en-US"/>
        </w:rPr>
        <w:t>that these areas we</w:t>
      </w:r>
      <w:r w:rsidR="00D11CBA" w:rsidRPr="003573EF">
        <w:rPr>
          <w:lang w:val="en-US"/>
        </w:rPr>
        <w:t xml:space="preserve">re </w:t>
      </w:r>
      <w:r w:rsidRPr="003573EF">
        <w:rPr>
          <w:lang w:val="en-US"/>
        </w:rPr>
        <w:t xml:space="preserve">not “naturally” selected by individuals when no boats </w:t>
      </w:r>
      <w:r w:rsidR="00D11CBA">
        <w:rPr>
          <w:lang w:val="en-US"/>
        </w:rPr>
        <w:t>we</w:t>
      </w:r>
      <w:r w:rsidR="00D11CBA" w:rsidRPr="003573EF">
        <w:rPr>
          <w:lang w:val="en-US"/>
        </w:rPr>
        <w:t xml:space="preserve">re </w:t>
      </w:r>
      <w:r w:rsidRPr="003573EF">
        <w:rPr>
          <w:lang w:val="en-US"/>
        </w:rPr>
        <w:t>present, in contrast to WA. The recent development of GPS loggers able to record radar emissions from encountered boats could help quantify the risk of bias in habitat selection analyses for other populations, even when VMS data is not available, which is commonly the case</w:t>
      </w:r>
      <w:r w:rsidR="00D063E9">
        <w:rPr>
          <w:lang w:val="en-US"/>
        </w:rPr>
        <w:t xml:space="preserve"> </w:t>
      </w:r>
      <w:r w:rsidR="00760EE7">
        <w:rPr>
          <w:lang w:val="en-US"/>
        </w:rPr>
        <w:fldChar w:fldCharType="begin"/>
      </w:r>
      <w:r w:rsidR="00760EE7">
        <w:rPr>
          <w:lang w:val="en-US"/>
        </w:rPr>
        <w:instrText xml:space="preserve"> ADDIN ZOTERO_ITEM CSL_CITATION {"citationID":"2q6tdpr17j","properties":{"formattedCitation":"(Weimerskirch et al., in press)","plainCitation":"(Weimerskirch et al., in press)"},"citationItems":[{"id":972,"uris":["http://zotero.org/users/1723945/items/7WT7C63R"],"uri":["http://zotero.org/users/1723945/items/7WT7C63R"],"itemData":{"id":972,"type":"article-journal","title":"Use of radar detectors to track attendance of albatrosses at fishing vessels","container-title":"Conservation Biology","abstract":"Despite international waters covering over 60% of the world's oceans, our understanding of how fisheries in these regions shape ecosystem processes is surprisingly poor. Seabirds are known to forage at fishing vessels, with potential deleterious effects for their population, but the extent of overlap and behavior in relation to ships are poorly known. Using novel biologging devices, which can detect radar emissions to record the position of boats and seabirds, we measured the true extent of the overlap between seabirds and fishing vessels, and generated estimates of the intensity of fishing and distribution of vessels in international waters. During breeding, wandering albatrosses from the Crozet islands patrolled an area of more than 10 million square kilometers and as much as 79.5% of birds equipped with loggers detected vessels, at distances up to 2500 km from the colony, modifying their natural foraging behavior to attend boats. The extent of this overlap has widespread implications for bycatch risk in seabirds and reveals the areas of intense fishing throughout the ocean. We suggest that seabirds equipped with radar detectors are excellent monitors of the presence of vessels in the southern ocean, offering a new way to monitor fisheries. The method used opens new perspectives to monitor the presence of illegal fisheries and to better understand the impact of fisheries on seabirds. This article is protected by copyright. All rights reserved","URL":"http://dx.doi.org/10.1111/cobi.12965","DOI":"10.1111/cobi.12965","ISSN":"1523-1739","note":"00000","journalAbbreviation":"Conservation Biology","author":[{"family":"Weimerskirch","given":"H."},{"family":"Filippi","given":"D.P."},{"family":"Collet","given":"J."},{"family":"Waugh","given":"S.M."},{"family":"Patrick","given":"S.C."}],"issued":{"literal":"in press"}}}],"schema":"https://github.com/citation-style-language/schema/raw/master/csl-citation.json"} </w:instrText>
      </w:r>
      <w:r w:rsidR="00760EE7">
        <w:rPr>
          <w:lang w:val="en-US"/>
        </w:rPr>
        <w:fldChar w:fldCharType="separate"/>
      </w:r>
      <w:r w:rsidR="00760EE7" w:rsidRPr="00263DBA">
        <w:rPr>
          <w:rFonts w:ascii="Calibri" w:hAnsi="Calibri"/>
          <w:lang w:val="en-US"/>
        </w:rPr>
        <w:t>(Weimerskirch et al., in press)</w:t>
      </w:r>
      <w:r w:rsidR="00760EE7">
        <w:rPr>
          <w:lang w:val="en-US"/>
        </w:rPr>
        <w:fldChar w:fldCharType="end"/>
      </w:r>
      <w:r w:rsidRPr="003573EF">
        <w:rPr>
          <w:lang w:val="en-US"/>
        </w:rPr>
        <w:t xml:space="preserve">. </w:t>
      </w:r>
    </w:p>
    <w:p w14:paraId="1F95019C" w14:textId="45DC7EFD" w:rsidR="00AC326B" w:rsidRPr="003573EF" w:rsidRDefault="00AC326B" w:rsidP="00F75B02">
      <w:pPr>
        <w:jc w:val="both"/>
        <w:rPr>
          <w:lang w:val="en-US"/>
        </w:rPr>
      </w:pPr>
      <w:r w:rsidRPr="003573EF">
        <w:rPr>
          <w:lang w:val="en-US"/>
        </w:rPr>
        <w:tab/>
        <w:t>Finally, our results have also strong implication</w:t>
      </w:r>
      <w:r w:rsidR="00D11CBA">
        <w:rPr>
          <w:lang w:val="en-US"/>
        </w:rPr>
        <w:t>s</w:t>
      </w:r>
      <w:r w:rsidRPr="003573EF">
        <w:rPr>
          <w:lang w:val="en-US"/>
        </w:rPr>
        <w:t xml:space="preserve"> for the conservation of seabird species. First, many populations worldwide are at risk of being caught in long lines </w:t>
      </w:r>
      <w:r w:rsidRPr="003573EF">
        <w:rPr>
          <w:lang w:val="en-US"/>
        </w:rPr>
        <w:fldChar w:fldCharType="begin"/>
      </w:r>
      <w:r w:rsidRPr="003573EF">
        <w:rPr>
          <w:lang w:val="en-US"/>
        </w:rPr>
        <w:instrText xml:space="preserve"> ADDIN ZOTERO_ITEM CSL_CITATION {"citationID":"2oboah7vv9","properties":{"formattedCitation":"(Anderson et al., 2011)","plainCitation":"(Anderson et al., 2011)"},"citationItems":[{"id":64,"uris":["http://zotero.org/users/1723945/items/9RUX3EAX"],"uri":["http://zotero.org/users/1723945/items/9RUX3EAX"],"itemData":{"id":64,"type":"article-journal","title":"Global seabird bycatch in longline fisheries","container-title":"Endangered Species Research","page":"91-106","volume":"14","issue":"2","note":"00108","author":[{"family":"Anderson","given":"Orea RJ"},{"family":"Small","given":"Cleo J."},{"family":"Croxall","given":"John P."},{"family":"Dunn","given":"Euan K."},{"family":"Sullivan","given":"Benedict J."},{"family":"Yates","given":"Oliver"},{"family":"Black","given":"Andrew"}],"issued":{"date-parts":[["2011"]]}}}],"schema":"https://github.com/citation-style-language/schema/raw/master/csl-citation.json"} </w:instrText>
      </w:r>
      <w:r w:rsidRPr="003573EF">
        <w:rPr>
          <w:lang w:val="en-US"/>
        </w:rPr>
        <w:fldChar w:fldCharType="separate"/>
      </w:r>
      <w:r w:rsidRPr="003573EF">
        <w:rPr>
          <w:rFonts w:ascii="Calibri" w:hAnsi="Calibri"/>
          <w:lang w:val="en-US"/>
        </w:rPr>
        <w:t>(Anderson et al., 2011)</w:t>
      </w:r>
      <w:r w:rsidRPr="003573EF">
        <w:rPr>
          <w:lang w:val="en-US"/>
        </w:rPr>
        <w:fldChar w:fldCharType="end"/>
      </w:r>
      <w:r w:rsidRPr="003573EF">
        <w:rPr>
          <w:lang w:val="en-US"/>
        </w:rPr>
        <w:t xml:space="preserve">. Our results emphasize the need to directly quantify the behavioral response of seabirds </w:t>
      </w:r>
      <w:r w:rsidR="00725499">
        <w:rPr>
          <w:lang w:val="en-US"/>
        </w:rPr>
        <w:t>at</w:t>
      </w:r>
      <w:r w:rsidR="00725499" w:rsidRPr="003573EF">
        <w:rPr>
          <w:lang w:val="en-US"/>
        </w:rPr>
        <w:t xml:space="preserve"> </w:t>
      </w:r>
      <w:r w:rsidRPr="003573EF">
        <w:rPr>
          <w:lang w:val="en-US"/>
        </w:rPr>
        <w:t xml:space="preserve">boats if we are to accurately estimate interaction risks quantitatively </w:t>
      </w:r>
      <w:r w:rsidRPr="003573EF">
        <w:rPr>
          <w:lang w:val="en-US"/>
        </w:rPr>
        <w:fldChar w:fldCharType="begin"/>
      </w:r>
      <w:r w:rsidR="007008FA" w:rsidRPr="003573EF">
        <w:rPr>
          <w:lang w:val="en-US"/>
        </w:rPr>
        <w:instrText xml:space="preserve"> ADDIN ZOTERO_ITEM CSL_CITATION {"citationID":"ro4p1s3vg","properties":{"formattedCitation":"(Croxall et al., 2013; Torres et al., 2013b)","plainCitation":"(Croxall et al., 2013; Torres et al., 2013b)"},"citationItems":[{"id":71,"uris":["http://zotero.org/users/1723945/items/AP9CWVQX"],"uri":["http://zotero.org/users/1723945/items/AP9CWVQX"],"itemData":{"id":71,"type":"article-journal","title":"Appropriate scales and data to manage seabird-fishery interactions: Comment on Torres et al. (2013)","container-title":"Marine Ecology Progress Series","page":"297-300","volume":"493","abstract":"Torres et al. (2013; Mar Ecol Prog Ser 473:275-289) use fine-scale data on tracked locations of one species of albatross and fishing vessels to make a variety of assertions on interactions between them, especially in relation to risk of bycatch. Some of these assertions are incorrect, and we seek to clarify the issues and perspectives involved. We argue that while a fine-scale approach can provide interesting insights into foraging behaviour, large-scale risk analysis is needed because management measures (e.g. for bycatch mitigation) need to operate across all vessels in a fishery and across all seabird species at risk from the fishing operation. In addition, an estimate of 10% time spent in close proximity to vessels cannot be used to infer low bycatch risk alone: such an inference would need comparison to bycatch rate data. The analysis also does not take into account a number of factors known to affect the nature and duration of the association of albatrosses with fishing vessels, which limits the conclusions that can be drawn. However, fine-scale studies can provide important insight into factors affecting individual bycatch events, and studies at fine and broad scales will be complementary.","DOI":"10.3354/meps10599","ISSN":"0171-8630","note":"00000","journalAbbreviation":"Mar Ecol Prog Ser","author":[{"family":"Croxall","given":"John"},{"family":"Small","given":"Cleo"},{"family":"Sullivan","given":"Ben"},{"family":"Wanless","given":"Ross"},{"family":"Frere","given":"Esteban"},{"family":"Lascelles","given":"Ben"},{"family":"Ramirez","given":"Ivan"},{"family":"Sato","given":"Mayumi"},{"family":"Yates","given":"Oli"}],"issued":{"date-parts":[["2013",11,20]]}}},{"id":192,"uris":["http://zotero.org/users/1723945/items/MEA2J3E4"],"uri":["http://zotero.org/users/1723945/items/MEA2J3E4"],"itemData":{"id":192,"type":"article-journal","title":"Scale-dependence of seabird-fishery data analysis and management: Reply to Croxall et al. (2013)","container-title":"Marine Ecology Progress Series","page":"301-304","volume":"493","abstract":"Croxall et al. (2013; Mar Ecol Prog Ser 493:297-300) assert that fine-scale analysis of seabird-fisheries overlap, such as that presented in Torres et al. (2013; Mar Ecol Prog Ser 473:275-289), is of limited value for the assessment and management of seabird bycatch. In contrast, we consider that the highly dynamic movement patterns of both seabirds and fishing vessels necessitate analyses at multiple scales to fully understand the spatio-temporal variation in their associations. Conservation management of seabird bycatch in fishing operations can be applied at multiple scales from large ocean basins to small sub-national management units. We argue that the appropriate scale of analysis of seabird−fishery overlap is dependent on the data available and on the scale of management to be applied. The criticism by Croxall et al. (2013) of our analytical methods and interpretation of results does not affect the derived rates of overlap between Buller’s albatrosses and fishing vessels. Studies of seabird-fisheries overlap at all scales are trending toward analyses at smaller spatial and temporal scales, supporting the conclusion of Torres et al. (2013) that scaling down such analyses is valuable for improving our ecological understanding of seabird-fishery associations and for the conservation management of seabird bycatch.","DOI":"10.3354/meps10600","ISSN":"0171-8630","journalAbbreviation":"Mar Ecol Prog Ser","author":[{"family":"Torres","given":"Leigh. G."},{"family":"Sagar","given":"Paul M."},{"family":"Thompson","given":"David R."},{"family":"Phillips","given":"R.A."}],"issued":{"date-parts":[["2013",11,20]]}}}],"schema":"https://github.com/citation-style-language/schema/raw/master/csl-citation.json"} </w:instrText>
      </w:r>
      <w:r w:rsidRPr="003573EF">
        <w:rPr>
          <w:lang w:val="en-US"/>
        </w:rPr>
        <w:fldChar w:fldCharType="separate"/>
      </w:r>
      <w:r w:rsidR="007008FA" w:rsidRPr="003573EF">
        <w:rPr>
          <w:rFonts w:ascii="Calibri" w:hAnsi="Calibri"/>
          <w:lang w:val="en-US"/>
        </w:rPr>
        <w:t>(Croxall et al., 2013; Torres et al., 2013b)</w:t>
      </w:r>
      <w:r w:rsidRPr="003573EF">
        <w:rPr>
          <w:lang w:val="en-US"/>
        </w:rPr>
        <w:fldChar w:fldCharType="end"/>
      </w:r>
      <w:r w:rsidRPr="003573EF">
        <w:rPr>
          <w:lang w:val="en-US"/>
        </w:rPr>
        <w:t xml:space="preserve">. Overlaying seabirds foraging areas over large scale maps of fishing activity enables </w:t>
      </w:r>
      <w:r w:rsidR="00725499">
        <w:rPr>
          <w:lang w:val="en-US"/>
        </w:rPr>
        <w:t xml:space="preserve">us </w:t>
      </w:r>
      <w:r w:rsidRPr="003573EF">
        <w:rPr>
          <w:lang w:val="en-US"/>
        </w:rPr>
        <w:t>to estimate whether a population is at risk of encountering boats</w:t>
      </w:r>
      <w:r w:rsidR="00F10C3F">
        <w:rPr>
          <w:lang w:val="en-US"/>
        </w:rPr>
        <w:t>.</w:t>
      </w:r>
      <w:r w:rsidRPr="003573EF">
        <w:rPr>
          <w:lang w:val="en-US"/>
        </w:rPr>
        <w:t xml:space="preserve"> </w:t>
      </w:r>
      <w:r w:rsidR="00F10C3F">
        <w:rPr>
          <w:lang w:val="en-US"/>
        </w:rPr>
        <w:t>O</w:t>
      </w:r>
      <w:r w:rsidRPr="003573EF">
        <w:rPr>
          <w:lang w:val="en-US"/>
        </w:rPr>
        <w:t xml:space="preserve">ur results </w:t>
      </w:r>
      <w:r w:rsidR="00F10C3F">
        <w:rPr>
          <w:lang w:val="en-US"/>
        </w:rPr>
        <w:t xml:space="preserve">however </w:t>
      </w:r>
      <w:r w:rsidRPr="003573EF">
        <w:rPr>
          <w:lang w:val="en-US"/>
        </w:rPr>
        <w:t xml:space="preserve">show that the response to encountered boats can largely vary beyond encounter chances, and are currently challenging to predict, even qualitatively. Second, our results also highlight that even after mitigation measures are implemented to limit food availability to seabirds, and reduce bycatch risks, seabirds can still be strongly attracted to boats. In the particular case of the toothfish fishery operating in the French EEZs, it </w:t>
      </w:r>
      <w:r w:rsidR="00725499">
        <w:rPr>
          <w:lang w:val="en-US"/>
        </w:rPr>
        <w:t>is</w:t>
      </w:r>
      <w:r w:rsidRPr="003573EF">
        <w:rPr>
          <w:lang w:val="en-US"/>
        </w:rPr>
        <w:t xml:space="preserve"> important to quantify the amount of food seabirds can actually obtain now that mitigation measures have efficiently been implemented to reduce albatross bycatch </w:t>
      </w:r>
      <w:r w:rsidRPr="003573EF">
        <w:rPr>
          <w:lang w:val="en-US"/>
        </w:rPr>
        <w:fldChar w:fldCharType="begin"/>
      </w:r>
      <w:r w:rsidRPr="003573EF">
        <w:rPr>
          <w:lang w:val="en-US"/>
        </w:rPr>
        <w:instrText xml:space="preserve"> ADDIN ZOTERO_ITEM CSL_CITATION {"citationID":"1cmamfho3s","properties":{"formattedCitation":"{\\rtf (Delord et al., 2005; Journal Officiel des Terres Australes et Antarctiques Fran\\uc0\\u231{}aises, 2010)}","plainCitation":"(Delord et al., 2005; Journal Officiel des Terres Australes et Antarctiques Françaises, 2010)","dontUpdate</w:instrText>
      </w:r>
      <w:r w:rsidRPr="00304EB9">
        <w:instrText>":true},"citationItems":[{"id":214,"uris":["http://zotero.org/users/1723945/items/QH232GHM"],"uri":["http://zotero.org/users/1723945/items/QH232GHM"],"itemData":{"id":214,"type":"article-journal","title":"Seabird mortality in the Patagonian toothfish longline fishery around Crozet and Kerguelen Islands, 2001–2003","container-title":"CCAMLR Science","page":"53-80","volume":"12","author":[{"family":"Delord","given":"K."},{"family":"Gasco","given":"N."},{"family":"Weimerskirch","given":"H."},{"family":"Barbraud","given":"C."},{"family":"Micol","given":"T."}],"issued":{"date-parts":[["2005"]]}}},{"id":582,"uris":["http://zotero.org/users/1723945/items/M5CTWG92"],"uri":["http://zotero.org/users/1723945/items/M5CTWG92"],"itemData":{"id":582,"type":"legislation","title":"Arrêté n° 2010-53 du 30 août 2010 prescrivant les règles encadrant l’exercice de la pêche à la légine (Dissostichus eleginoides), aux raies (Bathyr</w:instrText>
      </w:r>
      <w:r w:rsidRPr="007A1A09">
        <w:instrText xml:space="preserve">aja eatonii, Bathyraja irrasa, Raja taaf), au grenadier (Macrourus carinatus), autorisée dans les zones économiques exclusives de Crozet et de Kerguelen.","page":"17-18","section":"Annexe II - Exercice de la pêche","URL":"http://www.taaf.fr/IMG/pdf/no_47_-_3eme_trimestre_2010.pdf","note":"00000","number":"2010-53","shortTitle":"JO des TAAF","author":[{"family":"Journal Officiel des Terres Australes et Antarctiques Françaises","given":""}],"issued":{"date-parts":[["2010",8,30]]}}}],"schema":"https://github.com/citation-style-language/schema/raw/master/csl-citation.json"} </w:instrText>
      </w:r>
      <w:r w:rsidRPr="003573EF">
        <w:rPr>
          <w:lang w:val="en-US"/>
        </w:rPr>
        <w:fldChar w:fldCharType="separate"/>
      </w:r>
      <w:r w:rsidRPr="007A1A09">
        <w:rPr>
          <w:rFonts w:cs="Times New Roman"/>
        </w:rPr>
        <w:t xml:space="preserve">(Delord et al., 2005; Journal Officiel des Terres Australes et Antarctiques Françaises, 2010, sec. </w:t>
      </w:r>
      <w:r w:rsidRPr="003573EF">
        <w:rPr>
          <w:rFonts w:cs="Times New Roman"/>
          <w:lang w:val="en-US"/>
        </w:rPr>
        <w:t>Annexe II-Exercice de la pêche)</w:t>
      </w:r>
      <w:r w:rsidRPr="003573EF">
        <w:rPr>
          <w:lang w:val="en-US"/>
        </w:rPr>
        <w:fldChar w:fldCharType="end"/>
      </w:r>
      <w:r w:rsidRPr="003573EF">
        <w:rPr>
          <w:lang w:val="en-US"/>
        </w:rPr>
        <w:t>. Indeed, lines are set only at night, so that baits are not accessible to diurnal albatrosses, to avoid them being hooked</w:t>
      </w:r>
      <w:r w:rsidR="00F10C3F">
        <w:rPr>
          <w:lang w:val="en-US"/>
        </w:rPr>
        <w:t>.</w:t>
      </w:r>
      <w:r w:rsidRPr="003573EF">
        <w:rPr>
          <w:lang w:val="en-US"/>
        </w:rPr>
        <w:t xml:space="preserve"> </w:t>
      </w:r>
      <w:r w:rsidR="00F10C3F">
        <w:rPr>
          <w:lang w:val="en-US"/>
        </w:rPr>
        <w:t>I</w:t>
      </w:r>
      <w:r w:rsidRPr="003573EF">
        <w:rPr>
          <w:lang w:val="en-US"/>
        </w:rPr>
        <w:t xml:space="preserve">n addition, fishermen are required to limit </w:t>
      </w:r>
      <w:r w:rsidR="00707EC2">
        <w:rPr>
          <w:lang w:val="en-US"/>
        </w:rPr>
        <w:t xml:space="preserve">discards </w:t>
      </w:r>
      <w:r w:rsidRPr="003573EF">
        <w:rPr>
          <w:lang w:val="en-US"/>
        </w:rPr>
        <w:t xml:space="preserve">at maximum, and </w:t>
      </w:r>
      <w:r w:rsidR="00707EC2">
        <w:rPr>
          <w:lang w:val="en-US"/>
        </w:rPr>
        <w:t xml:space="preserve">to </w:t>
      </w:r>
      <w:r w:rsidRPr="003573EF">
        <w:rPr>
          <w:lang w:val="en-US"/>
        </w:rPr>
        <w:t xml:space="preserve">restrict them to periods when boats are not hauling lines, </w:t>
      </w:r>
      <w:r w:rsidR="00725499">
        <w:rPr>
          <w:lang w:val="en-US"/>
        </w:rPr>
        <w:t>which</w:t>
      </w:r>
      <w:r w:rsidR="00725499" w:rsidRPr="003573EF">
        <w:rPr>
          <w:lang w:val="en-US"/>
        </w:rPr>
        <w:t xml:space="preserve"> </w:t>
      </w:r>
      <w:r w:rsidRPr="003573EF">
        <w:rPr>
          <w:lang w:val="en-US"/>
        </w:rPr>
        <w:t xml:space="preserve">is when BBA and WA are more actively attending boats </w:t>
      </w:r>
      <w:r w:rsidRPr="003573EF">
        <w:rPr>
          <w:lang w:val="en-US"/>
        </w:rPr>
        <w:fldChar w:fldCharType="begin"/>
      </w:r>
      <w:r w:rsidR="00C7469C">
        <w:rPr>
          <w:lang w:val="en-US"/>
        </w:rPr>
        <w:instrText xml:space="preserve"> ADDIN ZOTERO_ITEM CSL_CITATION {"citationID":"0PbzbFAy","properties":{"formattedCitation":"(see also Collet et al., 2017)","plainCitation":"(see also Collet et al., 2017)"},"citationItems":[{"id":939,"uris":["http://zotero.org/users/1723945/items/2CPDAIH6"],"uri":["http://zotero.org/users/1723945/items/2CPDAIH6"],"itemData":{"id":939,"type":"article-journal","title":"Behavioral responses to encounter of fishing boats in wandering albatrosses","container-title":"Ecology and Evolution","note":"00000","author":[{"family":"Collet","given":"Julien"},{"family":"Patrick","given":"Samantha C."},{"family":"Weimerskirch","given":"Henri"}],"issued":{"date-parts":[["2017"]]}},"prefix":"see also"}],"schema":"https://github.com/citation-style-language/schema/raw/master/csl-citation.json"} </w:instrText>
      </w:r>
      <w:r w:rsidRPr="003573EF">
        <w:rPr>
          <w:lang w:val="en-US"/>
        </w:rPr>
        <w:fldChar w:fldCharType="separate"/>
      </w:r>
      <w:r w:rsidR="00C7469C" w:rsidRPr="00263DBA">
        <w:rPr>
          <w:rFonts w:ascii="Calibri" w:hAnsi="Calibri"/>
          <w:lang w:val="en-US"/>
        </w:rPr>
        <w:t>(see also Collet et al., 2017)</w:t>
      </w:r>
      <w:r w:rsidRPr="003573EF">
        <w:rPr>
          <w:lang w:val="en-US"/>
        </w:rPr>
        <w:fldChar w:fldCharType="end"/>
      </w:r>
      <w:r w:rsidRPr="003573EF">
        <w:rPr>
          <w:lang w:val="en-US"/>
        </w:rPr>
        <w:t xml:space="preserve">. Being </w:t>
      </w:r>
      <w:r w:rsidRPr="003573EF">
        <w:rPr>
          <w:lang w:val="en-US"/>
        </w:rPr>
        <w:lastRenderedPageBreak/>
        <w:t>able to quantify the amount of food that albatrosses can obtain from the fishery is the next step to be able to interpret the differences in attraction between species.</w:t>
      </w:r>
    </w:p>
    <w:p w14:paraId="326B7BCA" w14:textId="262BF1B5" w:rsidR="00D755CE" w:rsidRPr="003573EF" w:rsidRDefault="00AC326B" w:rsidP="00F75B02">
      <w:pPr>
        <w:ind w:firstLine="708"/>
        <w:jc w:val="both"/>
        <w:rPr>
          <w:lang w:val="en-US"/>
        </w:rPr>
      </w:pPr>
      <w:r w:rsidRPr="003573EF">
        <w:rPr>
          <w:lang w:val="en-US"/>
        </w:rPr>
        <w:t>In conclusion, we stress that more studies should attempt to describe individual foraging decisions relative to PAFS</w:t>
      </w:r>
      <w:r w:rsidR="00F10C3F">
        <w:rPr>
          <w:lang w:val="en-US"/>
        </w:rPr>
        <w:t xml:space="preserve"> and the factors affecting them</w:t>
      </w:r>
      <w:r w:rsidRPr="003573EF">
        <w:rPr>
          <w:lang w:val="en-US"/>
        </w:rPr>
        <w:t xml:space="preserve">. Indeed our results clearly demonstrate that the attraction probability once in the vicinity of fishing boats, the residence time and the spatial distribution when attending boats, can largely vary between two similar species </w:t>
      </w:r>
      <w:r w:rsidR="00725499">
        <w:rPr>
          <w:lang w:val="en-US"/>
        </w:rPr>
        <w:t>and during periods w</w:t>
      </w:r>
      <w:r w:rsidR="007B18A2">
        <w:rPr>
          <w:lang w:val="en-US"/>
        </w:rPr>
        <w:t>ith</w:t>
      </w:r>
      <w:r w:rsidR="00725499">
        <w:rPr>
          <w:lang w:val="en-US"/>
        </w:rPr>
        <w:t xml:space="preserve"> </w:t>
      </w:r>
      <w:r w:rsidRPr="003573EF">
        <w:rPr>
          <w:lang w:val="en-US"/>
        </w:rPr>
        <w:t>different energetic requirements for the same species. This is in contrast with a study at the intra-specific scale in WA that overall showed minor variations across individuals of different age and sex</w:t>
      </w:r>
      <w:r w:rsidR="00725499">
        <w:rPr>
          <w:lang w:val="en-US"/>
        </w:rPr>
        <w:t xml:space="preserve"> </w:t>
      </w:r>
      <w:r w:rsidR="00C7469C">
        <w:rPr>
          <w:lang w:val="en-US"/>
        </w:rPr>
        <w:fldChar w:fldCharType="begin"/>
      </w:r>
      <w:r w:rsidR="00C7469C">
        <w:rPr>
          <w:lang w:val="en-US"/>
        </w:rPr>
        <w:instrText xml:space="preserve"> ADDIN ZOTERO_ITEM CSL_CITATION {"citationID":"mt3t31vne","properties":{"formattedCitation":"(Collet et al., 2017)","plainCitation":"(Collet et al., 2017)"},"citationItems":[{"id":939,"uris":["http://zotero.org/users/1723945/items/2CPDAIH6"],"uri":["http://zotero.org/users/1723945/items/2CPDAIH6"],"itemData":{"id":939,"type":"article-journal","title":"Behavioral responses to encounter of fishing boats in wandering albatrosses","container-title":"Ecology and Evolution","note":"00000","author":[{"family":"Collet","given":"Julien"},{"family":"Patrick","given":"Samantha C."},{"family":"Weimerskirch","given":"Henri"}],"issued":{"date-parts":[["2017"]]}}}],"schema":"https://github.com/citation-style-language/schema/raw/master/csl-citation.json"} </w:instrText>
      </w:r>
      <w:r w:rsidR="00C7469C">
        <w:rPr>
          <w:lang w:val="en-US"/>
        </w:rPr>
        <w:fldChar w:fldCharType="separate"/>
      </w:r>
      <w:r w:rsidR="00C7469C" w:rsidRPr="00263DBA">
        <w:rPr>
          <w:rFonts w:ascii="Calibri" w:hAnsi="Calibri"/>
          <w:lang w:val="en-US"/>
        </w:rPr>
        <w:t>(Collet et al., 2017)</w:t>
      </w:r>
      <w:r w:rsidR="00C7469C">
        <w:rPr>
          <w:lang w:val="en-US"/>
        </w:rPr>
        <w:fldChar w:fldCharType="end"/>
      </w:r>
      <w:r w:rsidRPr="003573EF">
        <w:rPr>
          <w:lang w:val="en-US"/>
        </w:rPr>
        <w:t xml:space="preserve">. </w:t>
      </w:r>
      <w:r w:rsidR="00582198" w:rsidRPr="003573EF">
        <w:rPr>
          <w:lang w:val="en-US"/>
        </w:rPr>
        <w:t>We suggest that “hungry” individuals</w:t>
      </w:r>
      <w:r w:rsidR="005B535D" w:rsidRPr="003573EF">
        <w:rPr>
          <w:lang w:val="en-US"/>
        </w:rPr>
        <w:t>, with higher energetic needs and/or scarcer natural prey,</w:t>
      </w:r>
      <w:r w:rsidR="00582198" w:rsidRPr="003573EF">
        <w:rPr>
          <w:lang w:val="en-US"/>
        </w:rPr>
        <w:t xml:space="preserve"> </w:t>
      </w:r>
      <w:r w:rsidR="005B535D" w:rsidRPr="003573EF">
        <w:rPr>
          <w:lang w:val="en-US"/>
        </w:rPr>
        <w:t>rather than generalist species, may be</w:t>
      </w:r>
      <w:r w:rsidR="00582198" w:rsidRPr="003573EF">
        <w:rPr>
          <w:lang w:val="en-US"/>
        </w:rPr>
        <w:t xml:space="preserve"> the one</w:t>
      </w:r>
      <w:r w:rsidR="00725499">
        <w:rPr>
          <w:lang w:val="en-US"/>
        </w:rPr>
        <w:t>s</w:t>
      </w:r>
      <w:r w:rsidR="00582198" w:rsidRPr="003573EF">
        <w:rPr>
          <w:lang w:val="en-US"/>
        </w:rPr>
        <w:t xml:space="preserve"> most likely to attend PAFS </w:t>
      </w:r>
      <w:r w:rsidR="00725499" w:rsidRPr="003573EF">
        <w:rPr>
          <w:lang w:val="en-US"/>
        </w:rPr>
        <w:fldChar w:fldCharType="begin"/>
      </w:r>
      <w:r w:rsidR="00725499" w:rsidRPr="003573EF">
        <w:rPr>
          <w:lang w:val="en-US"/>
        </w:rPr>
        <w:instrText xml:space="preserve"> ADDIN ZOTERO_ITEM CSL_CITATION {"citationID":"LBNAiDjy","properties":{"formattedCitation":"(Gilbert et al., 2016; Monsarrat et al., 2013; Tew Kai et al., 2013)","plainCitation":"(Gilbert et al., 2016; Monsarrat et al., 2013; Tew Kai et al., 2013)"},"citationItems":[{"id":800,"uris":["http://zotero.org/users/1723945/items/QMBCVKP3"],"uri":["http://zotero.org/users/1723945/items/QMBCVKP3"],"itemData":{"id":800,"type":"article-journal","title":"Are white storks addicted to junk food? Impacts of landfill use on the movement and behaviour of resident white storks (Ciconia ciconia) from a partially migratory population","container-title":"Movement ecology","page":"1","volume":"4","issue":"1","note":"00001","author":[{"family":"Gilbert","given":"Nathalie I."},{"family":"Correia","given":"Ricardo A."},{"family":"Silva","given":"João Paulo"},{"family":"Pacheco","given":"Carlos"},{"family":"Catry","given":"Inês"},{"family":"Atkinson","given":"Philip W."},{"family":"Gill","given":"Jenny A."},{"family":"Franco","given":"Aldina MA"}],"issued":{"date-parts":[["2016"]]}}},{"id":801,"uris":["http://zotero.org/users/1723945/items/VUNACNIC"],"uri":["http://zotero.org/users/1723945/items/VUNACNIC"],"itemData":{"id":801,"type":"article-journal","title":"How Predictability of Feeding Patches Affects Home Range and Foraging Habitat Selection in Avian Social Scavengers?","container-title":"PLoS ONE","page":"e53077","volume":"8","issue":"1","abstract":"Feeding stations are commonly used to sustain conservation programs of scavengers but their impact on behaviour is still debated. They increase the temporal and spatial predictability of food resources while scavengers have supposedly evolved to search for unpredictable resources. In the Grands Causses (France), a reintroduced population of Griffon vultures Gyps fulvus can find carcasses at three types of sites: 1. “light feeding stations”, where farmers can drop carcasses at their farm (spatially predictable), 2. “heavy feeding stations”, where carcasses from nearby farms are concentrated (spatially and temporally predictable) and 3. open grasslands, where resources are randomly distributed (unpredictable). The impact of feeding stations on vulture’s foraging behaviour was investigated using 28 GPS-tracked vultures. The average home range size was maximal in spring (1272±752 km2) and minimal in winter (473±237 km2) and was highly variable among individuals. Analyses of home range characteristics and feeding habitat selection via compositional analysis showed that feeding stations were always preferred compared to the rest of the habitat where vultures can find unpredictable resources. Feeding stations were particularly used when resources were scarce (summer) or when flight conditions were poor (winter), limiting long-ranging movements. However, when flight conditions were optimal, home ranges also encompassed large areas of grassland where vultures could find unpredictable resources, suggesting that vultures did not lose their natural ability to forage on unpredictable resources, even when feeding stations were available. However during seasons when food abundance and flight conditions were not limited, vultures seemed to favour light over heavy feeding stations, probably because of the reduced intraspecific competition and a pattern closer to the natural dispersion of resources in the landscape. Light feeding stations are interesting tools for managing food resources, but don’t prevent vultures to feed at other places with possibly high risk of intoxication (poison).","DOI":"10.1371/journal.pone.0053077","note":"00047","journalAbbreviation":"PLoS ONE","author":[{"family":"Monsarrat","given":"Sophie"},{"family":"Benhamou","given":"Simon"},{"family":"Sarrazin","given":"François"},{"family":"Bessa-Gomes","given":"Carmen"},{"family":"Bouten","given":"Willem"},{"family":"Duriez","given":"Olivier"}],"issued":{"date-parts":[["2013",1,3]]}}},{"id":43,"uris":["http://zotero.org/users/1723945/items/6T6PX4CN"],"uri":["http://zotero.org/users/1723945/items/6T6PX4CN"],"itemData":{"id":43,"type":"article-journal","title":"Are Cape gannets dependent upon fishery waste? A multi-scale analysis using seabird GPS-tracking, hydro-acoustic surveys of pelagic fish and vessel monitoring systems","container-title":"Journal of Applied Ecology","page":"659-670","volume":"50","issue":"3","abstract":"* Climate change and fishing impact marine ecosystems, potentially modifying the availability of small pelagic fish to marine top predators. Some seabirds that primarily rely upon these resources have switched to feeding on fishery waste. It has therefore been argued that seabirds might become dependent upon this artificial resource.\n\n\n* To test this hypothesis, we studied the foraging behaviour of Cape gannets Morus capensis breeding off the coast of South Africa using high-resolution Global Positioning System-tracking in relation to the availability of pelagic fish assessed by acoustic at-sea surveys, and fishing effort by the two main south African fisheries (purse seiners that compete with seabirds for pelagic fish, and demersal trawlers that process fish at sea and discharge fish waste) tracked with vessel monitoring systems. Conjoint seabird, fish and fisheries information were analysed at mesoscale (c. 100 km) and sub-mesoscale (c. 10 km) in years of high (2002), medium (2009) and low (2005) pelagic fish biomass within gannets' foraging range.\n\n\n* We found substantial inter-annual variability in spatial use by breeding gannets, which was driven primarily by pelagic fish availability. At the mesoscale, birds and purse seiners exploited similar marine areas, but no fine-scale dependence of birds on purse seiners was detected. Crucially, fine-scale dependence of gannets upon trawlers producing fishery waste was only detected in 2005, when pelagic fish biomass was lowest, indicating a direct effect of trawlers on gannet foraging behaviour in the absence of natural prey.\n\n\n* Further overlap analyses of gannet and trawler foraging areas during 2002–2010 confirmed that breeding birds only seek trawlers when pelagic fish availability is low, strongly suggesting reversible seabird dependency upon fishery waste.\n\n\n* Synthesis and applications. Our study demonstrates that seabirds such as Cape gannets depend on fishery waste when their natural prey is scarce, but revert to feeding on natural resources whenever available, showing highly flexible foraging behaviour. These results have important implications in the context of the anticipated legislation banning at-sea disposal of fishery waste in different regions, including European seas, highlighting the necessity to concomitantly promote sustainable fishing allowing the restoration of pelagic fish stocks.","DOI":"10.1111/1365-2664.12086","ISSN":"1365-2664","note":"00009","journalAbbreviation":"J Appl Ecol","author":[{"family":"Tew Kai","given":"Emilie"},{"family":"Benhamou","given":"Simon"},{"family":"Lingen","given":"Carl D.","non-dropping-particle":"van der"},{"family":"Coetzee","given":"Janet C."},{"family":"Pichegru","given":"Lorien"},{"family":"Ryan","given":"Peter G."},{"family":"Grémillet","given":"David"}],"issued":{"date-parts":[["2013",6,1]]}}}],"schema":"https://github.com/citation-style-language/schema/raw/master/csl-citation.json"} </w:instrText>
      </w:r>
      <w:r w:rsidR="00725499" w:rsidRPr="003573EF">
        <w:rPr>
          <w:lang w:val="en-US"/>
        </w:rPr>
        <w:fldChar w:fldCharType="separate"/>
      </w:r>
      <w:r w:rsidR="00725499" w:rsidRPr="003573EF">
        <w:rPr>
          <w:rFonts w:ascii="Calibri" w:hAnsi="Calibri"/>
          <w:lang w:val="en-US"/>
        </w:rPr>
        <w:t>(Gilbert et al., 2016; Monsarrat et al., 2013; Tew Kai et al., 2013)</w:t>
      </w:r>
      <w:r w:rsidR="00725499" w:rsidRPr="003573EF">
        <w:rPr>
          <w:lang w:val="en-US"/>
        </w:rPr>
        <w:fldChar w:fldCharType="end"/>
      </w:r>
      <w:r w:rsidR="00725499">
        <w:rPr>
          <w:lang w:val="en-US"/>
        </w:rPr>
        <w:t xml:space="preserve"> given these</w:t>
      </w:r>
      <w:r w:rsidR="00725499" w:rsidRPr="003573EF">
        <w:rPr>
          <w:lang w:val="en-US"/>
        </w:rPr>
        <w:t xml:space="preserve"> </w:t>
      </w:r>
      <w:r w:rsidR="00707EC2">
        <w:rPr>
          <w:lang w:val="en-US"/>
        </w:rPr>
        <w:t>food sources</w:t>
      </w:r>
      <w:r w:rsidR="005B535D" w:rsidRPr="003573EF">
        <w:rPr>
          <w:lang w:val="en-US"/>
        </w:rPr>
        <w:t xml:space="preserve"> often present low nutritional quality </w:t>
      </w:r>
      <w:r w:rsidR="005B535D" w:rsidRPr="003573EF">
        <w:rPr>
          <w:lang w:val="en-US"/>
        </w:rPr>
        <w:fldChar w:fldCharType="begin"/>
      </w:r>
      <w:r w:rsidR="005B535D" w:rsidRPr="003573EF">
        <w:rPr>
          <w:lang w:val="en-US"/>
        </w:rPr>
        <w:instrText xml:space="preserve"> ADDIN ZOTERO_ITEM CSL_CITATION {"citationID":"21fbve3ikk","properties":{"formattedCitation":"{\\rtf (Gr\\uc0\\u233{}millet et al., 2008)}","plainCitation":"(Grémillet et al., 2008)"},"citationItems":[{"id":242,"uris":["http://zotero.org/users/1723945/items/TJACFMP2"],"uri":["http://zotero.org/users/1723945/items/TJACFMP2"],"itemData":{"id":242,"type":"article-journal","title":"A junk-food hypothesis for gannets feeding on fishery waste","container-title":"Proceedings of the Royal Society B: Biological Sciences","page":"1149-1156","volume":"275","issue":"1639","abstract":"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DOI":"10.1098/rspb.2007.1763","journalAbbreviation":"Proceedings of the Royal Society B: Biological Sciences","author":[{"family":"Grémillet","given":"David"},{"family":"Pichegru","given":"Lorien"},{"family":"Kuntz","given":"Grégoire"},{"family":"Woakes","given":"Anthony G"},{"family":"Wilkinson","given":"Sarah"},{"family":"Crawford","given":"Robert J.M"},{"family":"Ryan","given":"Peter G"}],"issued":{"date-parts":[["2008",5,22]]}}}],"schema":"https://github.com/citation-style-language/schema/raw/master/csl-citation.json"} </w:instrText>
      </w:r>
      <w:r w:rsidR="005B535D" w:rsidRPr="003573EF">
        <w:rPr>
          <w:lang w:val="en-US"/>
        </w:rPr>
        <w:fldChar w:fldCharType="separate"/>
      </w:r>
      <w:r w:rsidR="005B535D" w:rsidRPr="003573EF">
        <w:rPr>
          <w:rFonts w:ascii="Calibri" w:hAnsi="Calibri" w:cs="Times New Roman"/>
          <w:szCs w:val="24"/>
          <w:lang w:val="en-US"/>
        </w:rPr>
        <w:t>(Grémillet et al., 2008)</w:t>
      </w:r>
      <w:r w:rsidR="005B535D" w:rsidRPr="003573EF">
        <w:rPr>
          <w:lang w:val="en-US"/>
        </w:rPr>
        <w:fldChar w:fldCharType="end"/>
      </w:r>
      <w:r w:rsidR="00582198" w:rsidRPr="003573EF">
        <w:rPr>
          <w:lang w:val="en-US"/>
        </w:rPr>
        <w:t xml:space="preserve">. </w:t>
      </w:r>
      <w:r w:rsidR="00725499">
        <w:rPr>
          <w:lang w:val="en-US"/>
        </w:rPr>
        <w:t xml:space="preserve">Furthermore we show that despite huge efforts </w:t>
      </w:r>
      <w:r w:rsidR="007B18A2">
        <w:rPr>
          <w:lang w:val="en-US"/>
        </w:rPr>
        <w:t xml:space="preserve">in French EEZs </w:t>
      </w:r>
      <w:r w:rsidR="00725499">
        <w:rPr>
          <w:lang w:val="en-US"/>
        </w:rPr>
        <w:t xml:space="preserve">to limit the overlap between albatrosses and fisheries, attendance at vessels is still high. </w:t>
      </w:r>
      <w:r w:rsidRPr="003573EF">
        <w:rPr>
          <w:lang w:val="en-US"/>
        </w:rPr>
        <w:t xml:space="preserve">Such empirical studies </w:t>
      </w:r>
      <w:r w:rsidR="00725499">
        <w:rPr>
          <w:lang w:val="en-US"/>
        </w:rPr>
        <w:t>are</w:t>
      </w:r>
      <w:r w:rsidR="00582198" w:rsidRPr="003573EF">
        <w:rPr>
          <w:lang w:val="en-US"/>
        </w:rPr>
        <w:t xml:space="preserve"> necessary</w:t>
      </w:r>
      <w:r w:rsidRPr="003573EF">
        <w:rPr>
          <w:lang w:val="en-US"/>
        </w:rPr>
        <w:t xml:space="preserve"> to fuel a better theoretical understanding </w:t>
      </w:r>
      <w:r w:rsidR="00582198" w:rsidRPr="003573EF">
        <w:rPr>
          <w:lang w:val="en-US"/>
        </w:rPr>
        <w:t xml:space="preserve">and </w:t>
      </w:r>
      <w:r w:rsidR="007B18A2">
        <w:rPr>
          <w:lang w:val="en-US"/>
        </w:rPr>
        <w:t xml:space="preserve">a more accurate </w:t>
      </w:r>
      <w:r w:rsidR="00582198" w:rsidRPr="003573EF">
        <w:rPr>
          <w:lang w:val="en-US"/>
        </w:rPr>
        <w:t xml:space="preserve">predictive power </w:t>
      </w:r>
      <w:r w:rsidRPr="003573EF">
        <w:rPr>
          <w:lang w:val="en-US"/>
        </w:rPr>
        <w:t>of the</w:t>
      </w:r>
      <w:r w:rsidR="00582198" w:rsidRPr="003573EF">
        <w:rPr>
          <w:lang w:val="en-US"/>
        </w:rPr>
        <w:t>se</w:t>
      </w:r>
      <w:r w:rsidRPr="003573EF">
        <w:rPr>
          <w:lang w:val="en-US"/>
        </w:rPr>
        <w:t xml:space="preserve"> interactions of wildlife with human activities</w:t>
      </w:r>
      <w:r w:rsidR="00582198" w:rsidRPr="003573EF">
        <w:rPr>
          <w:lang w:val="en-US"/>
        </w:rPr>
        <w:t xml:space="preserve"> in an era of rapid global changes</w:t>
      </w:r>
      <w:r w:rsidRPr="003573EF">
        <w:rPr>
          <w:lang w:val="en-US"/>
        </w:rPr>
        <w:t>.</w:t>
      </w:r>
    </w:p>
    <w:p w14:paraId="6078BE1C" w14:textId="77777777" w:rsidR="001E7DA8" w:rsidRPr="003573EF" w:rsidRDefault="001E7DA8" w:rsidP="00D755CE">
      <w:pPr>
        <w:pStyle w:val="Heading1"/>
        <w:rPr>
          <w:lang w:val="en-US"/>
        </w:rPr>
      </w:pPr>
      <w:r w:rsidRPr="003573EF">
        <w:rPr>
          <w:lang w:val="en-US"/>
        </w:rPr>
        <w:t>References</w:t>
      </w:r>
    </w:p>
    <w:p w14:paraId="66A98E97" w14:textId="77777777" w:rsidR="000406E4" w:rsidRPr="000406E4" w:rsidRDefault="00D755CE" w:rsidP="000406E4">
      <w:pPr>
        <w:pStyle w:val="Bibliography"/>
        <w:rPr>
          <w:lang w:val="en-US"/>
        </w:rPr>
      </w:pPr>
      <w:r w:rsidRPr="003573EF">
        <w:rPr>
          <w:lang w:val="en-US"/>
        </w:rPr>
        <w:fldChar w:fldCharType="begin"/>
      </w:r>
      <w:r w:rsidR="00760EE7">
        <w:rPr>
          <w:lang w:val="en-US"/>
        </w:rPr>
        <w:instrText xml:space="preserve"> ADDIN ZOTERO_BIBL {"custom":[]} CSL_BIBLIOGRAPHY </w:instrText>
      </w:r>
      <w:r w:rsidRPr="003573EF">
        <w:rPr>
          <w:lang w:val="en-US"/>
        </w:rPr>
        <w:fldChar w:fldCharType="separate"/>
      </w:r>
      <w:r w:rsidR="000406E4" w:rsidRPr="000406E4">
        <w:rPr>
          <w:lang w:val="en-US"/>
        </w:rPr>
        <w:t>Anderson, O.R., Small, C.J., Croxall, J.P., Dunn, E.K., Sullivan, B.J., Yates, O., Black, A., 2011. Global seabird bycatch in longline fisheries. Endanger. Species Res. 14, 91–106.</w:t>
      </w:r>
    </w:p>
    <w:p w14:paraId="11D025AD" w14:textId="77777777" w:rsidR="000406E4" w:rsidRPr="000406E4" w:rsidRDefault="000406E4" w:rsidP="000406E4">
      <w:pPr>
        <w:pStyle w:val="Bibliography"/>
        <w:rPr>
          <w:lang w:val="en-US"/>
        </w:rPr>
      </w:pPr>
      <w:r w:rsidRPr="000406E4">
        <w:rPr>
          <w:lang w:val="en-US"/>
        </w:rPr>
        <w:t>Arcos, J.M., 2002. Foraging ecology of seabirds at sea: significance of commercial fisheries in the NW Mediterranean. Universitat de Barcelona.</w:t>
      </w:r>
    </w:p>
    <w:p w14:paraId="79422A1F" w14:textId="77777777" w:rsidR="000406E4" w:rsidRPr="000406E4" w:rsidRDefault="000406E4" w:rsidP="000406E4">
      <w:pPr>
        <w:pStyle w:val="Bibliography"/>
        <w:rPr>
          <w:lang w:val="en-US"/>
        </w:rPr>
      </w:pPr>
      <w:r w:rsidRPr="000406E4">
        <w:rPr>
          <w:lang w:val="en-US"/>
        </w:rPr>
        <w:t>Ashford, J.R., Croxall, J.P., Rubilar, P.S., Moreno, C.A., 1995. Seabird interactions with longlining operations for Dissostichus eleginoides around South Georgia, April to May 1994. CCAMLR Sci. 2, 111–121.</w:t>
      </w:r>
    </w:p>
    <w:p w14:paraId="7A56E404" w14:textId="77777777" w:rsidR="000406E4" w:rsidRPr="000406E4" w:rsidRDefault="000406E4" w:rsidP="000406E4">
      <w:pPr>
        <w:pStyle w:val="Bibliography"/>
        <w:rPr>
          <w:lang w:val="en-US"/>
        </w:rPr>
      </w:pPr>
      <w:r w:rsidRPr="000406E4">
        <w:rPr>
          <w:lang w:val="en-US"/>
        </w:rPr>
        <w:t>Barbraud, C., Tuck, G.N., Thomson, R., Delord, K., Weimerskirch, H., 2013. Fisheries Bycatch as an Inadvertent Human-Induced Evolutionary Mechanism. PLoS ONE 8. doi:10.1371/journal.pone.0060353</w:t>
      </w:r>
    </w:p>
    <w:p w14:paraId="727657EC" w14:textId="77777777" w:rsidR="000406E4" w:rsidRPr="000406E4" w:rsidRDefault="000406E4" w:rsidP="000406E4">
      <w:pPr>
        <w:pStyle w:val="Bibliography"/>
        <w:rPr>
          <w:lang w:val="en-US"/>
        </w:rPr>
      </w:pPr>
      <w:r w:rsidRPr="000406E4">
        <w:rPr>
          <w:lang w:val="en-US"/>
        </w:rPr>
        <w:t>Bates, D., Mächler, M., Bolker, B., Walker, S., 2015. Fitting Linear Mixed-Effects Models Using lme4. J. Stat. Softw. Vol 1 Issue 1 2015. doi:10.18637/jss.v067.i01</w:t>
      </w:r>
    </w:p>
    <w:p w14:paraId="4117FD48" w14:textId="77777777" w:rsidR="000406E4" w:rsidRPr="000406E4" w:rsidRDefault="000406E4" w:rsidP="000406E4">
      <w:pPr>
        <w:pStyle w:val="Bibliography"/>
        <w:rPr>
          <w:lang w:val="en-US"/>
        </w:rPr>
      </w:pPr>
      <w:r w:rsidRPr="000406E4">
        <w:rPr>
          <w:lang w:val="en-US"/>
        </w:rPr>
        <w:t>Becker, D.J., Streicker, D.G., Altizer, S., 2015. Linking anthropogenic resources to wildlife–pathogen dynamics: a review and meta-analysis. Ecol. Lett. 18, 483–495. doi:10.1111/ele.12428</w:t>
      </w:r>
    </w:p>
    <w:p w14:paraId="505C996F" w14:textId="77777777" w:rsidR="000406E4" w:rsidRPr="000406E4" w:rsidRDefault="000406E4" w:rsidP="000406E4">
      <w:pPr>
        <w:pStyle w:val="Bibliography"/>
        <w:rPr>
          <w:lang w:val="en-US"/>
        </w:rPr>
      </w:pPr>
      <w:r w:rsidRPr="000406E4">
        <w:rPr>
          <w:lang w:val="en-US"/>
        </w:rPr>
        <w:t>Bicknell, A.W.J., Oro, D., Camphuysen, K. (C. J.., Votier, S.C., 2013. Potential consequences of discard reform for seabird communities. J. Appl. Ecol. 50, 649–658. doi:10.1111/1365-2664.12072</w:t>
      </w:r>
    </w:p>
    <w:p w14:paraId="0B770ED8" w14:textId="77777777" w:rsidR="000406E4" w:rsidRPr="000406E4" w:rsidRDefault="000406E4" w:rsidP="000406E4">
      <w:pPr>
        <w:pStyle w:val="Bibliography"/>
        <w:rPr>
          <w:lang w:val="en-US"/>
        </w:rPr>
      </w:pPr>
      <w:r w:rsidRPr="000406E4">
        <w:rPr>
          <w:lang w:val="en-US"/>
        </w:rPr>
        <w:t>Bino, G., Dolev, A., Yosha, D., Guter, A., King, R., Saltz, D., Kark, S., 2010. Abrupt spatial and numerical responses of overabundant foxes to a reduction in anthropogenic resources. J. Appl. Ecol. 47, 1262–1271.</w:t>
      </w:r>
    </w:p>
    <w:p w14:paraId="71812DF0" w14:textId="77777777" w:rsidR="000406E4" w:rsidRPr="000406E4" w:rsidRDefault="000406E4" w:rsidP="000406E4">
      <w:pPr>
        <w:pStyle w:val="Bibliography"/>
        <w:rPr>
          <w:lang w:val="en-US"/>
        </w:rPr>
      </w:pPr>
      <w:r w:rsidRPr="000406E4">
        <w:rPr>
          <w:lang w:val="en-US"/>
        </w:rPr>
        <w:t>Blaber, S.J.M., Milton, D.A., Smith, G.C., Farmer, M.J., 1995. Trawl discards in the diets of tropical seabirds of the northern Great Barrier Reef, Australia. Mar. Ecol. Prog. Ser. 02 November 1995, 1–13. doi:10.3354/meps127001</w:t>
      </w:r>
    </w:p>
    <w:p w14:paraId="03CC363E" w14:textId="77777777" w:rsidR="000406E4" w:rsidRPr="000406E4" w:rsidRDefault="000406E4" w:rsidP="000406E4">
      <w:pPr>
        <w:pStyle w:val="Bibliography"/>
        <w:rPr>
          <w:lang w:val="en-US"/>
        </w:rPr>
      </w:pPr>
      <w:r w:rsidRPr="000406E4">
        <w:rPr>
          <w:lang w:val="en-US"/>
        </w:rPr>
        <w:lastRenderedPageBreak/>
        <w:t>Bodey, T.W., Jessopp, M.J., Votier, S.C., Gerritsen, H.D., Cleasby, I.R., Hamer, K.C., Patrick, S.C., Wakefield, E.D., Bearhop, S., 2014. Seabird movement reveals the ecological footprint of fishing vessels. Curr. Biol. 24, R514–R515. doi:10.1016/j.cub.2014.04.041</w:t>
      </w:r>
    </w:p>
    <w:p w14:paraId="4C49AB22" w14:textId="77777777" w:rsidR="000406E4" w:rsidRPr="000406E4" w:rsidRDefault="000406E4" w:rsidP="000406E4">
      <w:pPr>
        <w:pStyle w:val="Bibliography"/>
        <w:rPr>
          <w:lang w:val="en-US"/>
        </w:rPr>
      </w:pPr>
      <w:r w:rsidRPr="000406E4">
        <w:rPr>
          <w:lang w:val="en-US"/>
        </w:rPr>
        <w:t>Bugoni, L., Griffiths, K., Furness, R., 2011. Sex-biased incidental mortality of albatrosses and petrels in longline fisheries: differential distributions at sea or differential access to baits mediated by sexual size dimorphism? J. Ornithol. 152, 261–268. doi:10.1007/s10336-010-0577-x</w:t>
      </w:r>
    </w:p>
    <w:p w14:paraId="4137238C" w14:textId="77777777" w:rsidR="000406E4" w:rsidRPr="000406E4" w:rsidRDefault="000406E4" w:rsidP="000406E4">
      <w:pPr>
        <w:pStyle w:val="Bibliography"/>
        <w:rPr>
          <w:lang w:val="en-US"/>
        </w:rPr>
      </w:pPr>
      <w:r w:rsidRPr="000406E4">
        <w:rPr>
          <w:lang w:val="en-US"/>
        </w:rPr>
        <w:t>Bugoni, L., McGill, R.A.R., Furness, R.W., 2010. The importance of pelagic longline fishery discards for a seabird community determined through stable isotope analysis. J. Exp. Mar. Biol. Ecol. 391, 190–200. doi:10.1016/j.jembe.2010.06.027</w:t>
      </w:r>
    </w:p>
    <w:p w14:paraId="7B5B96C9" w14:textId="77777777" w:rsidR="000406E4" w:rsidRPr="000406E4" w:rsidRDefault="000406E4" w:rsidP="000406E4">
      <w:pPr>
        <w:pStyle w:val="Bibliography"/>
        <w:rPr>
          <w:lang w:val="en-US"/>
        </w:rPr>
      </w:pPr>
      <w:r w:rsidRPr="000406E4">
        <w:rPr>
          <w:lang w:val="en-US"/>
        </w:rPr>
        <w:t>Cherel, Y., Duhamel, G., Gasco, N., 2004. Cephalopod fauna of subantarctic islands: new information from predators. Mar. Ecol. Prog. Ser. 266, 143–156.</w:t>
      </w:r>
    </w:p>
    <w:p w14:paraId="03B49090" w14:textId="77777777" w:rsidR="000406E4" w:rsidRPr="000406E4" w:rsidRDefault="000406E4" w:rsidP="000406E4">
      <w:pPr>
        <w:pStyle w:val="Bibliography"/>
        <w:rPr>
          <w:lang w:val="en-US"/>
        </w:rPr>
      </w:pPr>
      <w:r w:rsidRPr="000406E4">
        <w:rPr>
          <w:lang w:val="en-US"/>
        </w:rPr>
        <w:t>Cherel, Y., Klages, N., 1998. A review of the food of albatrosses, in: Albatross Biology and Conservation. Surrey Beatty &amp; Sons, Chipping Norton, pp. 113–136.</w:t>
      </w:r>
    </w:p>
    <w:p w14:paraId="411A9B3C" w14:textId="77777777" w:rsidR="000406E4" w:rsidRPr="000406E4" w:rsidRDefault="000406E4" w:rsidP="000406E4">
      <w:pPr>
        <w:pStyle w:val="Bibliography"/>
        <w:rPr>
          <w:lang w:val="en-US"/>
        </w:rPr>
      </w:pPr>
      <w:r w:rsidRPr="000406E4">
        <w:rPr>
          <w:lang w:val="en-US"/>
        </w:rPr>
        <w:t>Cherel, Y., Weimerskirch, H., 1995. Seabirds as indicators of marine resources: black-browed albatrosses feeding on ommastrephid squids in Kerguelen waters. Mar. Ecol. Prog. Ser. 129, 295–300.</w:t>
      </w:r>
    </w:p>
    <w:p w14:paraId="34C22C1B" w14:textId="77777777" w:rsidR="000406E4" w:rsidRPr="000406E4" w:rsidRDefault="000406E4" w:rsidP="000406E4">
      <w:pPr>
        <w:pStyle w:val="Bibliography"/>
        <w:rPr>
          <w:lang w:val="en-US"/>
        </w:rPr>
      </w:pPr>
      <w:r w:rsidRPr="000406E4">
        <w:rPr>
          <w:lang w:val="en-US"/>
        </w:rPr>
        <w:t>Cherel, Y., Weimerskirch, H., Duhamel, G., 1996. Interactions between longline vessels and seabirds in Kerguelen waters and a method to reduce seabird mortality. Biol. Conserv. 75, 63–70.</w:t>
      </w:r>
    </w:p>
    <w:p w14:paraId="1822E373" w14:textId="77777777" w:rsidR="000406E4" w:rsidRPr="000406E4" w:rsidRDefault="000406E4" w:rsidP="000406E4">
      <w:pPr>
        <w:pStyle w:val="Bibliography"/>
        <w:rPr>
          <w:lang w:val="en-US"/>
        </w:rPr>
      </w:pPr>
      <w:r w:rsidRPr="000406E4">
        <w:rPr>
          <w:lang w:val="en-US"/>
        </w:rPr>
        <w:t>Cherel, Y., Weimerskirch, H., Trouvé, C., 2000. Food and feeding ecology of the neritic-slope forager black-browed albatross and its relationships with commercial fisheries in Kerguelen waters. Mar. Ecol. Prog. Ser. 207, 183–199.</w:t>
      </w:r>
    </w:p>
    <w:p w14:paraId="0D7C6BE0" w14:textId="77777777" w:rsidR="000406E4" w:rsidRPr="000406E4" w:rsidRDefault="000406E4" w:rsidP="000406E4">
      <w:pPr>
        <w:pStyle w:val="Bibliography"/>
        <w:rPr>
          <w:lang w:val="en-US"/>
        </w:rPr>
      </w:pPr>
      <w:r w:rsidRPr="000406E4">
        <w:rPr>
          <w:lang w:val="en-US"/>
        </w:rPr>
        <w:t>Collet, J., Patrick, S.C., Weimerskirch, H., 2017. Behavioral responses to encounter of fishing boats in wandering albatrosses. Ecol. Evol.</w:t>
      </w:r>
    </w:p>
    <w:p w14:paraId="79433395" w14:textId="77777777" w:rsidR="000406E4" w:rsidRPr="000406E4" w:rsidRDefault="000406E4" w:rsidP="000406E4">
      <w:pPr>
        <w:pStyle w:val="Bibliography"/>
        <w:rPr>
          <w:lang w:val="en-US"/>
        </w:rPr>
      </w:pPr>
      <w:r w:rsidRPr="000406E4">
        <w:rPr>
          <w:lang w:val="en-US"/>
        </w:rPr>
        <w:t>Collet, J., Patrick, S.C., Weimerskirch, H., 2015. Albatrosses redirect flight towards vessels at the limit of their visual range. Mar. Ecol. Prog. Ser. 526, 199–205. doi:10.3354/meps11233</w:t>
      </w:r>
    </w:p>
    <w:p w14:paraId="221ED8B6" w14:textId="77777777" w:rsidR="000406E4" w:rsidRPr="000406E4" w:rsidRDefault="000406E4" w:rsidP="000406E4">
      <w:pPr>
        <w:pStyle w:val="Bibliography"/>
        <w:rPr>
          <w:lang w:val="en-US"/>
        </w:rPr>
      </w:pPr>
      <w:r w:rsidRPr="000406E4">
        <w:rPr>
          <w:lang w:val="en-US"/>
        </w:rPr>
        <w:t>Collet, J., Patrick, S.C., Weimerskirch, H., 2017. Data from: A comparative analysis of the behavioural response to fishing boats in two albatross species. Behav. Ecol. doi:http://dx.doi.org/10.5061/dryad.qm28r</w:t>
      </w:r>
    </w:p>
    <w:p w14:paraId="146C8215" w14:textId="77777777" w:rsidR="000406E4" w:rsidRDefault="000406E4" w:rsidP="000406E4">
      <w:pPr>
        <w:pStyle w:val="Bibliography"/>
      </w:pPr>
      <w:r w:rsidRPr="000406E4">
        <w:rPr>
          <w:lang w:val="en-US"/>
        </w:rPr>
        <w:t xml:space="preserve">Copello, S., Pon, J.P.S., Favero, M., 2014. Spatial overlap of Black-browed albatrosses with longline and trawl fisheries in the Patagonian Shelf during the non-breeding season. </w:t>
      </w:r>
      <w:r>
        <w:t>J. Sea Res. 89, 44–51.</w:t>
      </w:r>
    </w:p>
    <w:p w14:paraId="21C70971" w14:textId="77777777" w:rsidR="000406E4" w:rsidRPr="000406E4" w:rsidRDefault="000406E4" w:rsidP="000406E4">
      <w:pPr>
        <w:pStyle w:val="Bibliography"/>
        <w:rPr>
          <w:lang w:val="en-US"/>
        </w:rPr>
      </w:pPr>
      <w:r>
        <w:t xml:space="preserve">Cortés-Avizanda, A., Jovani, R., Carrete, M., Donázar, J.A., 2012. </w:t>
      </w:r>
      <w:r w:rsidRPr="000406E4">
        <w:rPr>
          <w:lang w:val="en-US"/>
        </w:rPr>
        <w:t>Resource unpredictability promotes species diversity and coexistence in an avian scavenger guild: a field experiment. Ecology 93, 2570–2579.</w:t>
      </w:r>
    </w:p>
    <w:p w14:paraId="6BC1F529" w14:textId="77777777" w:rsidR="000406E4" w:rsidRPr="000406E4" w:rsidRDefault="000406E4" w:rsidP="000406E4">
      <w:pPr>
        <w:pStyle w:val="Bibliography"/>
        <w:rPr>
          <w:lang w:val="en-US"/>
        </w:rPr>
      </w:pPr>
      <w:r w:rsidRPr="000406E4">
        <w:rPr>
          <w:lang w:val="en-US"/>
        </w:rPr>
        <w:t>Croxall, J., Small, C., Sullivan, B., Wanless, R., Frere, E., Lascelles, B., Ramirez, I., Sato, M., Yates, O., 2013. Appropriate scales and data to manage seabird-fishery interactions: Comment on Torres et al. (2013). Mar. Ecol. Prog. Ser. 493, 297–300. doi:10.3354/meps10599</w:t>
      </w:r>
    </w:p>
    <w:p w14:paraId="0AE7202E" w14:textId="77777777" w:rsidR="000406E4" w:rsidRPr="000406E4" w:rsidRDefault="000406E4" w:rsidP="000406E4">
      <w:pPr>
        <w:pStyle w:val="Bibliography"/>
        <w:rPr>
          <w:lang w:val="en-US"/>
        </w:rPr>
      </w:pPr>
      <w:r w:rsidRPr="000406E4">
        <w:rPr>
          <w:lang w:val="en-US"/>
        </w:rPr>
        <w:t>Croxall, J.P., Butchart, S.H.M., Lascelles, B., Stattersfield, A.J., Sullivan, B., Symes, A., Taylor, P., 2012. Seabird conservation status, threats and priority actions: a global assessment. Bird Conserv. Int. 22, 1–34. doi:http://dx.doi.org/10.1017/S0959270912000020</w:t>
      </w:r>
    </w:p>
    <w:p w14:paraId="5FCA48F8" w14:textId="77777777" w:rsidR="000406E4" w:rsidRPr="000406E4" w:rsidRDefault="000406E4" w:rsidP="000406E4">
      <w:pPr>
        <w:pStyle w:val="Bibliography"/>
        <w:rPr>
          <w:lang w:val="en-US"/>
        </w:rPr>
      </w:pPr>
      <w:r w:rsidRPr="000406E4">
        <w:rPr>
          <w:lang w:val="en-US"/>
        </w:rPr>
        <w:t>Cury, P.M., Boyd, I.L., Bonhommeau, S., Anker-Nilssen, T., Crawford, R.J., Furness, R.W., Mills, J.A., Murphy, E.J., Österblom, H., Paleczny, M., 2011. Global seabird response to forage fish depletion—one-third for the birds. Science 334, 1703–1706.</w:t>
      </w:r>
    </w:p>
    <w:p w14:paraId="6E5E3E23" w14:textId="77777777" w:rsidR="000406E4" w:rsidRPr="000406E4" w:rsidRDefault="000406E4" w:rsidP="000406E4">
      <w:pPr>
        <w:pStyle w:val="Bibliography"/>
        <w:rPr>
          <w:lang w:val="en-US"/>
        </w:rPr>
      </w:pPr>
      <w:r w:rsidRPr="000406E4">
        <w:rPr>
          <w:lang w:val="en-US"/>
        </w:rPr>
        <w:lastRenderedPageBreak/>
        <w:t>Delord, K., Gasco, N., Weimerskirch, H., Barbraud, C., Micol, T., 2005. Seabird mortality in the Patagonian toothfish longline fishery around Crozet and Kerguelen Islands, 2001–2003. CCAMLR Sci. 12, 53–80.</w:t>
      </w:r>
    </w:p>
    <w:p w14:paraId="3082C212" w14:textId="77777777" w:rsidR="000406E4" w:rsidRPr="000406E4" w:rsidRDefault="000406E4" w:rsidP="000406E4">
      <w:pPr>
        <w:pStyle w:val="Bibliography"/>
        <w:rPr>
          <w:lang w:val="en-US"/>
        </w:rPr>
      </w:pPr>
      <w:r w:rsidRPr="000406E4">
        <w:rPr>
          <w:lang w:val="en-US"/>
        </w:rPr>
        <w:t>Garthe, S., Camphuysen, K., Furness, R.W., 1996. Amounts of discards by commercial fisheries and their significance as food for seabirds in the North Sea. Mar. Ecol. Prog. Ser. 136, 1–11. doi:10.3354/meps136001</w:t>
      </w:r>
    </w:p>
    <w:p w14:paraId="235C0209" w14:textId="77777777" w:rsidR="000406E4" w:rsidRPr="000406E4" w:rsidRDefault="000406E4" w:rsidP="000406E4">
      <w:pPr>
        <w:pStyle w:val="Bibliography"/>
        <w:rPr>
          <w:lang w:val="en-US"/>
        </w:rPr>
      </w:pPr>
      <w:r w:rsidRPr="000406E4">
        <w:rPr>
          <w:lang w:val="en-US"/>
        </w:rPr>
        <w:t>Gasco, N., 2011. Contributions to marine science by fishery observers in the French EEZ of Kerguelen, Proceedings of the 1st international Science Symposium on the Kerguelen Plateau (Concarneau, 2010),  The Kerguelen Plateau, Marine Ecosystem and Fisheries : 93-98 pp.</w:t>
      </w:r>
    </w:p>
    <w:p w14:paraId="1BC6D06A" w14:textId="77777777" w:rsidR="000406E4" w:rsidRPr="000406E4" w:rsidRDefault="000406E4" w:rsidP="000406E4">
      <w:pPr>
        <w:pStyle w:val="Bibliography"/>
        <w:rPr>
          <w:lang w:val="en-US"/>
        </w:rPr>
      </w:pPr>
      <w:r w:rsidRPr="000406E4">
        <w:rPr>
          <w:lang w:val="en-US"/>
        </w:rPr>
        <w:t>Gilbert, N.I., Correia, R.A., Silva, J.P., Pacheco, C., Catry, I., Atkinson, P.W., Gill, J.A., Franco, A.M., 2016. Are white storks addicted to junk food? Impacts of landfill use on the movement and behaviour of resident white storks (Ciconia ciconia) from a partially migratory population. Mov. Ecol. 4, 1.</w:t>
      </w:r>
    </w:p>
    <w:p w14:paraId="35362E60" w14:textId="77777777" w:rsidR="000406E4" w:rsidRPr="000406E4" w:rsidRDefault="000406E4" w:rsidP="000406E4">
      <w:pPr>
        <w:pStyle w:val="Bibliography"/>
        <w:rPr>
          <w:lang w:val="en-US"/>
        </w:rPr>
      </w:pPr>
      <w:r w:rsidRPr="000406E4">
        <w:rPr>
          <w:lang w:val="en-US"/>
        </w:rPr>
        <w:t>Giraldeau, L.-A., Caraco, T., 2000. Social foraging theory. Princeton University Press.</w:t>
      </w:r>
    </w:p>
    <w:p w14:paraId="7A9DF7BB" w14:textId="77777777" w:rsidR="000406E4" w:rsidRPr="000406E4" w:rsidRDefault="000406E4" w:rsidP="000406E4">
      <w:pPr>
        <w:pStyle w:val="Bibliography"/>
        <w:rPr>
          <w:lang w:val="en-US"/>
        </w:rPr>
      </w:pPr>
      <w:r w:rsidRPr="000406E4">
        <w:rPr>
          <w:lang w:val="en-US"/>
        </w:rPr>
        <w:t>Granadeiro, J.P., Brickle, P., Catry, P., 2013. Do individual seabirds specialize in fisheries’ waste? The case of black-browed albatrosses foraging over the Patagonian Shelf. Anim. Conserv. n/a-n/a. doi:10.1111/acv.12050</w:t>
      </w:r>
    </w:p>
    <w:p w14:paraId="1935BF7D" w14:textId="77777777" w:rsidR="000406E4" w:rsidRDefault="000406E4" w:rsidP="000406E4">
      <w:pPr>
        <w:pStyle w:val="Bibliography"/>
      </w:pPr>
      <w:r w:rsidRPr="000406E4">
        <w:rPr>
          <w:lang w:val="en-US"/>
        </w:rPr>
        <w:t xml:space="preserve">Granadeiro, J.P., Phillips, R.A., Brickle, P., Catry, P., 2011. Albatrosses Following Fishing Vessels: How Badly Hooked Are They on an Easy Meal? </w:t>
      </w:r>
      <w:r>
        <w:t>PLoS ONE 6, e17467. doi:10.1371/journal.pone.0017467</w:t>
      </w:r>
    </w:p>
    <w:p w14:paraId="3DFFF04F" w14:textId="77777777" w:rsidR="000406E4" w:rsidRPr="000406E4" w:rsidRDefault="000406E4" w:rsidP="000406E4">
      <w:pPr>
        <w:pStyle w:val="Bibliography"/>
        <w:rPr>
          <w:lang w:val="en-US"/>
        </w:rPr>
      </w:pPr>
      <w:r>
        <w:t xml:space="preserve">Grémillet, D., Péron, C., Kato, A., Amélineau, F., Ropert-Coudert, Y., Ryan, P.G., Pichegru, L., 2016. </w:t>
      </w:r>
      <w:r w:rsidRPr="000406E4">
        <w:rPr>
          <w:lang w:val="en-US"/>
        </w:rPr>
        <w:t>Starving seabirds: unprofitable foraging and its fitness consequences in Cape gannets competing with fisheries in the Benguela upwelling ecosystem. Mar. Biol. 163, 1–11. doi:10.1007/s00227-015-2798-2</w:t>
      </w:r>
    </w:p>
    <w:p w14:paraId="1EB2CEA2" w14:textId="77777777" w:rsidR="000406E4" w:rsidRPr="000406E4" w:rsidRDefault="000406E4" w:rsidP="000406E4">
      <w:pPr>
        <w:pStyle w:val="Bibliography"/>
        <w:rPr>
          <w:lang w:val="en-US"/>
        </w:rPr>
      </w:pPr>
      <w:r w:rsidRPr="000406E4">
        <w:rPr>
          <w:lang w:val="en-US"/>
        </w:rPr>
        <w:t>Grémillet, D., Pichegru, L., Kuntz, G., Woakes, A.G., Wilkinson, S., Crawford, R.J.., Ryan, P.G., 2008. A junk-food hypothesis for gannets feeding on fishery waste. Proc. R. Soc. B Biol. Sci. 275, 1149–1156. doi:10.1098/rspb.2007.1763</w:t>
      </w:r>
    </w:p>
    <w:p w14:paraId="4CADDEB7" w14:textId="77777777" w:rsidR="000406E4" w:rsidRPr="000406E4" w:rsidRDefault="000406E4" w:rsidP="000406E4">
      <w:pPr>
        <w:pStyle w:val="Bibliography"/>
        <w:rPr>
          <w:lang w:val="en-US"/>
        </w:rPr>
      </w:pPr>
      <w:r w:rsidRPr="000406E4">
        <w:rPr>
          <w:lang w:val="en-US"/>
        </w:rPr>
        <w:t>Grünbaum, D., Veit, R.R., 2003. BLACK-BROWED ALBATROSSES FORAGING ON ANTARCTIC KRILL: DENSITY-DEPENDENCE THROUGH LOCAL ENHANCEMENT? Ecology 84, 3265–3275. doi:10.1890/01-4098</w:t>
      </w:r>
    </w:p>
    <w:p w14:paraId="4545DF5B" w14:textId="77777777" w:rsidR="000406E4" w:rsidRPr="000406E4" w:rsidRDefault="000406E4" w:rsidP="000406E4">
      <w:pPr>
        <w:pStyle w:val="Bibliography"/>
        <w:rPr>
          <w:lang w:val="en-US"/>
        </w:rPr>
      </w:pPr>
      <w:r w:rsidRPr="000406E4">
        <w:rPr>
          <w:lang w:val="en-US"/>
        </w:rPr>
        <w:t>Hawkins, J.M., 1982. Gannets feeding behind trawler. Notornis 29, 22.</w:t>
      </w:r>
    </w:p>
    <w:p w14:paraId="24968DD6" w14:textId="77777777" w:rsidR="000406E4" w:rsidRPr="000406E4" w:rsidRDefault="000406E4" w:rsidP="000406E4">
      <w:pPr>
        <w:pStyle w:val="Bibliography"/>
        <w:rPr>
          <w:lang w:val="en-US"/>
        </w:rPr>
      </w:pPr>
      <w:r w:rsidRPr="000406E4">
        <w:rPr>
          <w:lang w:val="en-US"/>
        </w:rPr>
        <w:t>Heath, M.R., Cook, R.M., Cameron, A.I., Morris, D.J., Speirs, D.C., 2014. Cascading ecological effects of eliminating fishery discards. Nat. Commun. 5.</w:t>
      </w:r>
    </w:p>
    <w:p w14:paraId="3ECC142C" w14:textId="77777777" w:rsidR="000406E4" w:rsidRPr="000406E4" w:rsidRDefault="000406E4" w:rsidP="000406E4">
      <w:pPr>
        <w:pStyle w:val="Bibliography"/>
        <w:rPr>
          <w:lang w:val="en-US"/>
        </w:rPr>
      </w:pPr>
      <w:r w:rsidRPr="000406E4">
        <w:rPr>
          <w:lang w:val="en-US"/>
        </w:rPr>
        <w:t>Hijmans, R.J., Williams, E., Vennes, C., 2015. geosphere: Spherical Trigonometry. R package version 1.4-3.</w:t>
      </w:r>
    </w:p>
    <w:p w14:paraId="362EB620" w14:textId="77777777" w:rsidR="000406E4" w:rsidRPr="000406E4" w:rsidRDefault="000406E4" w:rsidP="000406E4">
      <w:pPr>
        <w:pStyle w:val="Bibliography"/>
        <w:rPr>
          <w:lang w:val="en-US"/>
        </w:rPr>
      </w:pPr>
      <w:r w:rsidRPr="000406E4">
        <w:rPr>
          <w:lang w:val="en-US"/>
        </w:rPr>
        <w:t>Hudson, A.V., Furness, R.W., 1989. The behaviour of seabirds foraging at fishing boats around Shetland. Ibis 131, 225–237.</w:t>
      </w:r>
    </w:p>
    <w:p w14:paraId="390DB0CF" w14:textId="77777777" w:rsidR="000406E4" w:rsidRDefault="000406E4" w:rsidP="000406E4">
      <w:pPr>
        <w:pStyle w:val="Bibliography"/>
      </w:pPr>
      <w:r w:rsidRPr="000406E4">
        <w:rPr>
          <w:lang w:val="en-US"/>
        </w:rPr>
        <w:t xml:space="preserve">James, R.S., Scott, D.M., Yarnell, R.W., Overall, A.D.J., 2017. Food availability and population structure: How do clumped and abundant sources of carrion affect the genetic diversity of the black-backed jackal? </w:t>
      </w:r>
      <w:r>
        <w:t>J. Zool. 301, 184–192. doi:10.1111/jzo.12407</w:t>
      </w:r>
    </w:p>
    <w:p w14:paraId="5D44BE1A" w14:textId="77777777" w:rsidR="000406E4" w:rsidRDefault="000406E4" w:rsidP="000406E4">
      <w:pPr>
        <w:pStyle w:val="Bibliography"/>
      </w:pPr>
      <w:r>
        <w:t>Journal Officiel des Terres Australes et Antarctiques Françaises, 2010. Arrêté n° 2010-53 du 30 août 2010 prescrivant les règles encadrant l’exercice de la pêche à la légine (Dissostichus eleginoides), aux raies (Bathyraja eatonii, Bathyraja irrasa, Raja taaf), au grenadier (Macrourus carinatus), autorisée dans les zones économiques exclusives de Crozet et de Kerguelen.</w:t>
      </w:r>
    </w:p>
    <w:p w14:paraId="313DE189" w14:textId="77777777" w:rsidR="000406E4" w:rsidRPr="000406E4" w:rsidRDefault="000406E4" w:rsidP="000406E4">
      <w:pPr>
        <w:pStyle w:val="Bibliography"/>
        <w:rPr>
          <w:lang w:val="en-US"/>
        </w:rPr>
      </w:pPr>
      <w:r w:rsidRPr="000406E4">
        <w:rPr>
          <w:lang w:val="en-US"/>
        </w:rPr>
        <w:lastRenderedPageBreak/>
        <w:t>Kane, A., Healy, K., Guillerme, T., Ruxton, G.D., Jackson, A.L., 2016. A Recipe for Scavenging in Vertebrates - the natural history of a behaviour. Ecography n/a-n/a. doi:10.1111/ecog.02817</w:t>
      </w:r>
    </w:p>
    <w:p w14:paraId="2E020270" w14:textId="77777777" w:rsidR="000406E4" w:rsidRPr="000406E4" w:rsidRDefault="000406E4" w:rsidP="000406E4">
      <w:pPr>
        <w:pStyle w:val="Bibliography"/>
        <w:rPr>
          <w:lang w:val="en-US"/>
        </w:rPr>
      </w:pPr>
      <w:r w:rsidRPr="000406E4">
        <w:rPr>
          <w:lang w:val="en-US"/>
        </w:rPr>
        <w:t>Mardon, J., Nesterova, A.P., Traugott, J., Saunders, S.M., Bonadonna, F., 2010. Insight of scent: experimental evidence of olfactory capabilities in the wandering albatross (Diomedea exulans). J. Exp. Biol. 213, 558–563. doi:10.1242/jeb.032979</w:t>
      </w:r>
    </w:p>
    <w:p w14:paraId="1E2448F9" w14:textId="77777777" w:rsidR="000406E4" w:rsidRPr="000406E4" w:rsidRDefault="000406E4" w:rsidP="000406E4">
      <w:pPr>
        <w:pStyle w:val="Bibliography"/>
        <w:rPr>
          <w:lang w:val="en-US"/>
        </w:rPr>
      </w:pPr>
      <w:r w:rsidRPr="000406E4">
        <w:rPr>
          <w:lang w:val="en-US"/>
        </w:rPr>
        <w:t>Martin, G.R., 1998. Eye structure and amphibious foraging in albatrosses. Proc. R. Soc. Lond. B Biol. Sci. 265, 665–671.</w:t>
      </w:r>
    </w:p>
    <w:p w14:paraId="71103A77" w14:textId="77777777" w:rsidR="000406E4" w:rsidRPr="000406E4" w:rsidRDefault="000406E4" w:rsidP="000406E4">
      <w:pPr>
        <w:pStyle w:val="Bibliography"/>
        <w:rPr>
          <w:lang w:val="en-US"/>
        </w:rPr>
      </w:pPr>
      <w:r w:rsidRPr="000406E4">
        <w:rPr>
          <w:lang w:val="en-US"/>
        </w:rPr>
        <w:t>Martin, G.R., Prince, P.A., 2001. Visual Fields and Foraging in Procellariiform Seabirds: Sensory Aspects of Dietary Segregation. Brain. Behav. Evol. 57, 33–38.</w:t>
      </w:r>
    </w:p>
    <w:p w14:paraId="169FE869" w14:textId="77777777" w:rsidR="000406E4" w:rsidRPr="000406E4" w:rsidRDefault="000406E4" w:rsidP="000406E4">
      <w:pPr>
        <w:pStyle w:val="Bibliography"/>
        <w:rPr>
          <w:lang w:val="en-US"/>
        </w:rPr>
      </w:pPr>
      <w:r w:rsidRPr="000406E4">
        <w:rPr>
          <w:lang w:val="en-US"/>
        </w:rPr>
        <w:t>Monsarrat, S., Benhamou, S., Sarrazin, F., Bessa-Gomes, C., Bouten, W., Duriez, O., 2013. How Predictability of Feeding Patches Affects Home Range and Foraging Habitat Selection in Avian Social Scavengers? PLoS ONE 8, e53077. doi:10.1371/journal.pone.0053077</w:t>
      </w:r>
    </w:p>
    <w:p w14:paraId="0FA3BD51" w14:textId="77777777" w:rsidR="000406E4" w:rsidRPr="000406E4" w:rsidRDefault="000406E4" w:rsidP="000406E4">
      <w:pPr>
        <w:pStyle w:val="Bibliography"/>
        <w:rPr>
          <w:lang w:val="en-US"/>
        </w:rPr>
      </w:pPr>
      <w:r w:rsidRPr="000406E4">
        <w:rPr>
          <w:lang w:val="en-US"/>
        </w:rPr>
        <w:t>Nevitt, G., Reid, K., Trathan, P., 2004. Testing olfactory foraging strategies in an Antarctic seabird assemblage. J. Exp. Biol. 207, 3537–3544.</w:t>
      </w:r>
    </w:p>
    <w:p w14:paraId="17A2969C" w14:textId="77777777" w:rsidR="000406E4" w:rsidRPr="000406E4" w:rsidRDefault="000406E4" w:rsidP="000406E4">
      <w:pPr>
        <w:pStyle w:val="Bibliography"/>
        <w:rPr>
          <w:lang w:val="en-US"/>
        </w:rPr>
      </w:pPr>
      <w:r w:rsidRPr="000406E4">
        <w:rPr>
          <w:lang w:val="en-US"/>
        </w:rPr>
        <w:t>Nevitt, G.A., 2008. Sensory ecology on the high seas: the odor world of the procellariiform seabirds. J. Exp. Biol. 211, 1706–1713.</w:t>
      </w:r>
    </w:p>
    <w:p w14:paraId="53788B67" w14:textId="77777777" w:rsidR="000406E4" w:rsidRPr="000406E4" w:rsidRDefault="000406E4" w:rsidP="000406E4">
      <w:pPr>
        <w:pStyle w:val="Bibliography"/>
        <w:rPr>
          <w:lang w:val="en-US"/>
        </w:rPr>
      </w:pPr>
      <w:r w:rsidRPr="000406E4">
        <w:rPr>
          <w:lang w:val="en-US"/>
        </w:rPr>
        <w:t>Nevitt, G.A., Losekoot, M., Weimerskirch, H., 2008. Evidence for olfactory search in wandering albatross, Diomedea exulans. Proc. Natl. Acad. Sci. 105, 4576–4581. doi:10.1073/pnas.0709047105</w:t>
      </w:r>
    </w:p>
    <w:p w14:paraId="5288D91D" w14:textId="77777777" w:rsidR="000406E4" w:rsidRPr="000406E4" w:rsidRDefault="000406E4" w:rsidP="000406E4">
      <w:pPr>
        <w:pStyle w:val="Bibliography"/>
        <w:rPr>
          <w:lang w:val="en-US"/>
        </w:rPr>
      </w:pPr>
      <w:r w:rsidRPr="000406E4">
        <w:rPr>
          <w:lang w:val="en-US"/>
        </w:rPr>
        <w:t>Nevitt, G.A., Veit, R.R., Kareiva, P., 1995. Dimethyl sulphide as a foraging cue for Antarctic procellariiform seabirds. Nature 376, 680–682.</w:t>
      </w:r>
    </w:p>
    <w:p w14:paraId="66FE208C" w14:textId="77777777" w:rsidR="000406E4" w:rsidRPr="000406E4" w:rsidRDefault="000406E4" w:rsidP="000406E4">
      <w:pPr>
        <w:pStyle w:val="Bibliography"/>
        <w:rPr>
          <w:lang w:val="en-US"/>
        </w:rPr>
      </w:pPr>
      <w:r w:rsidRPr="000406E4">
        <w:rPr>
          <w:lang w:val="en-US"/>
        </w:rPr>
        <w:t>Newey, S., Allison, P., Thirgood, S.J., Smith, A.A., Graham, I.M., 2009. Using PIT-Tag Technology to Target Supplementary Feeding Studies. Wildl. Biol. 15, 405–411. doi:10.2981/08-083</w:t>
      </w:r>
    </w:p>
    <w:p w14:paraId="3E339418" w14:textId="77777777" w:rsidR="000406E4" w:rsidRPr="000406E4" w:rsidRDefault="000406E4" w:rsidP="000406E4">
      <w:pPr>
        <w:pStyle w:val="Bibliography"/>
        <w:rPr>
          <w:lang w:val="en-US"/>
        </w:rPr>
      </w:pPr>
      <w:r w:rsidRPr="000406E4">
        <w:rPr>
          <w:lang w:val="en-US"/>
        </w:rPr>
        <w:t>Newsome, T.M., Dellinger, J.A., Pavey, C.R., Ripple, W.J., Shores, C.R., Wirsing, A.J., Dickman, C.R., 2015. The ecological effects of providing resource subsidies to predators. Glob. Ecol. Biogeogr. 24, 1–11.</w:t>
      </w:r>
    </w:p>
    <w:p w14:paraId="5BC53283" w14:textId="77777777" w:rsidR="000406E4" w:rsidRPr="000406E4" w:rsidRDefault="000406E4" w:rsidP="000406E4">
      <w:pPr>
        <w:pStyle w:val="Bibliography"/>
        <w:rPr>
          <w:lang w:val="en-US"/>
        </w:rPr>
      </w:pPr>
      <w:r w:rsidRPr="000406E4">
        <w:rPr>
          <w:lang w:val="en-US"/>
        </w:rPr>
        <w:t>Oro, D., Genovart, M., Tavecchia, G., Fowler, M.S., Martínez-Abraín, A., 2013. Ecological and evolutionary implications of food subsidies from humans. Ecol. Lett. 16, 1501–1514. doi:10.1111/ele.12187</w:t>
      </w:r>
    </w:p>
    <w:p w14:paraId="372FA49B" w14:textId="77777777" w:rsidR="000406E4" w:rsidRPr="000406E4" w:rsidRDefault="000406E4" w:rsidP="000406E4">
      <w:pPr>
        <w:pStyle w:val="Bibliography"/>
        <w:rPr>
          <w:lang w:val="en-US"/>
        </w:rPr>
      </w:pPr>
      <w:r w:rsidRPr="000406E4">
        <w:rPr>
          <w:lang w:val="en-US"/>
        </w:rPr>
        <w:t>Oro, D., Ruiz, X., 1997. Exploitation of trawler discards by breeding seabirds in the north-western Mediterranean: differences between the Ebro Delta and the Balearic Islands areas. ICES J. Mar. Sci. J. Cons. 54, 695–707.</w:t>
      </w:r>
    </w:p>
    <w:p w14:paraId="39CAA00E" w14:textId="77777777" w:rsidR="000406E4" w:rsidRPr="000406E4" w:rsidRDefault="000406E4" w:rsidP="000406E4">
      <w:pPr>
        <w:pStyle w:val="Bibliography"/>
        <w:rPr>
          <w:lang w:val="en-US"/>
        </w:rPr>
      </w:pPr>
      <w:r w:rsidRPr="000406E4">
        <w:rPr>
          <w:lang w:val="en-US"/>
        </w:rPr>
        <w:t>Pante, E., Simon-Bouhet, B., 2013. marmap: a package for importing, plotting and analyzing bathymetric and topographic data in R. PLoS One 8, e73051.</w:t>
      </w:r>
    </w:p>
    <w:p w14:paraId="2D6B1972" w14:textId="77777777" w:rsidR="000406E4" w:rsidRPr="000406E4" w:rsidRDefault="000406E4" w:rsidP="000406E4">
      <w:pPr>
        <w:pStyle w:val="Bibliography"/>
        <w:rPr>
          <w:lang w:val="en-US"/>
        </w:rPr>
      </w:pPr>
      <w:r w:rsidRPr="000406E4">
        <w:rPr>
          <w:lang w:val="en-US"/>
        </w:rPr>
        <w:t>Patrick, S.C., Bearhop, S., Bodey, T.W., Grecian, W.J., Hamer, K.C., Lee, J., Votier, S.C., 2015. Individual seabirds show consistent foraging strategies in response to predictable fisheries discards. J. Avian Biol. 46, 431–440. doi:10.1111/jav.00660</w:t>
      </w:r>
    </w:p>
    <w:p w14:paraId="00BBF486" w14:textId="77777777" w:rsidR="000406E4" w:rsidRPr="000406E4" w:rsidRDefault="000406E4" w:rsidP="000406E4">
      <w:pPr>
        <w:pStyle w:val="Bibliography"/>
        <w:rPr>
          <w:lang w:val="en-US"/>
        </w:rPr>
      </w:pPr>
      <w:r w:rsidRPr="000406E4">
        <w:rPr>
          <w:lang w:val="en-US"/>
        </w:rPr>
        <w:t>Patrick, S.C., Weimerskirch, H., 2014. Personality, foraging and fitness consequences in a long lived seabird. PloS One 9, e87269.</w:t>
      </w:r>
    </w:p>
    <w:p w14:paraId="45A05E72" w14:textId="77777777" w:rsidR="000406E4" w:rsidRPr="000406E4" w:rsidRDefault="000406E4" w:rsidP="000406E4">
      <w:pPr>
        <w:pStyle w:val="Bibliography"/>
        <w:rPr>
          <w:lang w:val="en-US"/>
        </w:rPr>
      </w:pPr>
      <w:r w:rsidRPr="000406E4">
        <w:rPr>
          <w:lang w:val="en-US"/>
        </w:rPr>
        <w:t>Pennycuick, C.J., 1982. The Flight of Petrels and Albatrosses (Procellariiformes), Observed in South Georgia and its Vicinity. Philos. Trans. R. Soc. B Biol. Sci. 300, 75–106. doi:10.1098/rstb.1982.0158</w:t>
      </w:r>
    </w:p>
    <w:p w14:paraId="345403DF" w14:textId="77777777" w:rsidR="000406E4" w:rsidRPr="000406E4" w:rsidRDefault="000406E4" w:rsidP="000406E4">
      <w:pPr>
        <w:pStyle w:val="Bibliography"/>
        <w:rPr>
          <w:lang w:val="en-US"/>
        </w:rPr>
      </w:pPr>
      <w:r w:rsidRPr="000406E4">
        <w:rPr>
          <w:lang w:val="en-US"/>
        </w:rPr>
        <w:t>Petyt, C., 1995. Behaviour of seabirds around fishing trawlers in New Zealand subantarctic waters. Notornis 42, 99–115.</w:t>
      </w:r>
    </w:p>
    <w:p w14:paraId="162559C1" w14:textId="77777777" w:rsidR="000406E4" w:rsidRPr="000406E4" w:rsidRDefault="000406E4" w:rsidP="000406E4">
      <w:pPr>
        <w:pStyle w:val="Bibliography"/>
        <w:rPr>
          <w:lang w:val="en-US"/>
        </w:rPr>
      </w:pPr>
      <w:r w:rsidRPr="000406E4">
        <w:rPr>
          <w:lang w:val="en-US"/>
        </w:rPr>
        <w:lastRenderedPageBreak/>
        <w:t>Phillips, R.A., Xavier, J.C., Croxall, J.P., Burger, A.E., 2003. Effects of satellite transmitters on albatrosses and petrels. The Auk 120, 1082–1090. doi:10.1642/0004-8038(2003)120[1082:EOSTOA]2.0.CO;2</w:t>
      </w:r>
    </w:p>
    <w:p w14:paraId="31F10F7D" w14:textId="77777777" w:rsidR="000406E4" w:rsidRPr="000406E4" w:rsidRDefault="000406E4" w:rsidP="000406E4">
      <w:pPr>
        <w:pStyle w:val="Bibliography"/>
        <w:rPr>
          <w:lang w:val="en-US"/>
        </w:rPr>
      </w:pPr>
      <w:r w:rsidRPr="000406E4">
        <w:rPr>
          <w:lang w:val="en-US"/>
        </w:rPr>
        <w:t>Pichegru, L., Ryan, P.G., Le Bohec, C., Van der Lingen, C.D., Navarro, R., Petersen, S., Lewis, S., Van der Westhuizen, J., Grémillet, D., 2009. Overlap between vulnerable top predators and fisheries in the Benguela upwelling system: implications for marine protected areas. Mar. Ecol. Prog. Ser. 391, 199–208.</w:t>
      </w:r>
    </w:p>
    <w:p w14:paraId="07EC081A" w14:textId="77777777" w:rsidR="000406E4" w:rsidRPr="000406E4" w:rsidRDefault="000406E4" w:rsidP="000406E4">
      <w:pPr>
        <w:pStyle w:val="Bibliography"/>
        <w:rPr>
          <w:lang w:val="en-US"/>
        </w:rPr>
      </w:pPr>
      <w:r w:rsidRPr="000406E4">
        <w:rPr>
          <w:lang w:val="en-US"/>
        </w:rPr>
        <w:t>Pinheiro, J., Bates, D., DebRoy, S., Sarkar, D., R Core Team, 2016. nlme: Linear and Nonlinear Mixed Effects Models.</w:t>
      </w:r>
    </w:p>
    <w:p w14:paraId="04FF912F" w14:textId="77777777" w:rsidR="000406E4" w:rsidRDefault="000406E4" w:rsidP="000406E4">
      <w:pPr>
        <w:pStyle w:val="Bibliography"/>
      </w:pPr>
      <w:r w:rsidRPr="000406E4">
        <w:rPr>
          <w:lang w:val="en-US"/>
        </w:rPr>
        <w:t xml:space="preserve">Prince, P.A., Huin, N., Weimerskirch, H., 1994. Diving depths of albatrosses. Antarct. </w:t>
      </w:r>
      <w:r>
        <w:t>Sci. 6, 353–354.</w:t>
      </w:r>
    </w:p>
    <w:p w14:paraId="5B717357" w14:textId="77777777" w:rsidR="000406E4" w:rsidRPr="000406E4" w:rsidRDefault="000406E4" w:rsidP="000406E4">
      <w:pPr>
        <w:pStyle w:val="Bibliography"/>
        <w:rPr>
          <w:lang w:val="en-US"/>
        </w:rPr>
      </w:pPr>
      <w:r>
        <w:t xml:space="preserve">Ramos, R., Ramírez, F., Sanpera, C., Jover, L., Ruiz, X., 2009. </w:t>
      </w:r>
      <w:r w:rsidRPr="000406E4">
        <w:rPr>
          <w:lang w:val="en-US"/>
        </w:rPr>
        <w:t>Diet of Yellow-legged Gull (Larus michahellis) chicks along the Spanish Western Mediterranean coast: the relevance of refuse dumps. J. Ornithol. 150, 265–272.</w:t>
      </w:r>
    </w:p>
    <w:p w14:paraId="2A62C472" w14:textId="77777777" w:rsidR="000406E4" w:rsidRPr="000406E4" w:rsidRDefault="000406E4" w:rsidP="000406E4">
      <w:pPr>
        <w:pStyle w:val="Bibliography"/>
        <w:rPr>
          <w:lang w:val="en-US"/>
        </w:rPr>
      </w:pPr>
      <w:r w:rsidRPr="000406E4">
        <w:rPr>
          <w:lang w:val="en-US"/>
        </w:rPr>
        <w:t>Ramsay, K., Kaiser, M.J., Moore, P.G., Hughes, R.N., 1997. Consumption of Fisheries Discards by Benthic Scavengers: Utilization of Energy Subsidies in Different Marine Habitats. J. Anim. Ecol. 66, 884–896. doi:10.2307/6004</w:t>
      </w:r>
    </w:p>
    <w:p w14:paraId="2A171C36" w14:textId="77777777" w:rsidR="000406E4" w:rsidRPr="000406E4" w:rsidRDefault="000406E4" w:rsidP="000406E4">
      <w:pPr>
        <w:pStyle w:val="Bibliography"/>
        <w:rPr>
          <w:lang w:val="en-US"/>
        </w:rPr>
      </w:pPr>
      <w:r w:rsidRPr="000406E4">
        <w:rPr>
          <w:lang w:val="en-US"/>
        </w:rPr>
        <w:t>Ricklefs, R.E., 1983. Some considerations on the reproductive energetics of pelagic seabirds. Stud. Avian Biol. 8, 84–94.</w:t>
      </w:r>
    </w:p>
    <w:p w14:paraId="53A21271" w14:textId="77777777" w:rsidR="000406E4" w:rsidRPr="000406E4" w:rsidRDefault="000406E4" w:rsidP="000406E4">
      <w:pPr>
        <w:pStyle w:val="Bibliography"/>
        <w:rPr>
          <w:lang w:val="en-US"/>
        </w:rPr>
      </w:pPr>
      <w:r w:rsidRPr="000406E4">
        <w:rPr>
          <w:lang w:val="en-US"/>
        </w:rPr>
        <w:t>Schlaepfer, M.A., Runge, M.C., Sherman, P.W., 2002. Ecological and evolutionary traps. Trends Ecol. Evol. 17, 474–480. doi:10.1016/S0169-5347(02)02580-6</w:t>
      </w:r>
    </w:p>
    <w:p w14:paraId="0BAA5631" w14:textId="77777777" w:rsidR="000406E4" w:rsidRPr="000406E4" w:rsidRDefault="000406E4" w:rsidP="000406E4">
      <w:pPr>
        <w:pStyle w:val="Bibliography"/>
        <w:rPr>
          <w:lang w:val="en-US"/>
        </w:rPr>
      </w:pPr>
      <w:r w:rsidRPr="000406E4">
        <w:rPr>
          <w:lang w:val="en-US"/>
        </w:rPr>
        <w:t>Sherley, R.B., Ludynia, K., Dyer, B.M., Lamont, T., Makhado, A.B., Roux, J.-P., Scales, K.L., Underhill, L.G., Votier, S.C., 2017. Metapopulation Tracking Juvenile Penguins Reveals an Ecosystem-wide Ecological Trap. Curr. Biol. 27, 563–568. doi:10.1016/j.cub.2016.12.054</w:t>
      </w:r>
    </w:p>
    <w:p w14:paraId="20B940D0" w14:textId="77777777" w:rsidR="000406E4" w:rsidRPr="000406E4" w:rsidRDefault="000406E4" w:rsidP="000406E4">
      <w:pPr>
        <w:pStyle w:val="Bibliography"/>
        <w:rPr>
          <w:lang w:val="en-US"/>
        </w:rPr>
      </w:pPr>
      <w:r w:rsidRPr="000406E4">
        <w:rPr>
          <w:lang w:val="en-US"/>
        </w:rPr>
        <w:t>Skov, H., Durinck, J., 2001. Seabird attraction to fishing vessels is a local process. Mar. Ecol. Prog. Ser. 214, 289–298. doi:10.3354/meps214289</w:t>
      </w:r>
    </w:p>
    <w:p w14:paraId="7DF82913" w14:textId="77777777" w:rsidR="000406E4" w:rsidRPr="000406E4" w:rsidRDefault="000406E4" w:rsidP="000406E4">
      <w:pPr>
        <w:pStyle w:val="Bibliography"/>
        <w:rPr>
          <w:lang w:val="en-US"/>
        </w:rPr>
      </w:pPr>
      <w:r w:rsidRPr="000406E4">
        <w:rPr>
          <w:lang w:val="en-US"/>
        </w:rPr>
        <w:t>Soriano-Redondo, A., Cortés, V., Reyes-González, J.M., Guallar, S., Bécares, J., Rodríguez, B., Arcos, J.M., González-Solís, J., 2016. Relative abundance and distribution of fisheries influence risk of seabird bycatch. Sci. Rep. 6.</w:t>
      </w:r>
    </w:p>
    <w:p w14:paraId="344CC2FA" w14:textId="77777777" w:rsidR="000406E4" w:rsidRPr="000406E4" w:rsidRDefault="000406E4" w:rsidP="000406E4">
      <w:pPr>
        <w:pStyle w:val="Bibliography"/>
        <w:rPr>
          <w:lang w:val="en-US"/>
        </w:rPr>
      </w:pPr>
      <w:r w:rsidRPr="000406E4">
        <w:rPr>
          <w:lang w:val="en-US"/>
        </w:rPr>
        <w:t>Stempniewicz, L., 1994. Marine birds drowning in fishing nets in the Gulf of Gdansk(southern Baltic): Numbers, species composition, age and sex structure. Ornis Svec. 4, 123–132.</w:t>
      </w:r>
    </w:p>
    <w:p w14:paraId="7FE0BB12" w14:textId="77777777" w:rsidR="000406E4" w:rsidRPr="000406E4" w:rsidRDefault="000406E4" w:rsidP="000406E4">
      <w:pPr>
        <w:pStyle w:val="Bibliography"/>
        <w:rPr>
          <w:lang w:val="en-US"/>
        </w:rPr>
      </w:pPr>
      <w:r w:rsidRPr="000406E4">
        <w:rPr>
          <w:lang w:val="en-US"/>
        </w:rPr>
        <w:t>Stephens, D.W., Krebs, J.R., 1986. Foraging theory. Princeton University Press.</w:t>
      </w:r>
    </w:p>
    <w:p w14:paraId="6B75A1F7" w14:textId="77777777" w:rsidR="000406E4" w:rsidRPr="000406E4" w:rsidRDefault="000406E4" w:rsidP="000406E4">
      <w:pPr>
        <w:pStyle w:val="Bibliography"/>
        <w:rPr>
          <w:lang w:val="en-US"/>
        </w:rPr>
      </w:pPr>
      <w:r w:rsidRPr="000406E4">
        <w:rPr>
          <w:lang w:val="en-US"/>
        </w:rPr>
        <w:t>Sumner, M., Wotherspoon, S., 2010. tripEstimation: Metropolis sampler and supporting functions for estimating animal movement from archival tags and satellite fixes. R Package Version 00-33 URL HttpCRAN R-Proj. Orgpackage TripEstimation Accessed 1 June 2011.</w:t>
      </w:r>
    </w:p>
    <w:p w14:paraId="1AD3674F" w14:textId="77777777" w:rsidR="000406E4" w:rsidRPr="000406E4" w:rsidRDefault="000406E4" w:rsidP="000406E4">
      <w:pPr>
        <w:pStyle w:val="Bibliography"/>
        <w:rPr>
          <w:lang w:val="en-US"/>
        </w:rPr>
      </w:pPr>
      <w:r w:rsidRPr="000406E4">
        <w:rPr>
          <w:lang w:val="en-US"/>
        </w:rPr>
        <w:t>Tew Kai, E., Benhamou, S., van der Lingen, C.D., Coetzee, J.C., Pichegru, L., Ryan, P.G., Grémillet, D., 2013. Are Cape gannets dependent upon fishery waste? A multi-scale analysis using seabird GPS-tracking, hydro-acoustic surveys of pelagic fish and vessel monitoring systems. J. Appl. Ecol. 50, 659–670. doi:10.1111/1365-2664.12086</w:t>
      </w:r>
    </w:p>
    <w:p w14:paraId="3B2F0ECD" w14:textId="77777777" w:rsidR="000406E4" w:rsidRPr="000406E4" w:rsidRDefault="000406E4" w:rsidP="000406E4">
      <w:pPr>
        <w:pStyle w:val="Bibliography"/>
        <w:rPr>
          <w:lang w:val="en-US"/>
        </w:rPr>
      </w:pPr>
      <w:r w:rsidRPr="000406E4">
        <w:rPr>
          <w:lang w:val="en-US"/>
        </w:rPr>
        <w:t>Thiebault, A., Mullers, R.H., Pistorius, P.A., Tremblay, Y., 2014. Local enhancement in a seabird: reaction distances and foraging consequence of predator aggregations. Behav. Ecol. 25, 1302–1310.</w:t>
      </w:r>
    </w:p>
    <w:p w14:paraId="1757A4CB" w14:textId="77777777" w:rsidR="000406E4" w:rsidRPr="000406E4" w:rsidRDefault="000406E4" w:rsidP="000406E4">
      <w:pPr>
        <w:pStyle w:val="Bibliography"/>
        <w:rPr>
          <w:lang w:val="en-US"/>
        </w:rPr>
      </w:pPr>
      <w:r w:rsidRPr="000406E4">
        <w:rPr>
          <w:lang w:val="en-US"/>
        </w:rPr>
        <w:t>Tickell, W.L.N., 2000. Albatrosses. Pica Press, Mountfield, Sussex.</w:t>
      </w:r>
    </w:p>
    <w:p w14:paraId="1859BCD1" w14:textId="77777777" w:rsidR="000406E4" w:rsidRPr="000406E4" w:rsidRDefault="000406E4" w:rsidP="000406E4">
      <w:pPr>
        <w:pStyle w:val="Bibliography"/>
        <w:rPr>
          <w:lang w:val="en-US"/>
        </w:rPr>
      </w:pPr>
      <w:r w:rsidRPr="000406E4">
        <w:rPr>
          <w:lang w:val="en-US"/>
        </w:rPr>
        <w:t>Torres, L.G., Sagar, P.M., Thompson, D.R., Phillips, R.A., 2013a. Scaling down the analysis of seabird-fishery interactions. Mar. Ecol. Prog. Ser. 473, 275–289. doi:10.3354/meps10071</w:t>
      </w:r>
    </w:p>
    <w:p w14:paraId="45AD52D3" w14:textId="77777777" w:rsidR="000406E4" w:rsidRPr="000406E4" w:rsidRDefault="000406E4" w:rsidP="000406E4">
      <w:pPr>
        <w:pStyle w:val="Bibliography"/>
        <w:rPr>
          <w:lang w:val="en-US"/>
        </w:rPr>
      </w:pPr>
      <w:r w:rsidRPr="000406E4">
        <w:rPr>
          <w:lang w:val="en-US"/>
        </w:rPr>
        <w:lastRenderedPageBreak/>
        <w:t>Torres, L.G., Sagar, P.M., Thompson, D.R., Phillips, R.A., 2013b. Scale-dependence of seabird-fishery data analysis and management: Reply to Croxall et al. (2013). Mar. Ecol. Prog. Ser. 493, 301–304. doi:10.3354/meps10600</w:t>
      </w:r>
    </w:p>
    <w:p w14:paraId="254F4BA2" w14:textId="77777777" w:rsidR="000406E4" w:rsidRPr="000406E4" w:rsidRDefault="000406E4" w:rsidP="000406E4">
      <w:pPr>
        <w:pStyle w:val="Bibliography"/>
        <w:rPr>
          <w:lang w:val="en-US"/>
        </w:rPr>
      </w:pPr>
      <w:r w:rsidRPr="000406E4">
        <w:rPr>
          <w:lang w:val="en-US"/>
        </w:rPr>
        <w:t>Tuck, G.N., Thomson, R.B., Barbraud, C., Delord, K., Louzao, M., Herrera, M., Weimerskirch, H., 2015. An integrated assessment model of seabird population dynamics: can individual heterogeneity in susceptibility to fishing explain abundance trends in Crozet wandering albatross? J. Appl. Ecol. 52, 950–959.</w:t>
      </w:r>
    </w:p>
    <w:p w14:paraId="6E155DAA" w14:textId="77777777" w:rsidR="000406E4" w:rsidRPr="000406E4" w:rsidRDefault="000406E4" w:rsidP="000406E4">
      <w:pPr>
        <w:pStyle w:val="Bibliography"/>
        <w:rPr>
          <w:lang w:val="en-US"/>
        </w:rPr>
      </w:pPr>
      <w:r w:rsidRPr="000406E4">
        <w:rPr>
          <w:lang w:val="en-US"/>
        </w:rPr>
        <w:t>Uyeda, L.T., Iskandar, E., Kyes, R.C., Wirsing, A.J., 2015. Encounter rates, agonistic interactions, and social hierarchy among garbage-feeding water monitor lizards (Varanus salvator bivittatus) on Tinjil Island, Indonesia. Herpetol. Conserv. Biol. 10, 753–764.</w:t>
      </w:r>
    </w:p>
    <w:p w14:paraId="44B73E77" w14:textId="77777777" w:rsidR="000406E4" w:rsidRPr="000406E4" w:rsidRDefault="000406E4" w:rsidP="000406E4">
      <w:pPr>
        <w:pStyle w:val="Bibliography"/>
        <w:rPr>
          <w:lang w:val="en-US"/>
        </w:rPr>
      </w:pPr>
      <w:r w:rsidRPr="000406E4">
        <w:rPr>
          <w:lang w:val="en-US"/>
        </w:rPr>
        <w:t>Votier, S.C., Bearhop, S., Ratcliffe, N., Phillips, R.A., Furness, R.W., 2004a. Predation by great skuas at a large Shetland seabird colony. J. Appl. Ecol. 41, 1117–1128.</w:t>
      </w:r>
    </w:p>
    <w:p w14:paraId="44E430E0" w14:textId="77777777" w:rsidR="000406E4" w:rsidRPr="000406E4" w:rsidRDefault="000406E4" w:rsidP="000406E4">
      <w:pPr>
        <w:pStyle w:val="Bibliography"/>
        <w:rPr>
          <w:lang w:val="en-US"/>
        </w:rPr>
      </w:pPr>
      <w:r w:rsidRPr="000406E4">
        <w:rPr>
          <w:lang w:val="en-US"/>
        </w:rPr>
        <w:t>Votier, S.C., Bearhop, S., Witt, M.J., Inger, R., Thompson, D., Newton, J., 2010. Individual responses of seabirds to commercial fisheries revealed using GPS tracking, stable isotopes and vessel monitoring systems. J. Appl. Ecol. 47, 487–497. doi:10.1111/j.1365-2664.2010.01790.x</w:t>
      </w:r>
    </w:p>
    <w:p w14:paraId="0133CC75" w14:textId="77777777" w:rsidR="000406E4" w:rsidRPr="000406E4" w:rsidRDefault="000406E4" w:rsidP="000406E4">
      <w:pPr>
        <w:pStyle w:val="Bibliography"/>
        <w:rPr>
          <w:lang w:val="en-US"/>
        </w:rPr>
      </w:pPr>
      <w:r w:rsidRPr="000406E4">
        <w:rPr>
          <w:lang w:val="en-US"/>
        </w:rPr>
        <w:t>Votier, S.C., Furness, R.W., Bearhop, S., Crane, J.E., Caldow, R.W.G., Catry, P., Ensor, K., Hamer, K.C., Hudson, A.V., Kalmbach, E., Klomp, N.I., Pfeiffer, S., Phillips, R.A., Prieto, I., Thompson, D.R., 2004b. Changes in fisheries discard rates and seabird communities. Nature 427, 727–730. doi:10.1038/nature02315</w:t>
      </w:r>
    </w:p>
    <w:p w14:paraId="3B375821" w14:textId="77777777" w:rsidR="000406E4" w:rsidRPr="000406E4" w:rsidRDefault="000406E4" w:rsidP="000406E4">
      <w:pPr>
        <w:pStyle w:val="Bibliography"/>
        <w:rPr>
          <w:lang w:val="en-US"/>
        </w:rPr>
      </w:pPr>
      <w:r w:rsidRPr="000406E4">
        <w:rPr>
          <w:lang w:val="en-US"/>
        </w:rPr>
        <w:t>Wakefield, E.D., Phillips, R.A., Trathan, P.N., Arata, J., Gales, R., Huin, N., Robertson, G., Waugh, S.M., Weimerskirch, H., Matthiopoulos, J., 2011. Habitat preference, accessibility, and competition limit the global distribution of breeding Black‐browed Albatrosses. Ecol. Monogr. 81, 141–167.</w:t>
      </w:r>
    </w:p>
    <w:p w14:paraId="553CC999" w14:textId="77777777" w:rsidR="000406E4" w:rsidRPr="000406E4" w:rsidRDefault="000406E4" w:rsidP="000406E4">
      <w:pPr>
        <w:pStyle w:val="Bibliography"/>
        <w:rPr>
          <w:lang w:val="en-US"/>
        </w:rPr>
      </w:pPr>
      <w:r w:rsidRPr="000406E4">
        <w:rPr>
          <w:lang w:val="en-US"/>
        </w:rPr>
        <w:t>Weimerskirch, H., 1995. Regulation of foraging trips and incubation routine in male and female wandering albatrosses. Oecologia 102, 37–43.</w:t>
      </w:r>
    </w:p>
    <w:p w14:paraId="180ECF32" w14:textId="77777777" w:rsidR="000406E4" w:rsidRPr="000406E4" w:rsidRDefault="000406E4" w:rsidP="000406E4">
      <w:pPr>
        <w:pStyle w:val="Bibliography"/>
        <w:rPr>
          <w:lang w:val="en-US"/>
        </w:rPr>
      </w:pPr>
      <w:r w:rsidRPr="000406E4">
        <w:rPr>
          <w:lang w:val="en-US"/>
        </w:rPr>
        <w:t>Weimerskirch, H., Capdeville, D., Duhamel, G., 2000. Factors affecting the number and mortality of seabirds attending trawlers and long-liners in the Kerguelen area. Polar Biol. 23, 236–249.</w:t>
      </w:r>
    </w:p>
    <w:p w14:paraId="0B2F7820" w14:textId="77777777" w:rsidR="000406E4" w:rsidRPr="000406E4" w:rsidRDefault="000406E4" w:rsidP="000406E4">
      <w:pPr>
        <w:pStyle w:val="Bibliography"/>
        <w:rPr>
          <w:lang w:val="en-US"/>
        </w:rPr>
      </w:pPr>
      <w:r w:rsidRPr="000406E4">
        <w:rPr>
          <w:lang w:val="en-US"/>
        </w:rPr>
        <w:t>Weimerskirch, H., Cherel, Y., Delord, K., Jaeger, A., Patrick, S.C., Riotte-Lambert, L., 2014. Lifetime foraging patterns of the wandering albatross: life on the move! J. Exp. Mar. Biol. Ecol. 450, 68–78.</w:t>
      </w:r>
    </w:p>
    <w:p w14:paraId="372017A0" w14:textId="77777777" w:rsidR="000406E4" w:rsidRPr="000406E4" w:rsidRDefault="000406E4" w:rsidP="000406E4">
      <w:pPr>
        <w:pStyle w:val="Bibliography"/>
        <w:rPr>
          <w:lang w:val="en-US"/>
        </w:rPr>
      </w:pPr>
      <w:r w:rsidRPr="000406E4">
        <w:rPr>
          <w:lang w:val="en-US"/>
        </w:rPr>
        <w:t>Weimerskirch, H., Filippi, D.P., Collet, J., Waugh, S.M., Patrick, S.C., in press. Use of radar detectors to track attendance of albatrosses at fishing vessels. Conserv. Biol. doi:10.1111/cobi.12965</w:t>
      </w:r>
    </w:p>
    <w:p w14:paraId="65373136" w14:textId="77777777" w:rsidR="000406E4" w:rsidRPr="000406E4" w:rsidRDefault="000406E4" w:rsidP="000406E4">
      <w:pPr>
        <w:pStyle w:val="Bibliography"/>
        <w:rPr>
          <w:lang w:val="en-US"/>
        </w:rPr>
      </w:pPr>
      <w:r w:rsidRPr="000406E4">
        <w:rPr>
          <w:lang w:val="en-US"/>
        </w:rPr>
        <w:t>Weimerskirch, H., Guionnet, T., 2002. Comparative activity pattern during foraging of four albatross species. Ibis 144, 40–50. doi:10.1046/j.0019-1019.2001.00021.x</w:t>
      </w:r>
    </w:p>
    <w:p w14:paraId="1167C787" w14:textId="77777777" w:rsidR="000406E4" w:rsidRPr="000406E4" w:rsidRDefault="000406E4" w:rsidP="000406E4">
      <w:pPr>
        <w:pStyle w:val="Bibliography"/>
        <w:rPr>
          <w:lang w:val="en-US"/>
        </w:rPr>
      </w:pPr>
      <w:r w:rsidRPr="000406E4">
        <w:rPr>
          <w:lang w:val="en-US"/>
        </w:rPr>
        <w:t>Weimerskirch, H., Jouventin, P., Stahl, J.-C., 1986. Comparative ecology of the six albatross species breeding on the Crozet Islands. Ibis 128, 195–213. doi:10.1111/j.1474-919X.1986.tb02669.x</w:t>
      </w:r>
    </w:p>
    <w:p w14:paraId="555E3087" w14:textId="77777777" w:rsidR="000406E4" w:rsidRPr="000406E4" w:rsidRDefault="000406E4" w:rsidP="000406E4">
      <w:pPr>
        <w:pStyle w:val="Bibliography"/>
        <w:rPr>
          <w:lang w:val="en-US"/>
        </w:rPr>
      </w:pPr>
      <w:r w:rsidRPr="000406E4">
        <w:rPr>
          <w:lang w:val="en-US"/>
        </w:rPr>
        <w:t>Weimerskirch, H., Lys, P., 2000. Seasonal changes in the provisioning behaviour and mass of male and female wandering albatrosses in relation to the growth of their chick. Polar Biol. 23, 733–744.</w:t>
      </w:r>
    </w:p>
    <w:p w14:paraId="19788483" w14:textId="77777777" w:rsidR="000406E4" w:rsidRPr="000406E4" w:rsidRDefault="000406E4" w:rsidP="000406E4">
      <w:pPr>
        <w:pStyle w:val="Bibliography"/>
        <w:rPr>
          <w:lang w:val="en-US"/>
        </w:rPr>
      </w:pPr>
      <w:r w:rsidRPr="000406E4">
        <w:rPr>
          <w:lang w:val="en-US"/>
        </w:rPr>
        <w:t>Weimerskirch, H., Mougey, T., Hindermeyer, X., 1997. Foraging and provisioning strategies of black-browed albatrosses in relation to the requirements of the chick: natural variation and experimental study. Behav. Ecol. 8, 635–643. doi:10.1093/beheco/8.6.635</w:t>
      </w:r>
    </w:p>
    <w:p w14:paraId="3F80446C" w14:textId="77777777" w:rsidR="000406E4" w:rsidRPr="000406E4" w:rsidRDefault="000406E4" w:rsidP="000406E4">
      <w:pPr>
        <w:pStyle w:val="Bibliography"/>
        <w:rPr>
          <w:lang w:val="en-US"/>
        </w:rPr>
      </w:pPr>
      <w:r w:rsidRPr="000406E4">
        <w:rPr>
          <w:lang w:val="en-US"/>
        </w:rPr>
        <w:t>Weimerskirch, H., Salamolard, M., Sarrazin, F., Jouventin, P., 1993. Foraging strategy of wandering albatrosses through the breeding season: a study using satellite telemetry. The Auk 325–342.</w:t>
      </w:r>
    </w:p>
    <w:p w14:paraId="36CDAADE" w14:textId="77777777" w:rsidR="000406E4" w:rsidRDefault="000406E4" w:rsidP="000406E4">
      <w:pPr>
        <w:pStyle w:val="Bibliography"/>
      </w:pPr>
      <w:r w:rsidRPr="000406E4">
        <w:rPr>
          <w:lang w:val="en-US"/>
        </w:rPr>
        <w:lastRenderedPageBreak/>
        <w:t xml:space="preserve">Xavier, J.C., Cherel, Y., Roberts, J., Piatkowski, U., 2012. How do cephalopods become available to seabirds: can fish gut contents from tuna fishing vessels be a major food source of deep-dwelling cephalopods? </w:t>
      </w:r>
      <w:r>
        <w:t>ICES J. Mar. Sci. J. Cons. doi:10.1093/icesjms/fss167</w:t>
      </w:r>
    </w:p>
    <w:p w14:paraId="4649EC05" w14:textId="757F558C" w:rsidR="00D755CE" w:rsidRPr="007A1A09" w:rsidRDefault="00D755CE" w:rsidP="00263DBA">
      <w:pPr>
        <w:jc w:val="both"/>
      </w:pPr>
      <w:r w:rsidRPr="003573EF">
        <w:rPr>
          <w:lang w:val="en-US"/>
        </w:rPr>
        <w:fldChar w:fldCharType="end"/>
      </w:r>
    </w:p>
    <w:p w14:paraId="1CF0512A" w14:textId="77777777" w:rsidR="001E7DA8" w:rsidRPr="007A1A09" w:rsidRDefault="001E7DA8"/>
    <w:p w14:paraId="4A666776" w14:textId="77777777" w:rsidR="00D755CE" w:rsidRPr="007A1A09" w:rsidRDefault="00D755CE">
      <w:r w:rsidRPr="007A1A09">
        <w:br w:type="page"/>
      </w:r>
    </w:p>
    <w:p w14:paraId="559C0457" w14:textId="77777777" w:rsidR="001E7DA8" w:rsidRPr="006807FE" w:rsidRDefault="001E7DA8" w:rsidP="00D755CE">
      <w:pPr>
        <w:pStyle w:val="Heading1"/>
      </w:pPr>
      <w:r w:rsidRPr="006807FE">
        <w:lastRenderedPageBreak/>
        <w:t>Figure Legends</w:t>
      </w:r>
    </w:p>
    <w:p w14:paraId="5D5F5BB7" w14:textId="77777777" w:rsidR="00D755CE" w:rsidRPr="006F38A1" w:rsidRDefault="00D755CE" w:rsidP="00D755CE"/>
    <w:p w14:paraId="2E4E5AB7" w14:textId="1422D984" w:rsidR="00D755CE" w:rsidRPr="003573EF" w:rsidRDefault="00D755CE" w:rsidP="00D755CE">
      <w:pPr>
        <w:pStyle w:val="Caption"/>
        <w:rPr>
          <w:lang w:val="en-US"/>
        </w:rPr>
      </w:pPr>
      <w:r w:rsidRPr="003573EF">
        <w:rPr>
          <w:lang w:val="en-US"/>
        </w:rPr>
        <w:t xml:space="preserve">Figure </w:t>
      </w:r>
      <w:r w:rsidRPr="003573EF">
        <w:rPr>
          <w:lang w:val="en-US"/>
        </w:rPr>
        <w:fldChar w:fldCharType="begin"/>
      </w:r>
      <w:r w:rsidRPr="003573EF">
        <w:rPr>
          <w:lang w:val="en-US"/>
        </w:rPr>
        <w:instrText xml:space="preserve"> SEQ Figure \* ARABIC </w:instrText>
      </w:r>
      <w:r w:rsidRPr="003573EF">
        <w:rPr>
          <w:lang w:val="en-US"/>
        </w:rPr>
        <w:fldChar w:fldCharType="separate"/>
      </w:r>
      <w:r w:rsidRPr="003573EF">
        <w:rPr>
          <w:noProof/>
          <w:lang w:val="en-US"/>
        </w:rPr>
        <w:t>1</w:t>
      </w:r>
      <w:r w:rsidRPr="003573EF">
        <w:rPr>
          <w:lang w:val="en-US"/>
        </w:rPr>
        <w:fldChar w:fldCharType="end"/>
      </w:r>
      <w:r w:rsidRPr="003573EF">
        <w:rPr>
          <w:lang w:val="en-US"/>
        </w:rPr>
        <w:t xml:space="preserve">: </w:t>
      </w:r>
      <w:r w:rsidR="009275C6" w:rsidRPr="003573EF">
        <w:rPr>
          <w:lang w:val="en-US"/>
        </w:rPr>
        <w:t xml:space="preserve">All studied tracks (A.) from incubating WA from Crozet (orange) and chick-rearing and incubating BBA from Kerguelen (red). </w:t>
      </w:r>
      <w:r w:rsidR="00A61B68" w:rsidRPr="003573EF">
        <w:rPr>
          <w:lang w:val="en-US"/>
        </w:rPr>
        <w:t>Colors reflect bathymetry, with lighter blues indicating shallower shelf waters. All bird GPS locations identified as “attending” boats (&lt;3km from a boat with speed&lt;10km/h) are shown for WA (B.) and BBA (C.) over the edge of Crozet and Kerguelen shelves respectively (black solid lines indicate 2000m isobaths; see also Fig.5).</w:t>
      </w:r>
    </w:p>
    <w:p w14:paraId="0EFAF327" w14:textId="77777777" w:rsidR="00D755CE" w:rsidRPr="003573EF" w:rsidRDefault="00D755CE">
      <w:pPr>
        <w:rPr>
          <w:lang w:val="en-US"/>
        </w:rPr>
      </w:pPr>
    </w:p>
    <w:p w14:paraId="4C4EDC62" w14:textId="77777777" w:rsidR="00D755CE" w:rsidRPr="003573EF" w:rsidRDefault="00D755CE">
      <w:pPr>
        <w:rPr>
          <w:lang w:val="en-US"/>
        </w:rPr>
      </w:pPr>
    </w:p>
    <w:p w14:paraId="086984CE" w14:textId="17FF6C4E" w:rsidR="00D755CE" w:rsidRPr="003573EF" w:rsidRDefault="00D755CE" w:rsidP="00D755CE">
      <w:pPr>
        <w:pStyle w:val="Caption"/>
        <w:rPr>
          <w:lang w:val="en-US"/>
        </w:rPr>
      </w:pPr>
      <w:r w:rsidRPr="003573EF">
        <w:rPr>
          <w:lang w:val="en-US"/>
        </w:rPr>
        <w:t xml:space="preserve">Figure </w:t>
      </w:r>
      <w:r w:rsidRPr="003573EF">
        <w:rPr>
          <w:lang w:val="en-US"/>
        </w:rPr>
        <w:fldChar w:fldCharType="begin"/>
      </w:r>
      <w:r w:rsidRPr="003573EF">
        <w:rPr>
          <w:lang w:val="en-US"/>
        </w:rPr>
        <w:instrText xml:space="preserve"> SEQ Figure \* ARABIC </w:instrText>
      </w:r>
      <w:r w:rsidRPr="003573EF">
        <w:rPr>
          <w:lang w:val="en-US"/>
        </w:rPr>
        <w:fldChar w:fldCharType="separate"/>
      </w:r>
      <w:r w:rsidRPr="003573EF">
        <w:rPr>
          <w:noProof/>
          <w:lang w:val="en-US"/>
        </w:rPr>
        <w:t>2</w:t>
      </w:r>
      <w:r w:rsidRPr="003573EF">
        <w:rPr>
          <w:lang w:val="en-US"/>
        </w:rPr>
        <w:fldChar w:fldCharType="end"/>
      </w:r>
      <w:r w:rsidRPr="003573EF">
        <w:rPr>
          <w:lang w:val="en-US"/>
        </w:rPr>
        <w:t xml:space="preserve">: Proportion of flights directed (&lt;10°) towards a boat for BBA (A) and for WA </w:t>
      </w:r>
      <w:r w:rsidRPr="003573EF">
        <w:rPr>
          <w:lang w:val="en-US"/>
        </w:rPr>
        <w:fldChar w:fldCharType="begin"/>
      </w:r>
      <w:r w:rsidRPr="003573EF">
        <w:rPr>
          <w:lang w:val="en-US"/>
        </w:rPr>
        <w:instrText xml:space="preserve"> ADDIN ZOTERO_ITEM CSL_CITATION {"citationID":"13m6odr613","properties":{"formattedCitation":"(b, re-drawn from Collet et al., 2015)","plainCitation":"(b, re-drawn from 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prefix":"b, re-drawn from "}],"schema":"https://github.com/citation-style-language/schema/raw/master/csl-citation.json"} </w:instrText>
      </w:r>
      <w:r w:rsidRPr="003573EF">
        <w:rPr>
          <w:lang w:val="en-US"/>
        </w:rPr>
        <w:fldChar w:fldCharType="separate"/>
      </w:r>
      <w:r w:rsidRPr="003573EF">
        <w:rPr>
          <w:rFonts w:ascii="Calibri" w:hAnsi="Calibri"/>
          <w:lang w:val="en-US"/>
        </w:rPr>
        <w:t>(B, re-drawn from Collet et al., 2015)</w:t>
      </w:r>
      <w:r w:rsidRPr="003573EF">
        <w:rPr>
          <w:lang w:val="en-US"/>
        </w:rPr>
        <w:fldChar w:fldCharType="end"/>
      </w:r>
      <w:r w:rsidRPr="003573EF">
        <w:rPr>
          <w:lang w:val="en-US"/>
        </w:rPr>
        <w:t xml:space="preserve">, </w:t>
      </w:r>
      <w:r w:rsidR="007751E9">
        <w:rPr>
          <w:lang w:val="en-US"/>
        </w:rPr>
        <w:t>as a</w:t>
      </w:r>
      <w:r w:rsidRPr="003573EF">
        <w:rPr>
          <w:lang w:val="en-US"/>
        </w:rPr>
        <w:t xml:space="preserve"> function of the distance from boats. The red line indicates null expectations (10/180) for birds not attracted to boats. The black line is the fitted segmented linear regression, with a breakpoint for BBA estimated at 28.6km. The breakpoint estimated for WA from the same methodology was 29.2km </w:t>
      </w:r>
      <w:r w:rsidRPr="003573EF">
        <w:rPr>
          <w:lang w:val="en-US"/>
        </w:rPr>
        <w:fldChar w:fldCharType="begin"/>
      </w:r>
      <w:r w:rsidRPr="003573EF">
        <w:rPr>
          <w:lang w:val="en-US"/>
        </w:rPr>
        <w:instrText xml:space="preserve"> ADDIN ZOTERO_ITEM CSL_CITATION {"citationID":"1sbf7aqt36","properties":{"formattedCitation":"(Collet et al., 2015)","plainCitation":"(Collet et al., 2015)"},"citationItems":[{"id":414,"uris":["http://zotero.org/users/1723945/items/8UXJE9MQ"],"uri":["http://zotero.org/users/1723945/items/8UXJE9MQ"],"itemData":{"id":414,"type":"article-journal","title":"Albatrosses redirect flight towards vessels at the limit of their visual range","container-title":"Marine Ecology Progress Series","page":"199-205","volume":"526","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ISSN":"0171-8630","note":"00000","author":[{"family":"Collet","given":"Julien"},{"family":"Patrick","given":"Samantha C."},{"family":"Weimerskirch","given":"Henri"}],"issued":{"date-parts":[["2015",4,22]]}}}],"schema":"https://github.com/citation-style-language/schema/raw/master/csl-citation.json"} </w:instrText>
      </w:r>
      <w:r w:rsidRPr="003573EF">
        <w:rPr>
          <w:lang w:val="en-US"/>
        </w:rPr>
        <w:fldChar w:fldCharType="separate"/>
      </w:r>
      <w:r w:rsidRPr="003573EF">
        <w:rPr>
          <w:rFonts w:ascii="Calibri" w:hAnsi="Calibri"/>
          <w:lang w:val="en-US"/>
        </w:rPr>
        <w:t>(Collet et al., 2015)</w:t>
      </w:r>
      <w:r w:rsidRPr="003573EF">
        <w:rPr>
          <w:lang w:val="en-US"/>
        </w:rPr>
        <w:fldChar w:fldCharType="end"/>
      </w:r>
      <w:r w:rsidRPr="003573EF">
        <w:rPr>
          <w:lang w:val="en-US"/>
        </w:rPr>
        <w:t>.</w:t>
      </w:r>
    </w:p>
    <w:p w14:paraId="53188736" w14:textId="77777777" w:rsidR="00D755CE" w:rsidRPr="003573EF" w:rsidRDefault="00D755CE">
      <w:pPr>
        <w:rPr>
          <w:lang w:val="en-US"/>
        </w:rPr>
      </w:pPr>
    </w:p>
    <w:p w14:paraId="6F07FB2E" w14:textId="77777777" w:rsidR="00D755CE" w:rsidRPr="003573EF" w:rsidRDefault="00D755CE">
      <w:pPr>
        <w:rPr>
          <w:lang w:val="en-US"/>
        </w:rPr>
      </w:pPr>
    </w:p>
    <w:p w14:paraId="203C0860" w14:textId="77777777" w:rsidR="00D755CE" w:rsidRPr="003573EF" w:rsidRDefault="00D755CE" w:rsidP="00D755CE">
      <w:pPr>
        <w:pStyle w:val="Caption"/>
        <w:rPr>
          <w:lang w:val="en-US"/>
        </w:rPr>
      </w:pPr>
      <w:r w:rsidRPr="003573EF">
        <w:rPr>
          <w:lang w:val="en-US"/>
        </w:rPr>
        <w:t xml:space="preserve">Figure </w:t>
      </w:r>
      <w:r w:rsidRPr="003573EF">
        <w:rPr>
          <w:lang w:val="en-US"/>
        </w:rPr>
        <w:fldChar w:fldCharType="begin"/>
      </w:r>
      <w:r w:rsidRPr="003573EF">
        <w:rPr>
          <w:lang w:val="en-US"/>
        </w:rPr>
        <w:instrText xml:space="preserve"> SEQ Figure \* ARABIC </w:instrText>
      </w:r>
      <w:r w:rsidRPr="003573EF">
        <w:rPr>
          <w:lang w:val="en-US"/>
        </w:rPr>
        <w:fldChar w:fldCharType="separate"/>
      </w:r>
      <w:r w:rsidRPr="003573EF">
        <w:rPr>
          <w:noProof/>
          <w:lang w:val="en-US"/>
        </w:rPr>
        <w:t>3</w:t>
      </w:r>
      <w:r w:rsidRPr="003573EF">
        <w:rPr>
          <w:lang w:val="en-US"/>
        </w:rPr>
        <w:fldChar w:fldCharType="end"/>
      </w:r>
      <w:r w:rsidRPr="003573EF">
        <w:rPr>
          <w:lang w:val="en-US"/>
        </w:rPr>
        <w:t xml:space="preserve">: Trip duration (A) and </w:t>
      </w:r>
      <w:r w:rsidR="00A61B68" w:rsidRPr="003573EF">
        <w:rPr>
          <w:lang w:val="en-US"/>
        </w:rPr>
        <w:t>numbers of encounter per trip</w:t>
      </w:r>
      <w:r w:rsidRPr="003573EF">
        <w:rPr>
          <w:lang w:val="en-US"/>
        </w:rPr>
        <w:t xml:space="preserve"> (B) for the different species and breeding stages.</w:t>
      </w:r>
      <w:r w:rsidR="00A61B68" w:rsidRPr="003573EF">
        <w:rPr>
          <w:lang w:val="en-US"/>
        </w:rPr>
        <w:t xml:space="preserve"> Trip duration had only limited and non-linear influence on the number of encounters during trips (see Results).</w:t>
      </w:r>
    </w:p>
    <w:p w14:paraId="3A1A1DAC" w14:textId="77777777" w:rsidR="00D755CE" w:rsidRPr="003573EF" w:rsidRDefault="00D755CE">
      <w:pPr>
        <w:rPr>
          <w:lang w:val="en-US"/>
        </w:rPr>
      </w:pPr>
    </w:p>
    <w:p w14:paraId="16F11E50" w14:textId="77777777" w:rsidR="00D755CE" w:rsidRPr="003573EF" w:rsidRDefault="00D755CE">
      <w:pPr>
        <w:rPr>
          <w:lang w:val="en-US"/>
        </w:rPr>
      </w:pPr>
    </w:p>
    <w:p w14:paraId="3B2499D6" w14:textId="77777777" w:rsidR="00D755CE" w:rsidRPr="003573EF" w:rsidRDefault="00D755CE" w:rsidP="00D755CE">
      <w:pPr>
        <w:pStyle w:val="Caption"/>
        <w:rPr>
          <w:lang w:val="en-US"/>
        </w:rPr>
      </w:pPr>
      <w:r w:rsidRPr="003573EF">
        <w:rPr>
          <w:lang w:val="en-US"/>
        </w:rPr>
        <w:t xml:space="preserve">Figure </w:t>
      </w:r>
      <w:r w:rsidRPr="003573EF">
        <w:rPr>
          <w:lang w:val="en-US"/>
        </w:rPr>
        <w:fldChar w:fldCharType="begin"/>
      </w:r>
      <w:r w:rsidRPr="003573EF">
        <w:rPr>
          <w:lang w:val="en-US"/>
        </w:rPr>
        <w:instrText xml:space="preserve"> SEQ Figure \* ARABIC </w:instrText>
      </w:r>
      <w:r w:rsidRPr="003573EF">
        <w:rPr>
          <w:lang w:val="en-US"/>
        </w:rPr>
        <w:fldChar w:fldCharType="separate"/>
      </w:r>
      <w:r w:rsidRPr="003573EF">
        <w:rPr>
          <w:noProof/>
          <w:lang w:val="en-US"/>
        </w:rPr>
        <w:t>4</w:t>
      </w:r>
      <w:r w:rsidRPr="003573EF">
        <w:rPr>
          <w:lang w:val="en-US"/>
        </w:rPr>
        <w:fldChar w:fldCharType="end"/>
      </w:r>
      <w:r w:rsidRPr="003573EF">
        <w:rPr>
          <w:lang w:val="en-US"/>
        </w:rPr>
        <w:t>: Probability to be attracted (A) and behavior when attending: total duration of encounters (B), proportion of the encounter duration spent attending (C) and average distance from boats when attending (D)</w:t>
      </w:r>
      <w:r w:rsidR="00A61B68" w:rsidRPr="003573EF">
        <w:rPr>
          <w:lang w:val="en-US"/>
        </w:rPr>
        <w:t xml:space="preserve"> for different species and breeding stages.</w:t>
      </w:r>
    </w:p>
    <w:p w14:paraId="062E781E" w14:textId="77777777" w:rsidR="00D755CE" w:rsidRPr="003573EF" w:rsidRDefault="00D755CE">
      <w:pPr>
        <w:rPr>
          <w:lang w:val="en-US"/>
        </w:rPr>
      </w:pPr>
    </w:p>
    <w:p w14:paraId="3FC2D46A" w14:textId="77777777" w:rsidR="001E7DA8" w:rsidRPr="003573EF" w:rsidRDefault="001E7DA8">
      <w:pPr>
        <w:rPr>
          <w:lang w:val="en-US"/>
        </w:rPr>
      </w:pPr>
    </w:p>
    <w:p w14:paraId="305BC538" w14:textId="77777777" w:rsidR="00D755CE" w:rsidRPr="003573EF" w:rsidRDefault="00D755CE" w:rsidP="00D755CE">
      <w:pPr>
        <w:pStyle w:val="Caption"/>
        <w:rPr>
          <w:noProof/>
          <w:lang w:val="en-US" w:eastAsia="fr-FR"/>
        </w:rPr>
      </w:pPr>
      <w:r w:rsidRPr="003573EF">
        <w:rPr>
          <w:lang w:val="en-US"/>
        </w:rPr>
        <w:t xml:space="preserve">Figure </w:t>
      </w:r>
      <w:r w:rsidRPr="003573EF">
        <w:rPr>
          <w:lang w:val="en-US"/>
        </w:rPr>
        <w:fldChar w:fldCharType="begin"/>
      </w:r>
      <w:r w:rsidRPr="003573EF">
        <w:rPr>
          <w:lang w:val="en-US"/>
        </w:rPr>
        <w:instrText xml:space="preserve"> SEQ Figure \* ARABIC </w:instrText>
      </w:r>
      <w:r w:rsidRPr="003573EF">
        <w:rPr>
          <w:lang w:val="en-US"/>
        </w:rPr>
        <w:fldChar w:fldCharType="separate"/>
      </w:r>
      <w:r w:rsidRPr="003573EF">
        <w:rPr>
          <w:noProof/>
          <w:lang w:val="en-US"/>
        </w:rPr>
        <w:t>5</w:t>
      </w:r>
      <w:r w:rsidRPr="003573EF">
        <w:rPr>
          <w:lang w:val="en-US"/>
        </w:rPr>
        <w:fldChar w:fldCharType="end"/>
      </w:r>
      <w:r w:rsidRPr="003573EF">
        <w:rPr>
          <w:lang w:val="en-US"/>
        </w:rPr>
        <w:t>: Behavior when not attending: duration of encounters when no attendance occurred (a), proportion of the trip duration spent sitting or flying over shelf-slope waters when no boats were within 30km (b), and bathymetry distribution when BBA (c) and WA (d) were sitting within 3km of a boat.</w:t>
      </w:r>
    </w:p>
    <w:p w14:paraId="4BA9BF99" w14:textId="77777777" w:rsidR="00D755CE" w:rsidRPr="003573EF" w:rsidRDefault="00D755CE">
      <w:pPr>
        <w:rPr>
          <w:lang w:val="en-US"/>
        </w:rPr>
      </w:pPr>
    </w:p>
    <w:p w14:paraId="140FAFFA" w14:textId="2FF26920" w:rsidR="001E7DA8" w:rsidRPr="003573EF" w:rsidRDefault="001E7DA8" w:rsidP="00C77A09">
      <w:pPr>
        <w:rPr>
          <w:lang w:val="en-US"/>
        </w:rPr>
      </w:pPr>
    </w:p>
    <w:sectPr w:rsidR="001E7DA8" w:rsidRPr="003573EF" w:rsidSect="00EB1FEA">
      <w:footerReference w:type="default" r:id="rId8"/>
      <w:pgSz w:w="12240" w:h="15840" w:code="1"/>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3B5F7" w14:textId="77777777" w:rsidR="00D566E0" w:rsidRDefault="00D566E0" w:rsidP="001E7DA8">
      <w:pPr>
        <w:spacing w:after="0" w:line="240" w:lineRule="auto"/>
      </w:pPr>
      <w:r>
        <w:separator/>
      </w:r>
    </w:p>
  </w:endnote>
  <w:endnote w:type="continuationSeparator" w:id="0">
    <w:p w14:paraId="0052DAAA" w14:textId="77777777" w:rsidR="00D566E0" w:rsidRDefault="00D566E0" w:rsidP="001E7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5982230"/>
      <w:docPartObj>
        <w:docPartGallery w:val="Page Numbers (Bottom of Page)"/>
        <w:docPartUnique/>
      </w:docPartObj>
    </w:sdtPr>
    <w:sdtEndPr/>
    <w:sdtContent>
      <w:p w14:paraId="6A04ADAF" w14:textId="561BC2E0" w:rsidR="00D063E9" w:rsidRDefault="00D063E9">
        <w:pPr>
          <w:pStyle w:val="Footer"/>
          <w:jc w:val="right"/>
        </w:pPr>
        <w:r>
          <w:fldChar w:fldCharType="begin"/>
        </w:r>
        <w:r>
          <w:instrText>PAGE   \* MERGEFORMAT</w:instrText>
        </w:r>
        <w:r>
          <w:fldChar w:fldCharType="separate"/>
        </w:r>
        <w:r w:rsidR="00410473">
          <w:rPr>
            <w:noProof/>
          </w:rPr>
          <w:t>2</w:t>
        </w:r>
        <w:r>
          <w:fldChar w:fldCharType="end"/>
        </w:r>
      </w:p>
    </w:sdtContent>
  </w:sdt>
  <w:p w14:paraId="5087FE78" w14:textId="77777777" w:rsidR="00D063E9" w:rsidRDefault="00D063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2B8F41" w14:textId="77777777" w:rsidR="00D566E0" w:rsidRDefault="00D566E0" w:rsidP="001E7DA8">
      <w:pPr>
        <w:spacing w:after="0" w:line="240" w:lineRule="auto"/>
      </w:pPr>
      <w:r>
        <w:separator/>
      </w:r>
    </w:p>
  </w:footnote>
  <w:footnote w:type="continuationSeparator" w:id="0">
    <w:p w14:paraId="15BCA7B8" w14:textId="77777777" w:rsidR="00D566E0" w:rsidRDefault="00D566E0" w:rsidP="001E7D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774"/>
    <w:rsid w:val="00007352"/>
    <w:rsid w:val="00007F1D"/>
    <w:rsid w:val="00016926"/>
    <w:rsid w:val="00025527"/>
    <w:rsid w:val="0002661A"/>
    <w:rsid w:val="00026EEC"/>
    <w:rsid w:val="00027A62"/>
    <w:rsid w:val="00033A75"/>
    <w:rsid w:val="000369D1"/>
    <w:rsid w:val="000406E4"/>
    <w:rsid w:val="0004466D"/>
    <w:rsid w:val="00045093"/>
    <w:rsid w:val="00061A7D"/>
    <w:rsid w:val="0008485E"/>
    <w:rsid w:val="00094F79"/>
    <w:rsid w:val="000B16F7"/>
    <w:rsid w:val="000B2A0D"/>
    <w:rsid w:val="000C62AF"/>
    <w:rsid w:val="000C794D"/>
    <w:rsid w:val="000F5CFC"/>
    <w:rsid w:val="00100A1E"/>
    <w:rsid w:val="00104E06"/>
    <w:rsid w:val="0014346F"/>
    <w:rsid w:val="001451C2"/>
    <w:rsid w:val="001467CC"/>
    <w:rsid w:val="001620DB"/>
    <w:rsid w:val="00165396"/>
    <w:rsid w:val="0016543D"/>
    <w:rsid w:val="00174778"/>
    <w:rsid w:val="00175EA6"/>
    <w:rsid w:val="00176A69"/>
    <w:rsid w:val="00184A12"/>
    <w:rsid w:val="00187992"/>
    <w:rsid w:val="001945CE"/>
    <w:rsid w:val="001A5280"/>
    <w:rsid w:val="001A52A8"/>
    <w:rsid w:val="001B43FE"/>
    <w:rsid w:val="001B7F06"/>
    <w:rsid w:val="001C3C82"/>
    <w:rsid w:val="001E33F7"/>
    <w:rsid w:val="001E6566"/>
    <w:rsid w:val="001E7DA8"/>
    <w:rsid w:val="001F13A3"/>
    <w:rsid w:val="001F4706"/>
    <w:rsid w:val="00203094"/>
    <w:rsid w:val="00206BB5"/>
    <w:rsid w:val="00253913"/>
    <w:rsid w:val="00257083"/>
    <w:rsid w:val="00263DBA"/>
    <w:rsid w:val="00264533"/>
    <w:rsid w:val="0026575B"/>
    <w:rsid w:val="002667EC"/>
    <w:rsid w:val="00266A83"/>
    <w:rsid w:val="002716C8"/>
    <w:rsid w:val="00293108"/>
    <w:rsid w:val="002958F1"/>
    <w:rsid w:val="0029679D"/>
    <w:rsid w:val="002A2AB4"/>
    <w:rsid w:val="002A57B1"/>
    <w:rsid w:val="002B19B5"/>
    <w:rsid w:val="002B1FAB"/>
    <w:rsid w:val="002B47C7"/>
    <w:rsid w:val="002C284F"/>
    <w:rsid w:val="002C566E"/>
    <w:rsid w:val="002D33C5"/>
    <w:rsid w:val="002E483F"/>
    <w:rsid w:val="00303F84"/>
    <w:rsid w:val="00304EB9"/>
    <w:rsid w:val="003158C8"/>
    <w:rsid w:val="00322945"/>
    <w:rsid w:val="00324C04"/>
    <w:rsid w:val="003322B2"/>
    <w:rsid w:val="00351FCF"/>
    <w:rsid w:val="003573EF"/>
    <w:rsid w:val="0036708B"/>
    <w:rsid w:val="003865DF"/>
    <w:rsid w:val="00391491"/>
    <w:rsid w:val="003A08A7"/>
    <w:rsid w:val="003A14CB"/>
    <w:rsid w:val="003B195F"/>
    <w:rsid w:val="003B2307"/>
    <w:rsid w:val="003C359A"/>
    <w:rsid w:val="003E0048"/>
    <w:rsid w:val="003E5AE3"/>
    <w:rsid w:val="003F1600"/>
    <w:rsid w:val="004040BC"/>
    <w:rsid w:val="00410473"/>
    <w:rsid w:val="00424948"/>
    <w:rsid w:val="004362F8"/>
    <w:rsid w:val="0044370C"/>
    <w:rsid w:val="00457900"/>
    <w:rsid w:val="004811E5"/>
    <w:rsid w:val="00487F55"/>
    <w:rsid w:val="00490E59"/>
    <w:rsid w:val="00496C8E"/>
    <w:rsid w:val="004B7619"/>
    <w:rsid w:val="004B7793"/>
    <w:rsid w:val="004D0EF9"/>
    <w:rsid w:val="00533B43"/>
    <w:rsid w:val="00544AF8"/>
    <w:rsid w:val="00546838"/>
    <w:rsid w:val="00546B37"/>
    <w:rsid w:val="005525A1"/>
    <w:rsid w:val="00567F00"/>
    <w:rsid w:val="00572A27"/>
    <w:rsid w:val="00575A64"/>
    <w:rsid w:val="00582198"/>
    <w:rsid w:val="0058363F"/>
    <w:rsid w:val="00586D3D"/>
    <w:rsid w:val="00593966"/>
    <w:rsid w:val="005A2751"/>
    <w:rsid w:val="005A60A7"/>
    <w:rsid w:val="005B0031"/>
    <w:rsid w:val="005B4CEA"/>
    <w:rsid w:val="005B525C"/>
    <w:rsid w:val="005B535D"/>
    <w:rsid w:val="005B63AE"/>
    <w:rsid w:val="005D3F01"/>
    <w:rsid w:val="005D728F"/>
    <w:rsid w:val="005E04D5"/>
    <w:rsid w:val="005E3574"/>
    <w:rsid w:val="005E6227"/>
    <w:rsid w:val="006012C9"/>
    <w:rsid w:val="00607B30"/>
    <w:rsid w:val="00624BF7"/>
    <w:rsid w:val="00635F5D"/>
    <w:rsid w:val="00636AC5"/>
    <w:rsid w:val="00643DD7"/>
    <w:rsid w:val="006537B9"/>
    <w:rsid w:val="00655424"/>
    <w:rsid w:val="00666A17"/>
    <w:rsid w:val="0067332F"/>
    <w:rsid w:val="006807FE"/>
    <w:rsid w:val="006861F6"/>
    <w:rsid w:val="00686E5A"/>
    <w:rsid w:val="00697C8F"/>
    <w:rsid w:val="006A0B2B"/>
    <w:rsid w:val="006A0DFD"/>
    <w:rsid w:val="006B3530"/>
    <w:rsid w:val="006B7A99"/>
    <w:rsid w:val="006D1C28"/>
    <w:rsid w:val="006E25BC"/>
    <w:rsid w:val="006F019C"/>
    <w:rsid w:val="006F04C1"/>
    <w:rsid w:val="006F38A1"/>
    <w:rsid w:val="006F41A6"/>
    <w:rsid w:val="007008FA"/>
    <w:rsid w:val="00707EC2"/>
    <w:rsid w:val="00711587"/>
    <w:rsid w:val="00711619"/>
    <w:rsid w:val="007147AB"/>
    <w:rsid w:val="00725499"/>
    <w:rsid w:val="00743C60"/>
    <w:rsid w:val="00743C75"/>
    <w:rsid w:val="00753EF5"/>
    <w:rsid w:val="00760EE7"/>
    <w:rsid w:val="007615A2"/>
    <w:rsid w:val="007615D4"/>
    <w:rsid w:val="00770F5B"/>
    <w:rsid w:val="007751E9"/>
    <w:rsid w:val="00775406"/>
    <w:rsid w:val="0078792C"/>
    <w:rsid w:val="00792CF6"/>
    <w:rsid w:val="00794BC4"/>
    <w:rsid w:val="007A1A09"/>
    <w:rsid w:val="007A47C6"/>
    <w:rsid w:val="007A6277"/>
    <w:rsid w:val="007A6626"/>
    <w:rsid w:val="007B18A2"/>
    <w:rsid w:val="007C0D47"/>
    <w:rsid w:val="007E753D"/>
    <w:rsid w:val="007F51DA"/>
    <w:rsid w:val="0080692D"/>
    <w:rsid w:val="0081360C"/>
    <w:rsid w:val="00814774"/>
    <w:rsid w:val="00816A88"/>
    <w:rsid w:val="008278D0"/>
    <w:rsid w:val="0083438B"/>
    <w:rsid w:val="00837C76"/>
    <w:rsid w:val="008408F6"/>
    <w:rsid w:val="008464BA"/>
    <w:rsid w:val="00856976"/>
    <w:rsid w:val="00864547"/>
    <w:rsid w:val="00865C15"/>
    <w:rsid w:val="00871A6D"/>
    <w:rsid w:val="008741A6"/>
    <w:rsid w:val="00877445"/>
    <w:rsid w:val="00880323"/>
    <w:rsid w:val="00895E02"/>
    <w:rsid w:val="008A669A"/>
    <w:rsid w:val="008A7A7C"/>
    <w:rsid w:val="008A7AF7"/>
    <w:rsid w:val="008B3B53"/>
    <w:rsid w:val="008C6944"/>
    <w:rsid w:val="008C6CBA"/>
    <w:rsid w:val="008D361F"/>
    <w:rsid w:val="008D6FD2"/>
    <w:rsid w:val="008E0CFE"/>
    <w:rsid w:val="008E73B7"/>
    <w:rsid w:val="008F06A8"/>
    <w:rsid w:val="008F3F13"/>
    <w:rsid w:val="008F4FC9"/>
    <w:rsid w:val="008F5395"/>
    <w:rsid w:val="00910D6A"/>
    <w:rsid w:val="00926C07"/>
    <w:rsid w:val="009275C6"/>
    <w:rsid w:val="009453F6"/>
    <w:rsid w:val="00966E4A"/>
    <w:rsid w:val="00980C1D"/>
    <w:rsid w:val="00987173"/>
    <w:rsid w:val="00987F31"/>
    <w:rsid w:val="009948BC"/>
    <w:rsid w:val="00995855"/>
    <w:rsid w:val="009B1702"/>
    <w:rsid w:val="009E372B"/>
    <w:rsid w:val="00A12643"/>
    <w:rsid w:val="00A151D4"/>
    <w:rsid w:val="00A32990"/>
    <w:rsid w:val="00A36267"/>
    <w:rsid w:val="00A406C3"/>
    <w:rsid w:val="00A40F22"/>
    <w:rsid w:val="00A4581B"/>
    <w:rsid w:val="00A57419"/>
    <w:rsid w:val="00A61B36"/>
    <w:rsid w:val="00A61B68"/>
    <w:rsid w:val="00A648E7"/>
    <w:rsid w:val="00A65449"/>
    <w:rsid w:val="00A73E36"/>
    <w:rsid w:val="00A917C3"/>
    <w:rsid w:val="00AA2CA4"/>
    <w:rsid w:val="00AB37B1"/>
    <w:rsid w:val="00AB7414"/>
    <w:rsid w:val="00AC2B57"/>
    <w:rsid w:val="00AC326B"/>
    <w:rsid w:val="00AC65B0"/>
    <w:rsid w:val="00AD31B9"/>
    <w:rsid w:val="00AE2852"/>
    <w:rsid w:val="00AF4028"/>
    <w:rsid w:val="00B23B13"/>
    <w:rsid w:val="00B42F7B"/>
    <w:rsid w:val="00B52E69"/>
    <w:rsid w:val="00B7181E"/>
    <w:rsid w:val="00B830B4"/>
    <w:rsid w:val="00B87CD9"/>
    <w:rsid w:val="00BA3F02"/>
    <w:rsid w:val="00BA4D97"/>
    <w:rsid w:val="00BD24BF"/>
    <w:rsid w:val="00BE399D"/>
    <w:rsid w:val="00BE3C68"/>
    <w:rsid w:val="00BE729F"/>
    <w:rsid w:val="00BF3E61"/>
    <w:rsid w:val="00BF62E7"/>
    <w:rsid w:val="00C00F73"/>
    <w:rsid w:val="00C01B44"/>
    <w:rsid w:val="00C02670"/>
    <w:rsid w:val="00C03E5A"/>
    <w:rsid w:val="00C12800"/>
    <w:rsid w:val="00C2089C"/>
    <w:rsid w:val="00C21C4B"/>
    <w:rsid w:val="00C301F3"/>
    <w:rsid w:val="00C457D6"/>
    <w:rsid w:val="00C46258"/>
    <w:rsid w:val="00C53FBA"/>
    <w:rsid w:val="00C55C73"/>
    <w:rsid w:val="00C56C89"/>
    <w:rsid w:val="00C56F85"/>
    <w:rsid w:val="00C67A94"/>
    <w:rsid w:val="00C71793"/>
    <w:rsid w:val="00C7469C"/>
    <w:rsid w:val="00C77A09"/>
    <w:rsid w:val="00C77AE5"/>
    <w:rsid w:val="00C962DC"/>
    <w:rsid w:val="00CA606B"/>
    <w:rsid w:val="00CC4464"/>
    <w:rsid w:val="00CE31B4"/>
    <w:rsid w:val="00CE7CE2"/>
    <w:rsid w:val="00CF082E"/>
    <w:rsid w:val="00D02642"/>
    <w:rsid w:val="00D05DB8"/>
    <w:rsid w:val="00D063E9"/>
    <w:rsid w:val="00D071A0"/>
    <w:rsid w:val="00D079AF"/>
    <w:rsid w:val="00D11CBA"/>
    <w:rsid w:val="00D1212F"/>
    <w:rsid w:val="00D162A4"/>
    <w:rsid w:val="00D31B4D"/>
    <w:rsid w:val="00D53C5D"/>
    <w:rsid w:val="00D566E0"/>
    <w:rsid w:val="00D5757A"/>
    <w:rsid w:val="00D614EB"/>
    <w:rsid w:val="00D61E7B"/>
    <w:rsid w:val="00D71815"/>
    <w:rsid w:val="00D755CE"/>
    <w:rsid w:val="00D908BB"/>
    <w:rsid w:val="00DA4365"/>
    <w:rsid w:val="00DA5754"/>
    <w:rsid w:val="00DB2360"/>
    <w:rsid w:val="00DB2FC5"/>
    <w:rsid w:val="00DB7E81"/>
    <w:rsid w:val="00DC568A"/>
    <w:rsid w:val="00DD1DFE"/>
    <w:rsid w:val="00DE0198"/>
    <w:rsid w:val="00DE40E4"/>
    <w:rsid w:val="00DF4398"/>
    <w:rsid w:val="00DF6625"/>
    <w:rsid w:val="00E05D2E"/>
    <w:rsid w:val="00E168C7"/>
    <w:rsid w:val="00E219E6"/>
    <w:rsid w:val="00E603CE"/>
    <w:rsid w:val="00E624F1"/>
    <w:rsid w:val="00E70DE9"/>
    <w:rsid w:val="00E7492E"/>
    <w:rsid w:val="00E74931"/>
    <w:rsid w:val="00EA06BC"/>
    <w:rsid w:val="00EA0E9B"/>
    <w:rsid w:val="00EB0503"/>
    <w:rsid w:val="00EB1FEA"/>
    <w:rsid w:val="00EC2D92"/>
    <w:rsid w:val="00ED2CDE"/>
    <w:rsid w:val="00EE1107"/>
    <w:rsid w:val="00EE2AB3"/>
    <w:rsid w:val="00EF3D72"/>
    <w:rsid w:val="00EF74A7"/>
    <w:rsid w:val="00F02263"/>
    <w:rsid w:val="00F10C3F"/>
    <w:rsid w:val="00F139B8"/>
    <w:rsid w:val="00F26667"/>
    <w:rsid w:val="00F4417A"/>
    <w:rsid w:val="00F45A78"/>
    <w:rsid w:val="00F6107C"/>
    <w:rsid w:val="00F75B02"/>
    <w:rsid w:val="00F95917"/>
    <w:rsid w:val="00FB5CD9"/>
    <w:rsid w:val="00FC041D"/>
    <w:rsid w:val="00FC729C"/>
    <w:rsid w:val="00FD34C7"/>
    <w:rsid w:val="00FD47B4"/>
    <w:rsid w:val="00FE0094"/>
    <w:rsid w:val="00FE522B"/>
    <w:rsid w:val="00FE561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5B729"/>
  <w15:docId w15:val="{B3D3344C-BDDC-4E39-826B-855E0E69D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539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C326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E7DA8"/>
  </w:style>
  <w:style w:type="paragraph" w:styleId="Header">
    <w:name w:val="header"/>
    <w:basedOn w:val="Normal"/>
    <w:link w:val="HeaderChar"/>
    <w:uiPriority w:val="99"/>
    <w:unhideWhenUsed/>
    <w:rsid w:val="001E7D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1E7DA8"/>
  </w:style>
  <w:style w:type="paragraph" w:styleId="Footer">
    <w:name w:val="footer"/>
    <w:basedOn w:val="Normal"/>
    <w:link w:val="FooterChar"/>
    <w:uiPriority w:val="99"/>
    <w:unhideWhenUsed/>
    <w:rsid w:val="001E7D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1E7DA8"/>
  </w:style>
  <w:style w:type="character" w:customStyle="1" w:styleId="Heading1Char">
    <w:name w:val="Heading 1 Char"/>
    <w:basedOn w:val="DefaultParagraphFont"/>
    <w:link w:val="Heading1"/>
    <w:uiPriority w:val="9"/>
    <w:rsid w:val="0025391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C326B"/>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AC326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C32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26B"/>
    <w:rPr>
      <w:rFonts w:ascii="Tahoma" w:hAnsi="Tahoma" w:cs="Tahoma"/>
      <w:sz w:val="16"/>
      <w:szCs w:val="16"/>
    </w:rPr>
  </w:style>
  <w:style w:type="paragraph" w:styleId="Bibliography">
    <w:name w:val="Bibliography"/>
    <w:basedOn w:val="Normal"/>
    <w:next w:val="Normal"/>
    <w:uiPriority w:val="37"/>
    <w:unhideWhenUsed/>
    <w:rsid w:val="00D755CE"/>
    <w:pPr>
      <w:spacing w:after="0" w:line="240" w:lineRule="auto"/>
      <w:ind w:left="720" w:hanging="720"/>
    </w:pPr>
  </w:style>
  <w:style w:type="character" w:styleId="CommentReference">
    <w:name w:val="annotation reference"/>
    <w:basedOn w:val="DefaultParagraphFont"/>
    <w:uiPriority w:val="99"/>
    <w:semiHidden/>
    <w:unhideWhenUsed/>
    <w:rsid w:val="00174778"/>
    <w:rPr>
      <w:sz w:val="16"/>
      <w:szCs w:val="16"/>
    </w:rPr>
  </w:style>
  <w:style w:type="paragraph" w:styleId="CommentText">
    <w:name w:val="annotation text"/>
    <w:basedOn w:val="Normal"/>
    <w:link w:val="CommentTextChar"/>
    <w:uiPriority w:val="99"/>
    <w:semiHidden/>
    <w:unhideWhenUsed/>
    <w:rsid w:val="00174778"/>
    <w:pPr>
      <w:spacing w:line="240" w:lineRule="auto"/>
    </w:pPr>
    <w:rPr>
      <w:sz w:val="20"/>
      <w:szCs w:val="20"/>
    </w:rPr>
  </w:style>
  <w:style w:type="character" w:customStyle="1" w:styleId="CommentTextChar">
    <w:name w:val="Comment Text Char"/>
    <w:basedOn w:val="DefaultParagraphFont"/>
    <w:link w:val="CommentText"/>
    <w:uiPriority w:val="99"/>
    <w:semiHidden/>
    <w:rsid w:val="00174778"/>
    <w:rPr>
      <w:sz w:val="20"/>
      <w:szCs w:val="20"/>
    </w:rPr>
  </w:style>
  <w:style w:type="paragraph" w:styleId="CommentSubject">
    <w:name w:val="annotation subject"/>
    <w:basedOn w:val="CommentText"/>
    <w:next w:val="CommentText"/>
    <w:link w:val="CommentSubjectChar"/>
    <w:uiPriority w:val="99"/>
    <w:semiHidden/>
    <w:unhideWhenUsed/>
    <w:rsid w:val="00174778"/>
    <w:rPr>
      <w:b/>
      <w:bCs/>
    </w:rPr>
  </w:style>
  <w:style w:type="character" w:customStyle="1" w:styleId="CommentSubjectChar">
    <w:name w:val="Comment Subject Char"/>
    <w:basedOn w:val="CommentTextChar"/>
    <w:link w:val="CommentSubject"/>
    <w:uiPriority w:val="99"/>
    <w:semiHidden/>
    <w:rsid w:val="00174778"/>
    <w:rPr>
      <w:b/>
      <w:bCs/>
      <w:sz w:val="20"/>
      <w:szCs w:val="20"/>
    </w:rPr>
  </w:style>
  <w:style w:type="paragraph" w:styleId="Revision">
    <w:name w:val="Revision"/>
    <w:hidden/>
    <w:uiPriority w:val="99"/>
    <w:semiHidden/>
    <w:rsid w:val="001E6566"/>
    <w:pPr>
      <w:spacing w:after="0" w:line="240" w:lineRule="auto"/>
    </w:pPr>
  </w:style>
  <w:style w:type="character" w:styleId="Hyperlink">
    <w:name w:val="Hyperlink"/>
    <w:basedOn w:val="DefaultParagraphFont"/>
    <w:uiPriority w:val="99"/>
    <w:unhideWhenUsed/>
    <w:rsid w:val="00DA436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6311">
      <w:bodyDiv w:val="1"/>
      <w:marLeft w:val="0"/>
      <w:marRight w:val="0"/>
      <w:marTop w:val="0"/>
      <w:marBottom w:val="0"/>
      <w:divBdr>
        <w:top w:val="none" w:sz="0" w:space="0" w:color="auto"/>
        <w:left w:val="none" w:sz="0" w:space="0" w:color="auto"/>
        <w:bottom w:val="none" w:sz="0" w:space="0" w:color="auto"/>
        <w:right w:val="none" w:sz="0" w:space="0" w:color="auto"/>
      </w:divBdr>
    </w:div>
    <w:div w:id="124591145">
      <w:bodyDiv w:val="1"/>
      <w:marLeft w:val="0"/>
      <w:marRight w:val="0"/>
      <w:marTop w:val="0"/>
      <w:marBottom w:val="0"/>
      <w:divBdr>
        <w:top w:val="none" w:sz="0" w:space="0" w:color="auto"/>
        <w:left w:val="none" w:sz="0" w:space="0" w:color="auto"/>
        <w:bottom w:val="none" w:sz="0" w:space="0" w:color="auto"/>
        <w:right w:val="none" w:sz="0" w:space="0" w:color="auto"/>
      </w:divBdr>
    </w:div>
    <w:div w:id="193470271">
      <w:bodyDiv w:val="1"/>
      <w:marLeft w:val="0"/>
      <w:marRight w:val="0"/>
      <w:marTop w:val="0"/>
      <w:marBottom w:val="0"/>
      <w:divBdr>
        <w:top w:val="none" w:sz="0" w:space="0" w:color="auto"/>
        <w:left w:val="none" w:sz="0" w:space="0" w:color="auto"/>
        <w:bottom w:val="none" w:sz="0" w:space="0" w:color="auto"/>
        <w:right w:val="none" w:sz="0" w:space="0" w:color="auto"/>
      </w:divBdr>
    </w:div>
    <w:div w:id="563686898">
      <w:bodyDiv w:val="1"/>
      <w:marLeft w:val="0"/>
      <w:marRight w:val="0"/>
      <w:marTop w:val="0"/>
      <w:marBottom w:val="0"/>
      <w:divBdr>
        <w:top w:val="none" w:sz="0" w:space="0" w:color="auto"/>
        <w:left w:val="none" w:sz="0" w:space="0" w:color="auto"/>
        <w:bottom w:val="none" w:sz="0" w:space="0" w:color="auto"/>
        <w:right w:val="none" w:sz="0" w:space="0" w:color="auto"/>
      </w:divBdr>
    </w:div>
    <w:div w:id="1402211447">
      <w:bodyDiv w:val="1"/>
      <w:marLeft w:val="0"/>
      <w:marRight w:val="0"/>
      <w:marTop w:val="0"/>
      <w:marBottom w:val="0"/>
      <w:divBdr>
        <w:top w:val="none" w:sz="0" w:space="0" w:color="auto"/>
        <w:left w:val="none" w:sz="0" w:space="0" w:color="auto"/>
        <w:bottom w:val="none" w:sz="0" w:space="0" w:color="auto"/>
        <w:right w:val="none" w:sz="0" w:space="0" w:color="auto"/>
      </w:divBdr>
    </w:div>
    <w:div w:id="1459572265">
      <w:bodyDiv w:val="1"/>
      <w:marLeft w:val="0"/>
      <w:marRight w:val="0"/>
      <w:marTop w:val="0"/>
      <w:marBottom w:val="0"/>
      <w:divBdr>
        <w:top w:val="none" w:sz="0" w:space="0" w:color="auto"/>
        <w:left w:val="none" w:sz="0" w:space="0" w:color="auto"/>
        <w:bottom w:val="none" w:sz="0" w:space="0" w:color="auto"/>
        <w:right w:val="none" w:sz="0" w:space="0" w:color="auto"/>
      </w:divBdr>
    </w:div>
    <w:div w:id="1687172191">
      <w:bodyDiv w:val="1"/>
      <w:marLeft w:val="0"/>
      <w:marRight w:val="0"/>
      <w:marTop w:val="0"/>
      <w:marBottom w:val="0"/>
      <w:divBdr>
        <w:top w:val="none" w:sz="0" w:space="0" w:color="auto"/>
        <w:left w:val="none" w:sz="0" w:space="0" w:color="auto"/>
        <w:bottom w:val="none" w:sz="0" w:space="0" w:color="auto"/>
        <w:right w:val="none" w:sz="0" w:space="0" w:color="auto"/>
      </w:divBdr>
    </w:div>
    <w:div w:id="1735472883">
      <w:bodyDiv w:val="1"/>
      <w:marLeft w:val="0"/>
      <w:marRight w:val="0"/>
      <w:marTop w:val="0"/>
      <w:marBottom w:val="0"/>
      <w:divBdr>
        <w:top w:val="none" w:sz="0" w:space="0" w:color="auto"/>
        <w:left w:val="none" w:sz="0" w:space="0" w:color="auto"/>
        <w:bottom w:val="none" w:sz="0" w:space="0" w:color="auto"/>
        <w:right w:val="none" w:sz="0" w:space="0" w:color="auto"/>
      </w:divBdr>
    </w:div>
    <w:div w:id="194376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pro@colletj.fr"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pro@colletj.fr"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46774</Words>
  <Characters>266615</Characters>
  <Application>Microsoft Office Word</Application>
  <DocSecurity>0</DocSecurity>
  <Lines>2221</Lines>
  <Paragraphs>6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312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n</dc:creator>
  <cp:lastModifiedBy>Patrick, Samantha</cp:lastModifiedBy>
  <cp:revision>2</cp:revision>
  <dcterms:created xsi:type="dcterms:W3CDTF">2017-11-06T11:57:00Z</dcterms:created>
  <dcterms:modified xsi:type="dcterms:W3CDTF">2017-11-0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jANmBM3"/&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